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DC5147" w14:textId="40219FFE" w:rsidR="006F5FD5" w:rsidRPr="006F5FD5" w:rsidRDefault="006F5FD5" w:rsidP="006F5FD5">
      <w:pPr>
        <w:jc w:val="center"/>
        <w:rPr>
          <w:rFonts w:ascii="Times New Roman" w:hAnsi="Times New Roman" w:cs="Times New Roman"/>
          <w:b/>
          <w:bCs/>
          <w:sz w:val="28"/>
          <w:szCs w:val="28"/>
          <w:lang w:val="en-US"/>
        </w:rPr>
      </w:pPr>
      <w:r w:rsidRPr="006F5FD5">
        <w:rPr>
          <w:rFonts w:ascii="Times New Roman" w:hAnsi="Times New Roman" w:cs="Times New Roman"/>
          <w:b/>
          <w:bCs/>
          <w:sz w:val="28"/>
          <w:szCs w:val="28"/>
          <w:lang w:val="en-US"/>
        </w:rPr>
        <w:t>Table 2: Petroleum Hydrocarbon Degradation Genes</w:t>
      </w:r>
    </w:p>
    <w:tbl>
      <w:tblPr>
        <w:tblStyle w:val="TableGrid"/>
        <w:tblW w:w="10855" w:type="dxa"/>
        <w:tblInd w:w="-856" w:type="dxa"/>
        <w:tblLook w:val="04A0" w:firstRow="1" w:lastRow="0" w:firstColumn="1" w:lastColumn="0" w:noHBand="0" w:noVBand="1"/>
      </w:tblPr>
      <w:tblGrid>
        <w:gridCol w:w="959"/>
        <w:gridCol w:w="1708"/>
        <w:gridCol w:w="7033"/>
        <w:gridCol w:w="1155"/>
      </w:tblGrid>
      <w:tr w:rsidR="00813A16" w:rsidRPr="00F8503F" w14:paraId="242277F2" w14:textId="77777777" w:rsidTr="005426E2">
        <w:trPr>
          <w:trHeight w:val="288"/>
        </w:trPr>
        <w:tc>
          <w:tcPr>
            <w:tcW w:w="959" w:type="dxa"/>
            <w:vAlign w:val="center"/>
          </w:tcPr>
          <w:p w14:paraId="2EFE93C3" w14:textId="090239AB" w:rsidR="00813A16" w:rsidRPr="00F8503F" w:rsidRDefault="006C0E96" w:rsidP="005426E2">
            <w:pPr>
              <w:rPr>
                <w:rFonts w:ascii="Times New Roman" w:hAnsi="Times New Roman" w:cs="Times New Roman"/>
                <w:b/>
                <w:bCs/>
                <w:i/>
                <w:iCs/>
              </w:rPr>
            </w:pPr>
            <w:r>
              <w:rPr>
                <w:rFonts w:ascii="Times New Roman" w:hAnsi="Times New Roman" w:cs="Times New Roman"/>
                <w:b/>
                <w:bCs/>
                <w:i/>
                <w:iCs/>
              </w:rPr>
              <w:t xml:space="preserve">  </w:t>
            </w:r>
            <w:r w:rsidR="00813A16" w:rsidRPr="00F8503F">
              <w:rPr>
                <w:rFonts w:ascii="Times New Roman" w:hAnsi="Times New Roman" w:cs="Times New Roman"/>
                <w:b/>
                <w:bCs/>
                <w:i/>
                <w:iCs/>
              </w:rPr>
              <w:t>S.No</w:t>
            </w:r>
          </w:p>
        </w:tc>
        <w:tc>
          <w:tcPr>
            <w:tcW w:w="1708" w:type="dxa"/>
          </w:tcPr>
          <w:p w14:paraId="77776093" w14:textId="77777777" w:rsidR="00813A16" w:rsidRPr="00F8503F" w:rsidRDefault="00813A16" w:rsidP="00815172">
            <w:pPr>
              <w:jc w:val="center"/>
              <w:rPr>
                <w:rFonts w:ascii="Times New Roman" w:hAnsi="Times New Roman" w:cs="Times New Roman"/>
                <w:b/>
                <w:bCs/>
                <w:i/>
                <w:iCs/>
              </w:rPr>
            </w:pPr>
            <w:r w:rsidRPr="00F8503F">
              <w:rPr>
                <w:rFonts w:ascii="Times New Roman" w:hAnsi="Times New Roman" w:cs="Times New Roman"/>
                <w:b/>
                <w:bCs/>
                <w:i/>
                <w:iCs/>
              </w:rPr>
              <w:t>Gene</w:t>
            </w:r>
          </w:p>
        </w:tc>
        <w:tc>
          <w:tcPr>
            <w:tcW w:w="7033" w:type="dxa"/>
          </w:tcPr>
          <w:p w14:paraId="39C0E535" w14:textId="77777777" w:rsidR="00813A16" w:rsidRPr="006C07FC" w:rsidRDefault="00813A16" w:rsidP="00815172">
            <w:pPr>
              <w:jc w:val="center"/>
              <w:rPr>
                <w:rFonts w:ascii="Times New Roman" w:hAnsi="Times New Roman" w:cs="Times New Roman"/>
                <w:b/>
                <w:bCs/>
                <w:color w:val="000000" w:themeColor="text1"/>
                <w:sz w:val="24"/>
                <w:szCs w:val="24"/>
              </w:rPr>
            </w:pPr>
            <w:r w:rsidRPr="006C07FC">
              <w:rPr>
                <w:rFonts w:ascii="Times New Roman" w:hAnsi="Times New Roman" w:cs="Times New Roman"/>
                <w:b/>
                <w:bCs/>
                <w:color w:val="000000" w:themeColor="text1"/>
                <w:sz w:val="24"/>
                <w:szCs w:val="24"/>
              </w:rPr>
              <w:t>Organism</w:t>
            </w:r>
          </w:p>
        </w:tc>
        <w:tc>
          <w:tcPr>
            <w:tcW w:w="1155" w:type="dxa"/>
          </w:tcPr>
          <w:p w14:paraId="3825FB32" w14:textId="77777777" w:rsidR="00813A16" w:rsidRPr="00F8503F" w:rsidRDefault="00813A16" w:rsidP="00813A16">
            <w:pPr>
              <w:jc w:val="center"/>
              <w:rPr>
                <w:rFonts w:ascii="Times New Roman" w:hAnsi="Times New Roman" w:cs="Times New Roman"/>
                <w:b/>
                <w:bCs/>
              </w:rPr>
            </w:pPr>
            <w:r w:rsidRPr="00F8503F">
              <w:rPr>
                <w:rFonts w:ascii="Times New Roman" w:hAnsi="Times New Roman" w:cs="Times New Roman"/>
                <w:b/>
                <w:bCs/>
              </w:rPr>
              <w:t>Reference</w:t>
            </w:r>
          </w:p>
        </w:tc>
      </w:tr>
      <w:tr w:rsidR="00813A16" w:rsidRPr="00F8503F" w14:paraId="57DB24BC" w14:textId="77777777" w:rsidTr="005426E2">
        <w:trPr>
          <w:trHeight w:val="288"/>
        </w:trPr>
        <w:tc>
          <w:tcPr>
            <w:tcW w:w="959" w:type="dxa"/>
            <w:vAlign w:val="center"/>
          </w:tcPr>
          <w:p w14:paraId="59603D07" w14:textId="77777777" w:rsidR="00813A16" w:rsidRPr="00E63D41" w:rsidRDefault="00813A16" w:rsidP="00813A16">
            <w:pPr>
              <w:pStyle w:val="ListParagraph"/>
              <w:numPr>
                <w:ilvl w:val="0"/>
                <w:numId w:val="2"/>
              </w:numPr>
              <w:spacing w:line="276" w:lineRule="auto"/>
              <w:rPr>
                <w:rFonts w:ascii="Times New Roman" w:hAnsi="Times New Roman" w:cs="Times New Roman"/>
                <w:i/>
                <w:iCs/>
              </w:rPr>
            </w:pPr>
          </w:p>
        </w:tc>
        <w:tc>
          <w:tcPr>
            <w:tcW w:w="1708" w:type="dxa"/>
          </w:tcPr>
          <w:p w14:paraId="5C1225A2"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rdhAB</w:t>
            </w:r>
          </w:p>
        </w:tc>
        <w:tc>
          <w:tcPr>
            <w:tcW w:w="7033" w:type="dxa"/>
          </w:tcPr>
          <w:p w14:paraId="3F3AADDD" w14:textId="381DC78C"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eltaproteobacteria</w:t>
            </w:r>
          </w:p>
        </w:tc>
        <w:tc>
          <w:tcPr>
            <w:tcW w:w="1155" w:type="dxa"/>
          </w:tcPr>
          <w:p w14:paraId="492CD459" w14:textId="7476D7CD"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Zyye8EQO","properties":{"formattedCitation":"[1]","plainCitation":"[1]","noteIndex":0},"citationItems":[{"id":6872,"uris":["http://zotero.org/users/local/tLbKPnjF/items/TWDW7MXR"],"itemData":{"id":6872,"type":"article-journal","abstract":"ABSTRACT\n            Attempts for bioremediation of toxic organohalogens resulted in the identification of organohalide-respiring bacteria harbouring reductive dehalogenases (RDases) enzymes. RDases consist of the catalytic subunit (RdhA, encoded by rdhA) that does not have membrane-integral domains, and a small putative membrane anchor (RdhB, encoded by rdhB) that (presumably) locates the A subunit to the outside of the cytoplasmic membrane. Recent genomic studies identified a putative rdh gene in an uncultured deltaproteobacterial genome that was not accompanied by an rdhB gene, but contained transmembrane helixes in N-terminus. Therefore, rather than having a separate membrane anchor protein, this putative RDase is likely a hybrid of RdhA and RdhB, and directly connected to the membrane with transmembrane helixes. However, functionality of the hybrid putative RDase remains unknown. Further analysis showed that the hybrid putative rdh genes are present in the genomes of pure cultures and uncultured members of Bacteriodetes and Deltaproteobacteria, but also in the genomes of the candidate divisions. The encoded hybrid putative RDases have cytoplasmic or exoplasmic C-terminus localization, and cluster phylogenetically separately from the existing RDase groups. With increasing availability of (meta)genomes, more diverse and likely novel rdh genes are expected, but questions regarding their functionality and ecological roles remain open.","container-title":"FEMS Microbiology Ecology","DOI":"10.1093/femsec/fiz048","ISSN":"1574-6941","issue":"5","language":"en","license":"http://creativecommons.org/licenses/by/4.0/","page":"fiz048","source":"DOI.org (Crossref)","title":"Discovered by genomics: putative reductive dehalogenases with N-terminus transmembrane helixes","title-short":"Discovered by genomics","volume":"95","author":[{"family":"Atashgahi","given":"Siavash"}],"issued":{"date-parts":[["2019",5,1]]}}}],"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1]</w:t>
            </w:r>
            <w:r w:rsidRPr="00F8503F">
              <w:rPr>
                <w:rFonts w:ascii="Times New Roman" w:hAnsi="Times New Roman" w:cs="Times New Roman"/>
              </w:rPr>
              <w:fldChar w:fldCharType="end"/>
            </w:r>
          </w:p>
        </w:tc>
      </w:tr>
      <w:tr w:rsidR="00813A16" w:rsidRPr="00F8503F" w14:paraId="0D39BB04" w14:textId="77777777" w:rsidTr="005426E2">
        <w:trPr>
          <w:trHeight w:val="288"/>
        </w:trPr>
        <w:tc>
          <w:tcPr>
            <w:tcW w:w="959" w:type="dxa"/>
          </w:tcPr>
          <w:p w14:paraId="0D1D284D"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tcPr>
          <w:p w14:paraId="329FC9F2"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TouADE</w:t>
            </w:r>
          </w:p>
        </w:tc>
        <w:tc>
          <w:tcPr>
            <w:tcW w:w="7033" w:type="dxa"/>
          </w:tcPr>
          <w:p w14:paraId="371316B1"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stutzeri OX1</w:t>
            </w:r>
          </w:p>
        </w:tc>
        <w:tc>
          <w:tcPr>
            <w:tcW w:w="1155" w:type="dxa"/>
          </w:tcPr>
          <w:p w14:paraId="725A4C9B" w14:textId="7517B4C6"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egwqsNNW","properties":{"formattedCitation":"[2]","plainCitation":"[2]","noteIndex":0},"citationItems":[{"id":6865,"uris":["http://zotero.org/users/local/tLbKPnjF/items/H7IZJDCN"],"itemData":{"id":6865,"type":"article-journal","abstract":"ABSTRACT\n            \n              The toluene/\n              o\n              -xylene monooxygenase cloned from\n              Pseudomonas stutzeri\n              OX1 displays a very broad range of substrates and a very peculiar regioselectivity, because it is able to hydroxylate more than one position on the aromatic ring of several hydrocarbons and phenols. The nucleotide sequence of the gene cluster coding for this enzymatic system has been determined. The sequence analysis revealed the presence of six open reading frames (ORFs) homologous to other genes clustered in operons coding for multicomponent monooxygenases found in benzene- and toluene-degradative pathways cloned from\n              Pseudomonas\n              strains. Significant similarities were also found with multicomponent monooxygenase systems for phenol, methane, alkene, and dimethyl sulfide cloned from different bacterial strains. The knockout of each ORF and complementation with the wild-type allele indicated that all six ORFs are essential for the full activity of the toluene/\n              o\n              -xylene monooxygenase in\n              Escherichia coli\n              . This analysis also shows that despite its activity on both hydrocarbons and phenols, toluene/\n              o\n              -xylene monooxygenase belongs to a toluene multicomponent monooxygenase subfamily rather than to the monooxygenases active on phenols.","container-title":"Applied and Environmental Microbiology","DOI":"10.1128/AEM.64.10.3626-3632.1998","ISSN":"0099-2240, 1098-5336","issue":"10","journalAbbreviation":"Appl Environ Microbiol","language":"en","page":"3626-3632","source":"DOI.org (Crossref)","title":"Analysis of the Gene Cluster Encoding Toluene/ &lt;i&gt;o&lt;/i&gt; -Xylene Monooxygenase from &lt;i&gt;Pseudomonas stutzeri&lt;/i&gt; OX1","volume":"64","author":[{"family":"Bertoni","given":"Giovanni"},{"family":"Martino","given":"Manuela"},{"family":"Galli","given":"Enrica"},{"family":"Barbieri","given":"Paola"}],"issued":{"date-parts":[["1998",10]]}}}],"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2]</w:t>
            </w:r>
            <w:r w:rsidRPr="00F8503F">
              <w:rPr>
                <w:rFonts w:ascii="Times New Roman" w:hAnsi="Times New Roman" w:cs="Times New Roman"/>
              </w:rPr>
              <w:fldChar w:fldCharType="end"/>
            </w:r>
          </w:p>
        </w:tc>
      </w:tr>
      <w:tr w:rsidR="00813A16" w:rsidRPr="00F8503F" w14:paraId="376F8959" w14:textId="77777777" w:rsidTr="005426E2">
        <w:trPr>
          <w:trHeight w:val="288"/>
        </w:trPr>
        <w:tc>
          <w:tcPr>
            <w:tcW w:w="959" w:type="dxa"/>
          </w:tcPr>
          <w:p w14:paraId="7AC840B9"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hideMark/>
          </w:tcPr>
          <w:p w14:paraId="6F67E2DA"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TbuA1/ToA</w:t>
            </w:r>
          </w:p>
        </w:tc>
        <w:tc>
          <w:tcPr>
            <w:tcW w:w="7033" w:type="dxa"/>
            <w:hideMark/>
          </w:tcPr>
          <w:p w14:paraId="7F76C9E4"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urkholderia pickettii PKO1</w:t>
            </w:r>
          </w:p>
        </w:tc>
        <w:tc>
          <w:tcPr>
            <w:tcW w:w="1155" w:type="dxa"/>
            <w:hideMark/>
          </w:tcPr>
          <w:p w14:paraId="0B2C240C" w14:textId="345F56B9"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G7JarR82","properties":{"formattedCitation":"[3]","plainCitation":"[3]","noteIndex":0},"citationItems":[{"id":6863,"uris":["http://zotero.org/users/local/tLbKPnjF/items/UYQP8XTU"],"itemData":{"id":6863,"type":"article-journal","abstract":"Burkholderia pickettii PKO1 metabolizes toluene and benzene via a chromosomally encoded toluene-3-monooxygenase pathway. Expression of the toluene-3-monooxygenase operon (tbuA1UBVA2C) is activated by the regulator, TbuT, in the presence of toluene. We have identified the TbuT coding region downstream of the toluene-3-monooxygenase structural genes by nucleotide sequence analysis and have shown that although TbuT is similar to XylR and DmpR, two members of the NtrC family of transcriptional activators which control toluene-xylene and (methyl)phenol catabolism, respectively, it is significantly different in the domain associated with effector specificity. Using a tbuA1-lacZ fusion reporter system, we determined that TbuT is activated not only by aromatic effectors but also the chlorinated aliphatic hydrocarbon trichloroethylene. Expression of tbuT and that of the tbuA1UBVA2C operon were found to be linked by readthrough transcription of tbuT from the toluene-3-monooxygenase promoter. As a result, transcription of tbuT is low when the toluene-3-monooxygenase operon is uninduced and high when expression of tbuA1UBVA2C is induced by toluene. Thus, the toluene-3-monooxygenase promoter drives the cascade expression of both the toluene-3-monooxygenase operon and tbuT, resulting in a positive feedback circuit. Examination of the nucleotide sequence upstream of the toluene-3-monooxygenase operon for promoter-like sequences revealed a -24 TGGC, -12 TTGC sequence, characteristic of sigma54 (rpoN)-dependent promoters. Primer extension and tbuA1-lacZ fusion analyses demonstrated that this -24, -12 promoter sequence, referred to as PtbuA1, was the toluene-3-monooxygenase promoter. Upstream of PtbuA1, a DNA region with dyad symmetry exhibited homology with the XylR-binding site present upstream of the Pu promoter. Deletions within this DNA sequence resulted in complete loss of expression from PtbuA1, suggesting that this region may serve as the TbuT-binding site.","container-title":"Journal of Bacteriology","DOI":"10.1128/jb.178.21.6327-6337.1996","ISSN":"0021-9193, 1098-5530","issue":"21","journalAbbreviation":"J Bacteriol","language":"en","page":"6327-6337","source":"DOI.org (Crossref)","title":"Cascade regulation of the toluene-3-monooxygenase operon (tbuA1UBVA2C) of Burkholderia pickettii PKO1: role of the tbuA1 promoter (PtbuA1) in the expression of its cognate activator, TbuT","title-short":"Cascade regulation of the toluene-3-monooxygenase operon (tbuA1UBVA2C) of Burkholderia pickettii PKO1","volume":"178","author":[{"family":"Byrne","given":"A M"},{"family":"Olsen","given":"R H"}],"issued":{"date-parts":[["1996",11]]}}}],"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3]</w:t>
            </w:r>
            <w:r w:rsidRPr="00F8503F">
              <w:rPr>
                <w:rFonts w:ascii="Times New Roman" w:hAnsi="Times New Roman" w:cs="Times New Roman"/>
              </w:rPr>
              <w:fldChar w:fldCharType="end"/>
            </w:r>
          </w:p>
        </w:tc>
      </w:tr>
      <w:tr w:rsidR="00813A16" w:rsidRPr="00F8503F" w14:paraId="59C06338" w14:textId="77777777" w:rsidTr="005426E2">
        <w:trPr>
          <w:trHeight w:val="288"/>
        </w:trPr>
        <w:tc>
          <w:tcPr>
            <w:tcW w:w="959" w:type="dxa"/>
          </w:tcPr>
          <w:p w14:paraId="4CF4DC85"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tcPr>
          <w:p w14:paraId="68BCB534"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aceA</w:t>
            </w:r>
          </w:p>
        </w:tc>
        <w:tc>
          <w:tcPr>
            <w:tcW w:w="7033" w:type="dxa"/>
          </w:tcPr>
          <w:p w14:paraId="2A807265"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 tuberculosis</w:t>
            </w:r>
          </w:p>
        </w:tc>
        <w:tc>
          <w:tcPr>
            <w:tcW w:w="1155" w:type="dxa"/>
          </w:tcPr>
          <w:p w14:paraId="1CB152C0" w14:textId="17A32BF4" w:rsidR="00813A16" w:rsidRPr="00F8503F" w:rsidRDefault="00813A16" w:rsidP="00813A16">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sidR="00B57F60">
              <w:rPr>
                <w:rFonts w:ascii="Times New Roman" w:hAnsi="Times New Roman" w:cs="Times New Roman"/>
                <w:u w:val="single"/>
              </w:rPr>
              <w:instrText xml:space="preserve"> ADDIN ZOTERO_ITEM CSL_CITATION {"citationID":"ahuv83vuj","properties":{"formattedCitation":"[4]","plainCitation":"[4]","noteIndex":0},"citationItems":[{"id":5682,"uris":["http://zotero.org/users/local/tLbKPnjF/items/MMAMY8W7"],"itemData":{"id":5682,"type":"article-journal","abstract":"Polycyclic aromatic hydrocarbons, produced by anthropological and natural activities, are hazardous through formation of oxidative radicals and DNA adducts. Growth of Mycobacterium sp. strain KMS, isolated from a contaminated soil, on the model hydrocarbon pyrene induced specific proteins. My work extends the study of isolate KMS to the gene level to understand the pathways and regulation of pyrene utilization. Genes encoding pyrene-induced proteins were clustered on a 72 kb section on the KMS chromosome but some also were duplicated on plasmids. Skewed GC content and presence of integrase and transposase genes suggested horizontal transfer of pyrene-degrading gene islands that also were found with high conservation in five other pyrene-degrading Mycobacterium isolates. Transcript analysis found both plasmid and chromosomal genes were induced by pyrene. These processes may enhance the survival of KMS in hydrocarbon-contaminated soils when other carbon sources are limited. KMS also grew on benzoate, confirming the functionality of an operon containing genes distinct from those in other benzoate-degrading bacteria. Growth on benzoate but not on pyrene induced a gene, benA, encoding a benzoate dioxygenase α-subunit, but not the pyrene-induced nidA encoding a pyrene dioxygenase α-subunit; the differential induction correlated with differences in promoter sequences. Diauxic growth occurred when pyrene cultures were amended with benzoate or acetate, succinate, or fructose, and paralleled delayed expression of nidA. Single phase growth and normal expression of benA was observed for benzoate single and mixed cultures. The nidA promoters had potential cAMP-CRP binding sites, suggesting that cAMP could be involved in carbon repression of pyrene metabolism. Growth on benzoate and pyrene requires gluconeogenesis. Intermediary metabolism in isolate KMS involves expression from genes encoding a novel malate:quinone oxidoreductase and glyoxylate shunt enzymes. Generation of C3 structures involves transcription of genes encoding malic enzyme, phosphoenolpyruvate carboxykinase, and phosphoenolpyruvate synthase. Carbon source modified the transcription patterns for these genes. My findings are the first to show duplication of pyrene-degrading genes on the chromosome and plasmids in Mycobacterium isolates and expression from a unique benzoate-degrading operon. I clarified the routes for intermediary metabolism leading to gluconeogenesis and established a potential role for cAMP-mediated catabolite repression of pyrene utilization.","DOI":"10.26076/6A70-3C27","note":"publisher: Utah State University","source":"DOI.org (Datacite)","title":"Study of Genes Relating To Degradation of Aromatic Compounds and Carbon Metabolism in Mycobacterium Sp. Strain KMS","URL":"https://digitalcommons.usu.edu/etd/1532","author":[{"family":"Zhang","given":"Chun"}],"accessed":{"date-parts":[["2025",2,7]]},"issued":{"date-parts":[["2013"]]}}}],"schema":"https://github.com/citation-style-language/schema/raw/master/csl-citation.json"} </w:instrText>
            </w:r>
            <w:r w:rsidRPr="00F8503F">
              <w:rPr>
                <w:rFonts w:ascii="Times New Roman" w:hAnsi="Times New Roman" w:cs="Times New Roman"/>
                <w:u w:val="single"/>
              </w:rPr>
              <w:fldChar w:fldCharType="separate"/>
            </w:r>
            <w:r w:rsidR="00B57F60" w:rsidRPr="00B57F60">
              <w:rPr>
                <w:rFonts w:ascii="Times New Roman" w:hAnsi="Times New Roman" w:cs="Times New Roman"/>
              </w:rPr>
              <w:t>[4]</w:t>
            </w:r>
            <w:r w:rsidRPr="00F8503F">
              <w:rPr>
                <w:rFonts w:ascii="Times New Roman" w:hAnsi="Times New Roman" w:cs="Times New Roman"/>
                <w:u w:val="single"/>
              </w:rPr>
              <w:fldChar w:fldCharType="end"/>
            </w:r>
          </w:p>
        </w:tc>
      </w:tr>
      <w:tr w:rsidR="00813A16" w:rsidRPr="00F8503F" w14:paraId="53B942B2" w14:textId="77777777" w:rsidTr="005426E2">
        <w:trPr>
          <w:trHeight w:val="288"/>
        </w:trPr>
        <w:tc>
          <w:tcPr>
            <w:tcW w:w="959" w:type="dxa"/>
          </w:tcPr>
          <w:p w14:paraId="44AB4285"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tcPr>
          <w:p w14:paraId="7923C6B9"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aceB</w:t>
            </w:r>
          </w:p>
        </w:tc>
        <w:tc>
          <w:tcPr>
            <w:tcW w:w="7033" w:type="dxa"/>
          </w:tcPr>
          <w:p w14:paraId="6C8BA250"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 tuberculosis</w:t>
            </w:r>
          </w:p>
        </w:tc>
        <w:tc>
          <w:tcPr>
            <w:tcW w:w="1155" w:type="dxa"/>
          </w:tcPr>
          <w:p w14:paraId="43DEC1B0" w14:textId="057FFDEE"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sidR="00B57F60">
              <w:rPr>
                <w:rFonts w:ascii="Times New Roman" w:hAnsi="Times New Roman" w:cs="Times New Roman"/>
                <w:u w:val="single"/>
              </w:rPr>
              <w:instrText xml:space="preserve"> ADDIN ZOTERO_ITEM CSL_CITATION {"citationID":"cvYeICeT","properties":{"formattedCitation":"[4]","plainCitation":"[4]","noteIndex":0},"citationItems":[{"id":5682,"uris":["http://zotero.org/users/local/tLbKPnjF/items/MMAMY8W7"],"itemData":{"id":5682,"type":"article-journal","abstract":"Polycyclic aromatic hydrocarbons, produced by anthropological and natural activities, are hazardous through formation of oxidative radicals and DNA adducts. Growth of Mycobacterium sp. strain KMS, isolated from a contaminated soil, on the model hydrocarbon pyrene induced specific proteins. My work extends the study of isolate KMS to the gene level to understand the pathways and regulation of pyrene utilization. Genes encoding pyrene-induced proteins were clustered on a 72 kb section on the KMS chromosome but some also were duplicated on plasmids. Skewed GC content and presence of integrase and transposase genes suggested horizontal transfer of pyrene-degrading gene islands that also were found with high conservation in five other pyrene-degrading Mycobacterium isolates. Transcript analysis found both plasmid and chromosomal genes were induced by pyrene. These processes may enhance the survival of KMS in hydrocarbon-contaminated soils when other carbon sources are limited. KMS also grew on benzoate, confirming the functionality of an operon containing genes distinct from those in other benzoate-degrading bacteria. Growth on benzoate but not on pyrene induced a gene, benA, encoding a benzoate dioxygenase α-subunit, but not the pyrene-induced nidA encoding a pyrene dioxygenase α-subunit; the differential induction correlated with differences in promoter sequences. Diauxic growth occurred when pyrene cultures were amended with benzoate or acetate, succinate, or fructose, and paralleled delayed expression of nidA. Single phase growth and normal expression of benA was observed for benzoate single and mixed cultures. The nidA promoters had potential cAMP-CRP binding sites, suggesting that cAMP could be involved in carbon repression of pyrene metabolism. Growth on benzoate and pyrene requires gluconeogenesis. Intermediary metabolism in isolate KMS involves expression from genes encoding a novel malate:quinone oxidoreductase and glyoxylate shunt enzymes. Generation of C3 structures involves transcription of genes encoding malic enzyme, phosphoenolpyruvate carboxykinase, and phosphoenolpyruvate synthase. Carbon source modified the transcription patterns for these genes. My findings are the first to show duplication of pyrene-degrading genes on the chromosome and plasmids in Mycobacterium isolates and expression from a unique benzoate-degrading operon. I clarified the routes for intermediary metabolism leading to gluconeogenesis and established a potential role for cAMP-mediated catabolite repression of pyrene utilization.","DOI":"10.26076/6A70-3C27","note":"publisher: Utah State University","source":"DOI.org (Datacite)","title":"Study of Genes Relating To Degradation of Aromatic Compounds and Carbon Metabolism in Mycobacterium Sp. Strain KMS","URL":"https://digitalcommons.usu.edu/etd/1532","author":[{"family":"Zhang","given":"Chun"}],"accessed":{"date-parts":[["2025",2,7]]},"issued":{"date-parts":[["2013"]]}}}],"schema":"https://github.com/citation-style-language/schema/raw/master/csl-citation.json"} </w:instrText>
            </w:r>
            <w:r w:rsidRPr="00F8503F">
              <w:rPr>
                <w:rFonts w:ascii="Times New Roman" w:hAnsi="Times New Roman" w:cs="Times New Roman"/>
                <w:u w:val="single"/>
              </w:rPr>
              <w:fldChar w:fldCharType="separate"/>
            </w:r>
            <w:r w:rsidR="00B57F60" w:rsidRPr="00B57F60">
              <w:rPr>
                <w:rFonts w:ascii="Times New Roman" w:hAnsi="Times New Roman" w:cs="Times New Roman"/>
              </w:rPr>
              <w:t>[4]</w:t>
            </w:r>
            <w:r w:rsidRPr="00F8503F">
              <w:rPr>
                <w:rFonts w:ascii="Times New Roman" w:hAnsi="Times New Roman" w:cs="Times New Roman"/>
                <w:u w:val="single"/>
              </w:rPr>
              <w:fldChar w:fldCharType="end"/>
            </w:r>
          </w:p>
        </w:tc>
      </w:tr>
      <w:tr w:rsidR="00813A16" w:rsidRPr="00F8503F" w14:paraId="32DF644F" w14:textId="77777777" w:rsidTr="005426E2">
        <w:trPr>
          <w:trHeight w:val="288"/>
        </w:trPr>
        <w:tc>
          <w:tcPr>
            <w:tcW w:w="959" w:type="dxa"/>
          </w:tcPr>
          <w:p w14:paraId="054084A1"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tcPr>
          <w:p w14:paraId="172CBF6D"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icl</w:t>
            </w:r>
          </w:p>
        </w:tc>
        <w:tc>
          <w:tcPr>
            <w:tcW w:w="7033" w:type="dxa"/>
          </w:tcPr>
          <w:p w14:paraId="2AB86F26"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 avium</w:t>
            </w:r>
          </w:p>
        </w:tc>
        <w:tc>
          <w:tcPr>
            <w:tcW w:w="1155" w:type="dxa"/>
          </w:tcPr>
          <w:p w14:paraId="008CC147" w14:textId="3C28772D"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sidR="00B57F60">
              <w:rPr>
                <w:rFonts w:ascii="Times New Roman" w:hAnsi="Times New Roman" w:cs="Times New Roman"/>
                <w:u w:val="single"/>
              </w:rPr>
              <w:instrText xml:space="preserve"> ADDIN ZOTERO_ITEM CSL_CITATION {"citationID":"9at714sX","properties":{"formattedCitation":"[4]","plainCitation":"[4]","noteIndex":0},"citationItems":[{"id":5682,"uris":["http://zotero.org/users/local/tLbKPnjF/items/MMAMY8W7"],"itemData":{"id":5682,"type":"article-journal","abstract":"Polycyclic aromatic hydrocarbons, produced by anthropological and natural activities, are hazardous through formation of oxidative radicals and DNA adducts. Growth of Mycobacterium sp. strain KMS, isolated from a contaminated soil, on the model hydrocarbon pyrene induced specific proteins. My work extends the study of isolate KMS to the gene level to understand the pathways and regulation of pyrene utilization. Genes encoding pyrene-induced proteins were clustered on a 72 kb section on the KMS chromosome but some also were duplicated on plasmids. Skewed GC content and presence of integrase and transposase genes suggested horizontal transfer of pyrene-degrading gene islands that also were found with high conservation in five other pyrene-degrading Mycobacterium isolates. Transcript analysis found both plasmid and chromosomal genes were induced by pyrene. These processes may enhance the survival of KMS in hydrocarbon-contaminated soils when other carbon sources are limited. KMS also grew on benzoate, confirming the functionality of an operon containing genes distinct from those in other benzoate-degrading bacteria. Growth on benzoate but not on pyrene induced a gene, benA, encoding a benzoate dioxygenase α-subunit, but not the pyrene-induced nidA encoding a pyrene dioxygenase α-subunit; the differential induction correlated with differences in promoter sequences. Diauxic growth occurred when pyrene cultures were amended with benzoate or acetate, succinate, or fructose, and paralleled delayed expression of nidA. Single phase growth and normal expression of benA was observed for benzoate single and mixed cultures. The nidA promoters had potential cAMP-CRP binding sites, suggesting that cAMP could be involved in carbon repression of pyrene metabolism. Growth on benzoate and pyrene requires gluconeogenesis. Intermediary metabolism in isolate KMS involves expression from genes encoding a novel malate:quinone oxidoreductase and glyoxylate shunt enzymes. Generation of C3 structures involves transcription of genes encoding malic enzyme, phosphoenolpyruvate carboxykinase, and phosphoenolpyruvate synthase. Carbon source modified the transcription patterns for these genes. My findings are the first to show duplication of pyrene-degrading genes on the chromosome and plasmids in Mycobacterium isolates and expression from a unique benzoate-degrading operon. I clarified the routes for intermediary metabolism leading to gluconeogenesis and established a potential role for cAMP-mediated catabolite repression of pyrene utilization.","DOI":"10.26076/6A70-3C27","note":"publisher: Utah State University","source":"DOI.org (Datacite)","title":"Study of Genes Relating To Degradation of Aromatic Compounds and Carbon Metabolism in Mycobacterium Sp. Strain KMS","URL":"https://digitalcommons.usu.edu/etd/1532","author":[{"family":"Zhang","given":"Chun"}],"accessed":{"date-parts":[["2025",2,7]]},"issued":{"date-parts":[["2013"]]}}}],"schema":"https://github.com/citation-style-language/schema/raw/master/csl-citation.json"} </w:instrText>
            </w:r>
            <w:r w:rsidRPr="00F8503F">
              <w:rPr>
                <w:rFonts w:ascii="Times New Roman" w:hAnsi="Times New Roman" w:cs="Times New Roman"/>
                <w:u w:val="single"/>
              </w:rPr>
              <w:fldChar w:fldCharType="separate"/>
            </w:r>
            <w:r w:rsidR="00B57F60" w:rsidRPr="00B57F60">
              <w:rPr>
                <w:rFonts w:ascii="Times New Roman" w:hAnsi="Times New Roman" w:cs="Times New Roman"/>
              </w:rPr>
              <w:t>[4]</w:t>
            </w:r>
            <w:r w:rsidRPr="00F8503F">
              <w:rPr>
                <w:rFonts w:ascii="Times New Roman" w:hAnsi="Times New Roman" w:cs="Times New Roman"/>
                <w:u w:val="single"/>
              </w:rPr>
              <w:fldChar w:fldCharType="end"/>
            </w:r>
          </w:p>
        </w:tc>
      </w:tr>
      <w:tr w:rsidR="00813A16" w:rsidRPr="00F8503F" w14:paraId="618C7BFD" w14:textId="77777777" w:rsidTr="005426E2">
        <w:trPr>
          <w:trHeight w:val="288"/>
        </w:trPr>
        <w:tc>
          <w:tcPr>
            <w:tcW w:w="959" w:type="dxa"/>
          </w:tcPr>
          <w:p w14:paraId="3F180849"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tcPr>
          <w:p w14:paraId="1802B8D8"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 bssABC</w:t>
            </w:r>
          </w:p>
        </w:tc>
        <w:tc>
          <w:tcPr>
            <w:tcW w:w="7033" w:type="dxa"/>
          </w:tcPr>
          <w:p w14:paraId="3B79E9DF" w14:textId="697D070B"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eltaproteobacterial Strain NaphS2</w:t>
            </w:r>
          </w:p>
        </w:tc>
        <w:tc>
          <w:tcPr>
            <w:tcW w:w="1155" w:type="dxa"/>
          </w:tcPr>
          <w:p w14:paraId="4F0DDAB7" w14:textId="19E042BD"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Jsya5vRk","properties":{"formattedCitation":"[5]","plainCitation":"[5]","noteIndex":0},"citationItems":[{"id":6878,"uris":["http://zotero.org/users/local/tLbKPnjF/items/KKR5PEC6"],"itemData":{"id":6878,"type":"article-journal","container-title":"PLoS ONE","DOI":"10.1371/journal.pone.0014072","ISSN":"1932-6203","issue":"11","journalAbbreviation":"PLoS ONE","language":"en","page":"e14072","source":"DOI.org (Crossref)","title":"Genome Sequence of the Deltaproteobacterial Strain NaphS2 and Analysis of Differential Gene Expression during Anaerobic Growth on Naphthalene","volume":"5","author":[{"family":"DiDonato","given":"Raymond J."},{"family":"Young","given":"Nelson D."},{"family":"Butler","given":"Jessica E."},{"family":"Chin","given":"Kuk-Jeong"},{"family":"Hixson","given":"Kim K."},{"family":"Mouser","given":"Paula"},{"family":"Lipton","given":"Mary S."},{"family":"DeBoy","given":"Robert"},{"family":"Methé","given":"Barbara A."}],"editor":[{"family":"Herrera-Estrella","given":"Alfredo"}],"issued":{"date-parts":[["2010",11,19]]}}}],"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5]</w:t>
            </w:r>
            <w:r w:rsidRPr="00F8503F">
              <w:rPr>
                <w:rFonts w:ascii="Times New Roman" w:hAnsi="Times New Roman" w:cs="Times New Roman"/>
              </w:rPr>
              <w:fldChar w:fldCharType="end"/>
            </w:r>
          </w:p>
        </w:tc>
      </w:tr>
      <w:tr w:rsidR="00813A16" w:rsidRPr="00F8503F" w14:paraId="4A125F56" w14:textId="77777777" w:rsidTr="005426E2">
        <w:trPr>
          <w:trHeight w:val="288"/>
        </w:trPr>
        <w:tc>
          <w:tcPr>
            <w:tcW w:w="959" w:type="dxa"/>
          </w:tcPr>
          <w:p w14:paraId="657D8D1F"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tcPr>
          <w:p w14:paraId="1C9BD3E7"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trfA</w:t>
            </w:r>
          </w:p>
        </w:tc>
        <w:tc>
          <w:tcPr>
            <w:tcW w:w="7033" w:type="dxa"/>
          </w:tcPr>
          <w:p w14:paraId="211CFF24"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 metallidurans</w:t>
            </w:r>
          </w:p>
        </w:tc>
        <w:tc>
          <w:tcPr>
            <w:tcW w:w="1155" w:type="dxa"/>
          </w:tcPr>
          <w:p w14:paraId="7074C0B9" w14:textId="0A52A6AA" w:rsidR="00813A16" w:rsidRPr="00F8503F" w:rsidRDefault="00813A16" w:rsidP="00813A16">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sidR="00B57F60">
              <w:rPr>
                <w:rFonts w:ascii="Times New Roman" w:hAnsi="Times New Roman" w:cs="Times New Roman"/>
                <w:u w:val="single"/>
              </w:rPr>
              <w:instrText xml:space="preserve"> ADDIN ZOTERO_ITEM CSL_CITATION {"citationID":"ah2lq70b1i","properties":{"formattedCitation":"[6]","plainCitation":"[6]","noteIndex":0},"citationItems":[{"id":6545,"uris":["http://zotero.org/users/local/tLbKPnjF/items/PSXII8B4"],"itemData":{"id":6545,"type":"article-journal","abstract":"ABSTRACT\n            \n              Two strains of bacteria were isolated from creosote-contaminated Puget Sound sediment based on their ability to utilize naphthalene as a sole carbon and energy source. When incubated with a polycyclic aromatic hydrocarbon (PAH) compound in artificial seawater, each strain also degraded 2-methylnaphthalene and 1-methylnaphthalene; in addition, one strain, NAG-2N-113, degraded 2,6-dimethylnaphthalene and phenanthrene. Acenaphthene was not degraded when it was used as a sole carbon source but was degraded by both strains when it was incubated with a mixture of seven other PAHs. Degenerate primers and the PCR were used to isolate a portion of a naphthalene dioxygenase iron-sulfur protein (ISP) gene from each of the strains. A phylogenetic analysis of PAH dioxygenase ISP deduced amino acid sequences showed that the genes isolated in this study were distantly related to the genes encoding naphthalene dioxygenases of\n              Pseudomonas\n              and\n              Burkholderia\n              strains. Despite the differences in PAH degradation phenotype between the new strains, the dioxygenase ISP deduced amino acid fragments of these organisms were 97.6% identical. 16S ribosomal DNA-based phylogenetic analysis placed these bacteria in the gamma-3 subgroup of the\n              Proteobacteria\n              , most closely related to members of the genus\n              Oceanospirillum\n              . However, morphologic, physiologic, and genotypic differences between the new strains and the oceanospirilla justify the creation of a novel genus and species,\n              Neptunomonas naphthovorans\n              . The type strain of\n              N. naphthovorans\n              is strain NAG-2N-126.","container-title":"Applied and Environmental Microbiology","DOI":"10.1128/AEM.65.1.251-259.1999","ISSN":"0099-2240, 1098-5336","issue":"1","journalAbbreviation":"Appl Environ Microbiol","language":"en","note":"number: 1","page":"251-259","source":"DOI.org (Crossref)","title":"Polycyclic Aromatic Hydrocarbon Degradation by a New Marine Bacterium, &lt;i&gt;Neptunomonas naphthovorans&lt;/i&gt; gen. nov., sp. nov","volume":"65","author":[{"family":"Hedlund","given":"Brian P."},{"family":"Geiselbrecht","given":"Allison D."},{"family":"Bair","given":"Timothy J."},{"family":"Staley","given":"James T."}],"issued":{"date-parts":[["1999",1]]}}}],"schema":"https://github.com/citation-style-language/schema/raw/master/csl-citation.json"} </w:instrText>
            </w:r>
            <w:r w:rsidRPr="00F8503F">
              <w:rPr>
                <w:rFonts w:ascii="Times New Roman" w:hAnsi="Times New Roman" w:cs="Times New Roman"/>
                <w:u w:val="single"/>
              </w:rPr>
              <w:fldChar w:fldCharType="separate"/>
            </w:r>
            <w:r w:rsidR="00B57F60" w:rsidRPr="00B57F60">
              <w:rPr>
                <w:rFonts w:ascii="Times New Roman" w:hAnsi="Times New Roman" w:cs="Times New Roman"/>
              </w:rPr>
              <w:t>[6]</w:t>
            </w:r>
            <w:r w:rsidRPr="00F8503F">
              <w:rPr>
                <w:rFonts w:ascii="Times New Roman" w:hAnsi="Times New Roman" w:cs="Times New Roman"/>
                <w:u w:val="single"/>
              </w:rPr>
              <w:fldChar w:fldCharType="end"/>
            </w:r>
          </w:p>
        </w:tc>
      </w:tr>
      <w:tr w:rsidR="00813A16" w:rsidRPr="00F8503F" w14:paraId="4B9B5B24" w14:textId="77777777" w:rsidTr="005426E2">
        <w:trPr>
          <w:trHeight w:val="288"/>
        </w:trPr>
        <w:tc>
          <w:tcPr>
            <w:tcW w:w="959" w:type="dxa"/>
          </w:tcPr>
          <w:p w14:paraId="3DE02FE6"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tcPr>
          <w:p w14:paraId="5C9A533C" w14:textId="0183F0E5"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Gcd</w:t>
            </w:r>
            <w:r w:rsidR="00886122">
              <w:rPr>
                <w:rFonts w:ascii="Times New Roman" w:hAnsi="Times New Roman" w:cs="Times New Roman"/>
                <w:i/>
                <w:iCs/>
              </w:rPr>
              <w:t>A</w:t>
            </w:r>
            <w:r w:rsidRPr="00F8503F">
              <w:rPr>
                <w:rFonts w:ascii="Times New Roman" w:hAnsi="Times New Roman" w:cs="Times New Roman"/>
                <w:i/>
                <w:iCs/>
              </w:rPr>
              <w:t>D</w:t>
            </w:r>
          </w:p>
        </w:tc>
        <w:tc>
          <w:tcPr>
            <w:tcW w:w="7033" w:type="dxa"/>
          </w:tcPr>
          <w:p w14:paraId="277805FB"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zoarcus evansii</w:t>
            </w:r>
          </w:p>
        </w:tc>
        <w:tc>
          <w:tcPr>
            <w:tcW w:w="1155" w:type="dxa"/>
          </w:tcPr>
          <w:p w14:paraId="428A3837" w14:textId="04152FEA" w:rsidR="00813A16" w:rsidRPr="00F8503F" w:rsidRDefault="00813A16" w:rsidP="00813A16">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sidR="00B57F60">
              <w:rPr>
                <w:rFonts w:ascii="Times New Roman" w:hAnsi="Times New Roman" w:cs="Times New Roman"/>
                <w:u w:val="single"/>
              </w:rPr>
              <w:instrText xml:space="preserve"> ADDIN ZOTERO_ITEM CSL_CITATION {"citationID":"a236bstaj1h","properties":{"formattedCitation":"[7]","plainCitation":"[7]","noteIndex":0},"citationItems":[{"id":6731,"uris":["http://zotero.org/users/local/tLbKPnjF/items/UU4JKXW9"],"itemData":{"id":6731,"type":"article-journal","abstract":"Abstract\n            Asgard archaea are widely distributed in anaerobic environments. Previous studies revealed the potential capability of Asgard archaea to utilize various organic substrates including proteins, carbohydrates, fatty acids, amino acids and hydrocarbons, suggesting that Asgard archaea play an important role in sediment carbon cycling. Here, we describe a previously unrecognized archaeal phylum, Hermodarchaeota, affiliated with the Asgard superphylum. The genomes of these archaea were recovered from metagenomes generated from mangrove sediments, and were found to encode alkyl/benzyl-succinate synthases and their activating enzymes that are similar to those identified in alkane-degrading sulfate-reducing bacteria. Hermodarchaeota also encode enzymes potentially involved in alkyl-coenzyme A and benzoyl-coenzyme A oxidation, the Wood–Ljungdahl pathway and nitrate reduction. These results indicate that members of this phylum have the potential to strictly anaerobically degrade alkanes and aromatic compounds, coupling the reduction of nitrate. By screening Sequence Read Archive, additional genes encoding 16S rRNA and alkyl/benzyl-succinate synthases analogous to those in Hermodarchaeota were identified in metagenomic datasets from a wide range of marine and freshwater sediments. These findings suggest that Asgard archaea capable of degrading alkanes and aromatics via formation of alkyl/benzyl-substituted succinates are ubiquitous in sediments.","container-title":"The ISME Journal","DOI":"10.1038/s41396-020-00890-x","ISSN":"1751-7362, 1751-7370","issue":"6","language":"en","license":"https://creativecommons.org/licenses/by/4.0/","note":"number: 6","page":"1826-1843","source":"DOI.org (Crossref)","title":"Newly discovered Asgard archaea Hermodarchaeota potentially degrade alkanes and aromatics via alkyl/benzyl-succinate synthase and benzoyl-CoA pathway","volume":"15","author":[{"family":"Zhang","given":"Jia-Wei"},{"family":"Dong","given":"Hong-Po"},{"family":"Hou","given":"Li-Jun"},{"family":"Liu","given":"Yang"},{"family":"Ou","given":"Ya-Fei"},{"family":"Zheng","given":"Yan-Ling"},{"family":"Han","given":"Ping"},{"family":"Liang","given":"Xia"},{"family":"Yin","given":"Guo-Yu"},{"family":"Wu","given":"Dian-Ming"},{"family":"Liu","given":"Min"},{"family":"Li","given":"Meng"}],"issued":{"date-parts":[["2021",6,1]]}}}],"schema":"https://github.com/citation-style-language/schema/raw/master/csl-citation.json"} </w:instrText>
            </w:r>
            <w:r w:rsidRPr="00F8503F">
              <w:rPr>
                <w:rFonts w:ascii="Times New Roman" w:hAnsi="Times New Roman" w:cs="Times New Roman"/>
                <w:u w:val="single"/>
              </w:rPr>
              <w:fldChar w:fldCharType="separate"/>
            </w:r>
            <w:r w:rsidR="00B57F60" w:rsidRPr="00B57F60">
              <w:rPr>
                <w:rFonts w:ascii="Times New Roman" w:hAnsi="Times New Roman" w:cs="Times New Roman"/>
              </w:rPr>
              <w:t>[7]</w:t>
            </w:r>
            <w:r w:rsidRPr="00F8503F">
              <w:rPr>
                <w:rFonts w:ascii="Times New Roman" w:hAnsi="Times New Roman" w:cs="Times New Roman"/>
                <w:u w:val="single"/>
              </w:rPr>
              <w:fldChar w:fldCharType="end"/>
            </w:r>
          </w:p>
        </w:tc>
      </w:tr>
      <w:tr w:rsidR="00813A16" w:rsidRPr="00F8503F" w14:paraId="46DC903E" w14:textId="77777777" w:rsidTr="005426E2">
        <w:trPr>
          <w:trHeight w:val="288"/>
        </w:trPr>
        <w:tc>
          <w:tcPr>
            <w:tcW w:w="959" w:type="dxa"/>
          </w:tcPr>
          <w:p w14:paraId="220440A8"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hideMark/>
          </w:tcPr>
          <w:p w14:paraId="183138F0"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IpbA</w:t>
            </w:r>
          </w:p>
        </w:tc>
        <w:tc>
          <w:tcPr>
            <w:tcW w:w="7033" w:type="dxa"/>
            <w:hideMark/>
          </w:tcPr>
          <w:p w14:paraId="336202BD"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Firmicutes, Desulfobacterota_B</w:t>
            </w:r>
          </w:p>
        </w:tc>
        <w:tc>
          <w:tcPr>
            <w:tcW w:w="1155" w:type="dxa"/>
            <w:hideMark/>
          </w:tcPr>
          <w:p w14:paraId="520FE54D" w14:textId="29D42F93"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stAFENIk","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8]</w:t>
            </w:r>
            <w:r w:rsidRPr="00F8503F">
              <w:rPr>
                <w:rFonts w:ascii="Times New Roman" w:hAnsi="Times New Roman" w:cs="Times New Roman"/>
              </w:rPr>
              <w:fldChar w:fldCharType="end"/>
            </w:r>
          </w:p>
        </w:tc>
      </w:tr>
      <w:tr w:rsidR="00813A16" w:rsidRPr="00F8503F" w14:paraId="29DC8847" w14:textId="77777777" w:rsidTr="005426E2">
        <w:trPr>
          <w:trHeight w:val="288"/>
        </w:trPr>
        <w:tc>
          <w:tcPr>
            <w:tcW w:w="959" w:type="dxa"/>
          </w:tcPr>
          <w:p w14:paraId="16966920"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hideMark/>
          </w:tcPr>
          <w:p w14:paraId="234BB8DC"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K27540</w:t>
            </w:r>
          </w:p>
        </w:tc>
        <w:tc>
          <w:tcPr>
            <w:tcW w:w="7033" w:type="dxa"/>
            <w:hideMark/>
          </w:tcPr>
          <w:p w14:paraId="2AFF874C"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Firmicutes, Desulfobacterota_B</w:t>
            </w:r>
          </w:p>
        </w:tc>
        <w:tc>
          <w:tcPr>
            <w:tcW w:w="1155" w:type="dxa"/>
            <w:hideMark/>
          </w:tcPr>
          <w:p w14:paraId="27F62B01" w14:textId="43D9F158"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pi5rcGMi","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8]</w:t>
            </w:r>
            <w:r w:rsidRPr="00F8503F">
              <w:rPr>
                <w:rFonts w:ascii="Times New Roman" w:hAnsi="Times New Roman" w:cs="Times New Roman"/>
              </w:rPr>
              <w:fldChar w:fldCharType="end"/>
            </w:r>
          </w:p>
        </w:tc>
      </w:tr>
      <w:tr w:rsidR="00813A16" w:rsidRPr="00F8503F" w14:paraId="02A18EC7" w14:textId="77777777" w:rsidTr="005426E2">
        <w:trPr>
          <w:trHeight w:val="288"/>
        </w:trPr>
        <w:tc>
          <w:tcPr>
            <w:tcW w:w="959" w:type="dxa"/>
          </w:tcPr>
          <w:p w14:paraId="0C64C724"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hideMark/>
          </w:tcPr>
          <w:p w14:paraId="11385E2A"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AbcA_1</w:t>
            </w:r>
          </w:p>
        </w:tc>
        <w:tc>
          <w:tcPr>
            <w:tcW w:w="7033" w:type="dxa"/>
            <w:hideMark/>
          </w:tcPr>
          <w:p w14:paraId="3A811992" w14:textId="61ADB1F9" w:rsidR="00813A16" w:rsidRPr="006C07FC" w:rsidRDefault="00E84712" w:rsidP="00815172">
            <w:pPr>
              <w:spacing w:line="276" w:lineRule="auto"/>
              <w:jc w:val="cente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N</w:t>
            </w:r>
            <w:r w:rsidR="00813A16" w:rsidRPr="006C07FC">
              <w:rPr>
                <w:rFonts w:ascii="Times New Roman" w:hAnsi="Times New Roman" w:cs="Times New Roman"/>
                <w:i/>
                <w:iCs/>
                <w:color w:val="000000" w:themeColor="text1"/>
                <w:sz w:val="24"/>
                <w:szCs w:val="24"/>
              </w:rPr>
              <w:t>itrospinota_B</w:t>
            </w:r>
          </w:p>
        </w:tc>
        <w:tc>
          <w:tcPr>
            <w:tcW w:w="1155" w:type="dxa"/>
            <w:hideMark/>
          </w:tcPr>
          <w:p w14:paraId="05BEC53E" w14:textId="562F2A27"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Oe2kFPHH","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8]</w:t>
            </w:r>
            <w:r w:rsidRPr="00F8503F">
              <w:rPr>
                <w:rFonts w:ascii="Times New Roman" w:hAnsi="Times New Roman" w:cs="Times New Roman"/>
              </w:rPr>
              <w:fldChar w:fldCharType="end"/>
            </w:r>
          </w:p>
        </w:tc>
      </w:tr>
      <w:tr w:rsidR="00813A16" w:rsidRPr="00F8503F" w14:paraId="7B671A80" w14:textId="77777777" w:rsidTr="005426E2">
        <w:trPr>
          <w:trHeight w:val="288"/>
        </w:trPr>
        <w:tc>
          <w:tcPr>
            <w:tcW w:w="959" w:type="dxa"/>
          </w:tcPr>
          <w:p w14:paraId="0AEF2510"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hideMark/>
          </w:tcPr>
          <w:p w14:paraId="136D9635"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mpdBC</w:t>
            </w:r>
          </w:p>
        </w:tc>
        <w:tc>
          <w:tcPr>
            <w:tcW w:w="7033" w:type="dxa"/>
            <w:hideMark/>
          </w:tcPr>
          <w:p w14:paraId="6E282CFC"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 austroafricanum.</w:t>
            </w:r>
          </w:p>
        </w:tc>
        <w:tc>
          <w:tcPr>
            <w:tcW w:w="1155" w:type="dxa"/>
            <w:hideMark/>
          </w:tcPr>
          <w:p w14:paraId="1652A3EB" w14:textId="13F87ECD"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hh0rIyO5","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8]</w:t>
            </w:r>
            <w:r w:rsidRPr="00F8503F">
              <w:rPr>
                <w:rFonts w:ascii="Times New Roman" w:hAnsi="Times New Roman" w:cs="Times New Roman"/>
              </w:rPr>
              <w:fldChar w:fldCharType="end"/>
            </w:r>
          </w:p>
        </w:tc>
      </w:tr>
      <w:tr w:rsidR="00813A16" w:rsidRPr="00F8503F" w14:paraId="3C0A0A12" w14:textId="77777777" w:rsidTr="005426E2">
        <w:trPr>
          <w:trHeight w:val="288"/>
        </w:trPr>
        <w:tc>
          <w:tcPr>
            <w:tcW w:w="959" w:type="dxa"/>
          </w:tcPr>
          <w:p w14:paraId="3D70A02E"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hideMark/>
          </w:tcPr>
          <w:p w14:paraId="24BDCBF8"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ndoBC</w:t>
            </w:r>
          </w:p>
        </w:tc>
        <w:tc>
          <w:tcPr>
            <w:tcW w:w="7033" w:type="dxa"/>
            <w:hideMark/>
          </w:tcPr>
          <w:p w14:paraId="2046B8F8" w14:textId="62F60F47" w:rsidR="00813A16" w:rsidRPr="006C07FC" w:rsidRDefault="006C07FC"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w:t>
            </w:r>
            <w:r w:rsidR="00813A16" w:rsidRPr="006C07FC">
              <w:rPr>
                <w:rFonts w:ascii="Times New Roman" w:hAnsi="Times New Roman" w:cs="Times New Roman"/>
                <w:i/>
                <w:iCs/>
                <w:color w:val="000000" w:themeColor="text1"/>
                <w:sz w:val="24"/>
                <w:szCs w:val="24"/>
              </w:rPr>
              <w:t xml:space="preserve">, Proteobacteria, </w:t>
            </w:r>
            <w:r w:rsidRPr="006C07FC">
              <w:rPr>
                <w:rFonts w:ascii="Times New Roman" w:hAnsi="Times New Roman" w:cs="Times New Roman"/>
                <w:i/>
                <w:iCs/>
                <w:color w:val="000000" w:themeColor="text1"/>
                <w:sz w:val="24"/>
                <w:szCs w:val="24"/>
              </w:rPr>
              <w:t>Acidobacteria</w:t>
            </w:r>
          </w:p>
        </w:tc>
        <w:tc>
          <w:tcPr>
            <w:tcW w:w="1155" w:type="dxa"/>
            <w:hideMark/>
          </w:tcPr>
          <w:p w14:paraId="5432CDB2" w14:textId="09723E15"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6wjcn2lj","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8]</w:t>
            </w:r>
            <w:r w:rsidRPr="00F8503F">
              <w:rPr>
                <w:rFonts w:ascii="Times New Roman" w:hAnsi="Times New Roman" w:cs="Times New Roman"/>
              </w:rPr>
              <w:fldChar w:fldCharType="end"/>
            </w:r>
          </w:p>
        </w:tc>
      </w:tr>
      <w:tr w:rsidR="00813A16" w:rsidRPr="00F8503F" w14:paraId="1541153E" w14:textId="77777777" w:rsidTr="005426E2">
        <w:trPr>
          <w:trHeight w:val="288"/>
        </w:trPr>
        <w:tc>
          <w:tcPr>
            <w:tcW w:w="959" w:type="dxa"/>
          </w:tcPr>
          <w:p w14:paraId="6831174C"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hideMark/>
          </w:tcPr>
          <w:p w14:paraId="3E57B8BE"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PoxE/DmpO</w:t>
            </w:r>
          </w:p>
        </w:tc>
        <w:tc>
          <w:tcPr>
            <w:tcW w:w="7033" w:type="dxa"/>
            <w:hideMark/>
          </w:tcPr>
          <w:p w14:paraId="46572DB6"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roteobacteria</w:t>
            </w:r>
          </w:p>
        </w:tc>
        <w:tc>
          <w:tcPr>
            <w:tcW w:w="1155" w:type="dxa"/>
            <w:hideMark/>
          </w:tcPr>
          <w:p w14:paraId="19816D0C" w14:textId="7FCFFEFD"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04F9bcTA","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8]</w:t>
            </w:r>
            <w:r w:rsidRPr="00F8503F">
              <w:rPr>
                <w:rFonts w:ascii="Times New Roman" w:hAnsi="Times New Roman" w:cs="Times New Roman"/>
              </w:rPr>
              <w:fldChar w:fldCharType="end"/>
            </w:r>
          </w:p>
        </w:tc>
      </w:tr>
      <w:tr w:rsidR="00813A16" w:rsidRPr="00F8503F" w14:paraId="6B6AF980" w14:textId="77777777" w:rsidTr="005426E2">
        <w:trPr>
          <w:trHeight w:val="288"/>
        </w:trPr>
        <w:tc>
          <w:tcPr>
            <w:tcW w:w="959" w:type="dxa"/>
          </w:tcPr>
          <w:p w14:paraId="7CD8A19E"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hideMark/>
          </w:tcPr>
          <w:p w14:paraId="1DBD3026"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AlmA_III</w:t>
            </w:r>
          </w:p>
        </w:tc>
        <w:tc>
          <w:tcPr>
            <w:tcW w:w="7033" w:type="dxa"/>
            <w:hideMark/>
          </w:tcPr>
          <w:p w14:paraId="7DECDE1E"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roteobacteria</w:t>
            </w:r>
          </w:p>
        </w:tc>
        <w:tc>
          <w:tcPr>
            <w:tcW w:w="1155" w:type="dxa"/>
            <w:hideMark/>
          </w:tcPr>
          <w:p w14:paraId="03122D92" w14:textId="5D0F0827"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1H93z4Yt","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8]</w:t>
            </w:r>
            <w:r w:rsidRPr="00F8503F">
              <w:rPr>
                <w:rFonts w:ascii="Times New Roman" w:hAnsi="Times New Roman" w:cs="Times New Roman"/>
              </w:rPr>
              <w:fldChar w:fldCharType="end"/>
            </w:r>
          </w:p>
        </w:tc>
      </w:tr>
      <w:tr w:rsidR="00813A16" w:rsidRPr="00F8503F" w14:paraId="4E7EE94A" w14:textId="77777777" w:rsidTr="005426E2">
        <w:trPr>
          <w:trHeight w:val="288"/>
        </w:trPr>
        <w:tc>
          <w:tcPr>
            <w:tcW w:w="959" w:type="dxa"/>
          </w:tcPr>
          <w:p w14:paraId="44C56CC0" w14:textId="77777777" w:rsidR="00813A16" w:rsidRPr="00E63D41" w:rsidRDefault="00813A16" w:rsidP="00813A16">
            <w:pPr>
              <w:pStyle w:val="ListParagraph"/>
              <w:numPr>
                <w:ilvl w:val="0"/>
                <w:numId w:val="2"/>
              </w:numPr>
              <w:spacing w:line="276" w:lineRule="auto"/>
              <w:jc w:val="center"/>
              <w:rPr>
                <w:rFonts w:ascii="Times New Roman" w:hAnsi="Times New Roman" w:cs="Times New Roman"/>
                <w:i/>
                <w:iCs/>
              </w:rPr>
            </w:pPr>
          </w:p>
        </w:tc>
        <w:tc>
          <w:tcPr>
            <w:tcW w:w="1708" w:type="dxa"/>
          </w:tcPr>
          <w:p w14:paraId="64E9DA03" w14:textId="77777777" w:rsidR="00813A16" w:rsidRPr="00F8503F" w:rsidRDefault="00813A16" w:rsidP="00813A16">
            <w:pPr>
              <w:spacing w:line="276" w:lineRule="auto"/>
              <w:jc w:val="center"/>
              <w:rPr>
                <w:rFonts w:ascii="Times New Roman" w:hAnsi="Times New Roman" w:cs="Times New Roman"/>
                <w:i/>
                <w:iCs/>
              </w:rPr>
            </w:pPr>
            <w:r w:rsidRPr="00F8503F">
              <w:rPr>
                <w:rFonts w:ascii="Times New Roman" w:hAnsi="Times New Roman" w:cs="Times New Roman"/>
                <w:i/>
                <w:iCs/>
              </w:rPr>
              <w:t>TmoB_BmoB</w:t>
            </w:r>
          </w:p>
        </w:tc>
        <w:tc>
          <w:tcPr>
            <w:tcW w:w="7033" w:type="dxa"/>
          </w:tcPr>
          <w:p w14:paraId="7A5DA43D" w14:textId="77777777" w:rsidR="00813A16" w:rsidRPr="006C07FC" w:rsidRDefault="00813A16" w:rsidP="0081517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roteobacteria</w:t>
            </w:r>
          </w:p>
        </w:tc>
        <w:tc>
          <w:tcPr>
            <w:tcW w:w="1155" w:type="dxa"/>
          </w:tcPr>
          <w:p w14:paraId="7572C1BA" w14:textId="333C8490" w:rsidR="00813A16" w:rsidRPr="00F8503F" w:rsidRDefault="00813A16" w:rsidP="00813A1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B57F60">
              <w:rPr>
                <w:rFonts w:ascii="Times New Roman" w:hAnsi="Times New Roman" w:cs="Times New Roman"/>
              </w:rPr>
              <w:instrText xml:space="preserve"> ADDIN ZOTERO_ITEM CSL_CITATION {"citationID":"1jaQYcBj","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00B57F60" w:rsidRPr="00B57F60">
              <w:rPr>
                <w:rFonts w:ascii="Times New Roman" w:hAnsi="Times New Roman" w:cs="Times New Roman"/>
              </w:rPr>
              <w:t>[8]</w:t>
            </w:r>
            <w:r w:rsidRPr="00F8503F">
              <w:rPr>
                <w:rFonts w:ascii="Times New Roman" w:hAnsi="Times New Roman" w:cs="Times New Roman"/>
              </w:rPr>
              <w:fldChar w:fldCharType="end"/>
            </w:r>
          </w:p>
        </w:tc>
      </w:tr>
      <w:tr w:rsidR="00E84712" w:rsidRPr="00F8503F" w14:paraId="46948384" w14:textId="77777777" w:rsidTr="005426E2">
        <w:trPr>
          <w:trHeight w:val="288"/>
        </w:trPr>
        <w:tc>
          <w:tcPr>
            <w:tcW w:w="959" w:type="dxa"/>
          </w:tcPr>
          <w:p w14:paraId="4B20509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1C18FBF" w14:textId="162CE252"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moA_BmoA</w:t>
            </w:r>
          </w:p>
        </w:tc>
        <w:tc>
          <w:tcPr>
            <w:tcW w:w="7033" w:type="dxa"/>
          </w:tcPr>
          <w:p w14:paraId="69B45DC3" w14:textId="52F31DEF"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Proteobacteria</w:t>
            </w:r>
          </w:p>
        </w:tc>
        <w:tc>
          <w:tcPr>
            <w:tcW w:w="1155" w:type="dxa"/>
          </w:tcPr>
          <w:p w14:paraId="477DF7B4" w14:textId="53D031D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ZzCgu8zf","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8]</w:t>
            </w:r>
            <w:r w:rsidRPr="00F8503F">
              <w:rPr>
                <w:rFonts w:ascii="Times New Roman" w:hAnsi="Times New Roman" w:cs="Times New Roman"/>
              </w:rPr>
              <w:fldChar w:fldCharType="end"/>
            </w:r>
          </w:p>
        </w:tc>
      </w:tr>
      <w:tr w:rsidR="00E84712" w:rsidRPr="00F8503F" w14:paraId="3A7317C9" w14:textId="77777777" w:rsidTr="005426E2">
        <w:trPr>
          <w:trHeight w:val="288"/>
        </w:trPr>
        <w:tc>
          <w:tcPr>
            <w:tcW w:w="959" w:type="dxa"/>
          </w:tcPr>
          <w:p w14:paraId="75C8AB4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E6086A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omA1</w:t>
            </w:r>
          </w:p>
        </w:tc>
        <w:tc>
          <w:tcPr>
            <w:tcW w:w="7033" w:type="dxa"/>
          </w:tcPr>
          <w:p w14:paraId="4819D0CA" w14:textId="57C88612"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w:t>
            </w:r>
            <w:r w:rsidRPr="006C07FC">
              <w:rPr>
                <w:rFonts w:ascii="Times New Roman" w:hAnsi="Times New Roman" w:cs="Times New Roman"/>
                <w:b/>
                <w:bCs/>
                <w:i/>
                <w:iCs/>
                <w:color w:val="000000" w:themeColor="text1"/>
                <w:sz w:val="24"/>
                <w:szCs w:val="24"/>
              </w:rPr>
              <w:t>,</w:t>
            </w:r>
            <w:r w:rsidRPr="006C07FC">
              <w:rPr>
                <w:rFonts w:ascii="Times New Roman" w:hAnsi="Times New Roman" w:cs="Times New Roman"/>
                <w:i/>
                <w:iCs/>
                <w:color w:val="000000" w:themeColor="text1"/>
                <w:sz w:val="24"/>
                <w:szCs w:val="24"/>
              </w:rPr>
              <w:t xml:space="preserve"> Proteobacteria</w:t>
            </w:r>
          </w:p>
        </w:tc>
        <w:tc>
          <w:tcPr>
            <w:tcW w:w="1155" w:type="dxa"/>
          </w:tcPr>
          <w:p w14:paraId="216BAA5B" w14:textId="6E1D3492"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pt8kqYVJ","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8]</w:t>
            </w:r>
            <w:r w:rsidRPr="00F8503F">
              <w:rPr>
                <w:rFonts w:ascii="Times New Roman" w:hAnsi="Times New Roman" w:cs="Times New Roman"/>
              </w:rPr>
              <w:fldChar w:fldCharType="end"/>
            </w:r>
          </w:p>
        </w:tc>
      </w:tr>
      <w:tr w:rsidR="00E84712" w:rsidRPr="00F8503F" w14:paraId="105414AB" w14:textId="77777777" w:rsidTr="005426E2">
        <w:trPr>
          <w:trHeight w:val="288"/>
        </w:trPr>
        <w:tc>
          <w:tcPr>
            <w:tcW w:w="959" w:type="dxa"/>
          </w:tcPr>
          <w:p w14:paraId="6C6452B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FC6D28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omA3</w:t>
            </w:r>
          </w:p>
        </w:tc>
        <w:tc>
          <w:tcPr>
            <w:tcW w:w="7033" w:type="dxa"/>
          </w:tcPr>
          <w:p w14:paraId="69879C52" w14:textId="31AE987A"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Proteobacteria</w:t>
            </w:r>
          </w:p>
        </w:tc>
        <w:tc>
          <w:tcPr>
            <w:tcW w:w="1155" w:type="dxa"/>
          </w:tcPr>
          <w:p w14:paraId="1284EBBB" w14:textId="06F3724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71tzoTuJ","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8]</w:t>
            </w:r>
            <w:r w:rsidRPr="00F8503F">
              <w:rPr>
                <w:rFonts w:ascii="Times New Roman" w:hAnsi="Times New Roman" w:cs="Times New Roman"/>
              </w:rPr>
              <w:fldChar w:fldCharType="end"/>
            </w:r>
          </w:p>
        </w:tc>
      </w:tr>
      <w:tr w:rsidR="00E84712" w:rsidRPr="00F8503F" w14:paraId="598E58A1" w14:textId="77777777" w:rsidTr="005426E2">
        <w:trPr>
          <w:trHeight w:val="288"/>
        </w:trPr>
        <w:tc>
          <w:tcPr>
            <w:tcW w:w="959" w:type="dxa"/>
          </w:tcPr>
          <w:p w14:paraId="04A98C4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7778DC7"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omA4</w:t>
            </w:r>
          </w:p>
        </w:tc>
        <w:tc>
          <w:tcPr>
            <w:tcW w:w="7033" w:type="dxa"/>
          </w:tcPr>
          <w:p w14:paraId="40871383" w14:textId="64D2A788"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Proteobacteria</w:t>
            </w:r>
          </w:p>
        </w:tc>
        <w:tc>
          <w:tcPr>
            <w:tcW w:w="1155" w:type="dxa"/>
          </w:tcPr>
          <w:p w14:paraId="19046B20" w14:textId="23CCE8B2"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EDGPorA1","properties":{"formattedCitation":"[8]","plainCitation":"[8]","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8]</w:t>
            </w:r>
            <w:r w:rsidRPr="00F8503F">
              <w:rPr>
                <w:rFonts w:ascii="Times New Roman" w:hAnsi="Times New Roman" w:cs="Times New Roman"/>
              </w:rPr>
              <w:fldChar w:fldCharType="end"/>
            </w:r>
          </w:p>
        </w:tc>
      </w:tr>
      <w:tr w:rsidR="00E84712" w:rsidRPr="00F8503F" w14:paraId="3DC716E8" w14:textId="77777777" w:rsidTr="005426E2">
        <w:trPr>
          <w:trHeight w:val="288"/>
        </w:trPr>
        <w:tc>
          <w:tcPr>
            <w:tcW w:w="959" w:type="dxa"/>
          </w:tcPr>
          <w:p w14:paraId="44EB068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7676F4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kbA1A2A3</w:t>
            </w:r>
          </w:p>
        </w:tc>
        <w:tc>
          <w:tcPr>
            <w:tcW w:w="7033" w:type="dxa"/>
          </w:tcPr>
          <w:p w14:paraId="2624834F"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 sp. Strain DK17</w:t>
            </w:r>
          </w:p>
        </w:tc>
        <w:tc>
          <w:tcPr>
            <w:tcW w:w="1155" w:type="dxa"/>
          </w:tcPr>
          <w:p w14:paraId="61CE2DFC" w14:textId="0B380602"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zFLLyC7t","properties":{"formattedCitation":"[9]","plainCitation":"[9]","noteIndex":0},"citationItems":[{"id":6885,"uris":["http://zotero.org/users/local/tLbKPnjF/items/BNCUC5WL"],"itemData":{"id":6885,"type":"article-journal","abstract":"ABSTRACT\n            \n              Rhodococcus\n              sp. strain DK17 is able to grow on\n              o\n              -xylene, benzene, toluene, and ethylbenzene. DK17 harbors at least two megaplasmids, and the genes encoding the initial steps in alkylbenzene metabolism are present on the 330-kb pDK2. The genes encoding alkylbenzene degradation were cloned in a cosmid clone and sequenced completely to reveal 35 open reading frames (ORFs). Among the ORFs, we identified two nearly exact copies (one base difference) of genes encoding large and small subunits of an iron sulfur protein terminal oxygenase that are 6 kb apart from each other. Immediately downstream of one copy of the dioxygenase genes (\n              \n                akbA1\n                a\n              \n              and\n              \n                akbA2\n                a\n              \n              ) is a gene encoding a dioxygenase ferredoxin component (\n              akbA3\n              ), and downstream of the other copy (\n              \n                akbA1\n                b\n              \n              and\n              \n                akbA2\n                b\n              \n              ) are genes putatively encoding a\n              meta\n              -cleavage pathway. RT-PCR experiments show that the two copies of the dioxygenase genes are operonic with the downstream putative catabolic genes and that both operons are induced by\n              o\n              -xylene. When expressed in\n              Escherichia coli\n              , AkbA1\n              a\n              -AkbA2\n              a\n              -AkbA3 transformed\n              o\n              -xylene into 2,3- and 3,4-dimethylphenol. These were apparently derived from an unstable\n              o\n              -xylene\n              cis\n              -3,4-dihydrodiol, which readily dehydrates. This indicates a single point of attack of the dioxygenase on the aromatic ring. In contrast, attack of AkbA1\n              a\n              -AkbA2\n              a\n              -AkbA3 on ethylbenzene resulted in the formation of two different\n              cis\n              -dihydrodiols resulting from an oxidation at the 2,3 and the 3,4 positions on the aromatic ring, respectively.","container-title":"Applied and Environmental Microbiology","DOI":"10.1128/AEM.70.12.7086-7092.2004","ISSN":"0099-2240, 1098-5336","issue":"12","journalAbbreviation":"Appl Environ Microbiol","language":"en","page":"7086-7092","source":"DOI.org (Crossref)","title":"Identification of a Novel Dioxygenase Involved in Metabolism of &lt;i&gt;o&lt;/i&gt; -Xylene, Toluene, and Ethylbenzene by &lt;i&gt;Rhodococcus&lt;/i&gt; sp. Strain DK17","volume":"70","author":[{"family":"Kim","given":"Dockyu"},{"family":"Chae","given":"Jong-Chan"},{"family":"Zylstra","given":"Gerben J."},{"family":"Kim","given":"Young-Soo"},{"family":"Kim","given":"Seong-Ki"},{"family":"Nam","given":"Myung Hee"},{"family":"Kim","given":"Young Min"},{"family":"Kim","given":"Eungbin"}],"issued":{"date-parts":[["2004",1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9]</w:t>
            </w:r>
            <w:r w:rsidRPr="00F8503F">
              <w:rPr>
                <w:rFonts w:ascii="Times New Roman" w:hAnsi="Times New Roman" w:cs="Times New Roman"/>
              </w:rPr>
              <w:fldChar w:fldCharType="end"/>
            </w:r>
          </w:p>
        </w:tc>
      </w:tr>
      <w:tr w:rsidR="00E84712" w:rsidRPr="00F8503F" w14:paraId="032BEFCC" w14:textId="77777777" w:rsidTr="005426E2">
        <w:trPr>
          <w:trHeight w:val="288"/>
        </w:trPr>
        <w:tc>
          <w:tcPr>
            <w:tcW w:w="959" w:type="dxa"/>
          </w:tcPr>
          <w:p w14:paraId="19C68D8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12F9C2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kbCD</w:t>
            </w:r>
          </w:p>
        </w:tc>
        <w:tc>
          <w:tcPr>
            <w:tcW w:w="7033" w:type="dxa"/>
          </w:tcPr>
          <w:p w14:paraId="4A865B89"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 sp. Strain DK17</w:t>
            </w:r>
          </w:p>
        </w:tc>
        <w:tc>
          <w:tcPr>
            <w:tcW w:w="1155" w:type="dxa"/>
          </w:tcPr>
          <w:p w14:paraId="1F7268D1" w14:textId="192702F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RKKt8WoU","properties":{"formattedCitation":"[9]","plainCitation":"[9]","noteIndex":0},"citationItems":[{"id":6885,"uris":["http://zotero.org/users/local/tLbKPnjF/items/BNCUC5WL"],"itemData":{"id":6885,"type":"article-journal","abstract":"ABSTRACT\n            \n              Rhodococcus\n              sp. strain DK17 is able to grow on\n              o\n              -xylene, benzene, toluene, and ethylbenzene. DK17 harbors at least two megaplasmids, and the genes encoding the initial steps in alkylbenzene metabolism are present on the 330-kb pDK2. The genes encoding alkylbenzene degradation were cloned in a cosmid clone and sequenced completely to reveal 35 open reading frames (ORFs). Among the ORFs, we identified two nearly exact copies (one base difference) of genes encoding large and small subunits of an iron sulfur protein terminal oxygenase that are 6 kb apart from each other. Immediately downstream of one copy of the dioxygenase genes (\n              \n                akbA1\n                a\n              \n              and\n              \n                akbA2\n                a\n              \n              ) is a gene encoding a dioxygenase ferredoxin component (\n              akbA3\n              ), and downstream of the other copy (\n              \n                akbA1\n                b\n              \n              and\n              \n                akbA2\n                b\n              \n              ) are genes putatively encoding a\n              meta\n              -cleavage pathway. RT-PCR experiments show that the two copies of the dioxygenase genes are operonic with the downstream putative catabolic genes and that both operons are induced by\n              o\n              -xylene. When expressed in\n              Escherichia coli\n              , AkbA1\n              a\n              -AkbA2\n              a\n              -AkbA3 transformed\n              o\n              -xylene into 2,3- and 3,4-dimethylphenol. These were apparently derived from an unstable\n              o\n              -xylene\n              cis\n              -3,4-dihydrodiol, which readily dehydrates. This indicates a single point of attack of the dioxygenase on the aromatic ring. In contrast, attack of AkbA1\n              a\n              -AkbA2\n              a\n              -AkbA3 on ethylbenzene resulted in the formation of two different\n              cis\n              -dihydrodiols resulting from an oxidation at the 2,3 and the 3,4 positions on the aromatic ring, respectively.","container-title":"Applied and Environmental Microbiology","DOI":"10.1128/AEM.70.12.7086-7092.2004","ISSN":"0099-2240, 1098-5336","issue":"12","journalAbbreviation":"Appl Environ Microbiol","language":"en","page":"7086-7092","source":"DOI.org (Crossref)","title":"Identification of a Novel Dioxygenase Involved in Metabolism of &lt;i&gt;o&lt;/i&gt; -Xylene, Toluene, and Ethylbenzene by &lt;i&gt;Rhodococcus&lt;/i&gt; sp. Strain DK17","volume":"70","author":[{"family":"Kim","given":"Dockyu"},{"family":"Chae","given":"Jong-Chan"},{"family":"Zylstra","given":"Gerben J."},{"family":"Kim","given":"Young-Soo"},{"family":"Kim","given":"Seong-Ki"},{"family":"Nam","given":"Myung Hee"},{"family":"Kim","given":"Young Min"},{"family":"Kim","given":"Eungbin"}],"issued":{"date-parts":[["2004",1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9]</w:t>
            </w:r>
            <w:r w:rsidRPr="00F8503F">
              <w:rPr>
                <w:rFonts w:ascii="Times New Roman" w:hAnsi="Times New Roman" w:cs="Times New Roman"/>
              </w:rPr>
              <w:fldChar w:fldCharType="end"/>
            </w:r>
          </w:p>
        </w:tc>
      </w:tr>
      <w:tr w:rsidR="00E84712" w:rsidRPr="00F8503F" w14:paraId="488DB3DA" w14:textId="77777777" w:rsidTr="005426E2">
        <w:trPr>
          <w:trHeight w:val="288"/>
        </w:trPr>
        <w:tc>
          <w:tcPr>
            <w:tcW w:w="959" w:type="dxa"/>
          </w:tcPr>
          <w:p w14:paraId="479B1EB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4F6B99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kbEF</w:t>
            </w:r>
          </w:p>
        </w:tc>
        <w:tc>
          <w:tcPr>
            <w:tcW w:w="7033" w:type="dxa"/>
          </w:tcPr>
          <w:p w14:paraId="28399AB0"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 sp. Strain DK17</w:t>
            </w:r>
          </w:p>
        </w:tc>
        <w:tc>
          <w:tcPr>
            <w:tcW w:w="1155" w:type="dxa"/>
          </w:tcPr>
          <w:p w14:paraId="44F00F74" w14:textId="1AAE8549"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6JYphcAS","properties":{"formattedCitation":"[9]","plainCitation":"[9]","noteIndex":0},"citationItems":[{"id":6885,"uris":["http://zotero.org/users/local/tLbKPnjF/items/BNCUC5WL"],"itemData":{"id":6885,"type":"article-journal","abstract":"ABSTRACT\n            \n              Rhodococcus\n              sp. strain DK17 is able to grow on\n              o\n              -xylene, benzene, toluene, and ethylbenzene. DK17 harbors at least two megaplasmids, and the genes encoding the initial steps in alkylbenzene metabolism are present on the 330-kb pDK2. The genes encoding alkylbenzene degradation were cloned in a cosmid clone and sequenced completely to reveal 35 open reading frames (ORFs). Among the ORFs, we identified two nearly exact copies (one base difference) of genes encoding large and small subunits of an iron sulfur protein terminal oxygenase that are 6 kb apart from each other. Immediately downstream of one copy of the dioxygenase genes (\n              \n                akbA1\n                a\n              \n              and\n              \n                akbA2\n                a\n              \n              ) is a gene encoding a dioxygenase ferredoxin component (\n              akbA3\n              ), and downstream of the other copy (\n              \n                akbA1\n                b\n              \n              and\n              \n                akbA2\n                b\n              \n              ) are genes putatively encoding a\n              meta\n              -cleavage pathway. RT-PCR experiments show that the two copies of the dioxygenase genes are operonic with the downstream putative catabolic genes and that both operons are induced by\n              o\n              -xylene. When expressed in\n              Escherichia coli\n              , AkbA1\n              a\n              -AkbA2\n              a\n              -AkbA3 transformed\n              o\n              -xylene into 2,3- and 3,4-dimethylphenol. These were apparently derived from an unstable\n              o\n              -xylene\n              cis\n              -3,4-dihydrodiol, which readily dehydrates. This indicates a single point of attack of the dioxygenase on the aromatic ring. In contrast, attack of AkbA1\n              a\n              -AkbA2\n              a\n              -AkbA3 on ethylbenzene resulted in the formation of two different\n              cis\n              -dihydrodiols resulting from an oxidation at the 2,3 and the 3,4 positions on the aromatic ring, respectively.","container-title":"Applied and Environmental Microbiology","DOI":"10.1128/AEM.70.12.7086-7092.2004","ISSN":"0099-2240, 1098-5336","issue":"12","journalAbbreviation":"Appl Environ Microbiol","language":"en","page":"7086-7092","source":"DOI.org (Crossref)","title":"Identification of a Novel Dioxygenase Involved in Metabolism of &lt;i&gt;o&lt;/i&gt; -Xylene, Toluene, and Ethylbenzene by &lt;i&gt;Rhodococcus&lt;/i&gt; sp. Strain DK17","volume":"70","author":[{"family":"Kim","given":"Dockyu"},{"family":"Chae","given":"Jong-Chan"},{"family":"Zylstra","given":"Gerben J."},{"family":"Kim","given":"Young-Soo"},{"family":"Kim","given":"Seong-Ki"},{"family":"Nam","given":"Myung Hee"},{"family":"Kim","given":"Young Min"},{"family":"Kim","given":"Eungbin"}],"issued":{"date-parts":[["2004",1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9]</w:t>
            </w:r>
            <w:r w:rsidRPr="00F8503F">
              <w:rPr>
                <w:rFonts w:ascii="Times New Roman" w:hAnsi="Times New Roman" w:cs="Times New Roman"/>
              </w:rPr>
              <w:fldChar w:fldCharType="end"/>
            </w:r>
          </w:p>
        </w:tc>
      </w:tr>
      <w:tr w:rsidR="00E84712" w:rsidRPr="00F8503F" w14:paraId="7D251813" w14:textId="77777777" w:rsidTr="005426E2">
        <w:trPr>
          <w:trHeight w:val="288"/>
        </w:trPr>
        <w:tc>
          <w:tcPr>
            <w:tcW w:w="959" w:type="dxa"/>
          </w:tcPr>
          <w:p w14:paraId="7F397C7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B6821D7"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hbs</w:t>
            </w:r>
          </w:p>
        </w:tc>
        <w:tc>
          <w:tcPr>
            <w:tcW w:w="7033" w:type="dxa"/>
          </w:tcPr>
          <w:p w14:paraId="44E71BD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Geotalea daltonii strain FRC-32</w:t>
            </w:r>
          </w:p>
        </w:tc>
        <w:tc>
          <w:tcPr>
            <w:tcW w:w="1155" w:type="dxa"/>
          </w:tcPr>
          <w:p w14:paraId="71239557" w14:textId="1C019B2B"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a23cdo0nusf","properties":{"formattedCitation":"[10]","plainCitation":"[10]","noteIndex":0},"citationItems":[{"id":6682,"uris":["http://zotero.org/users/local/tLbKPnjF/items/53I3VFIK"],"itemData":{"id":6682,"type":"article-journal","abstract":"ABSTRACT\n            \n              Anaerobic biodegradation of toluene and ethylbenzene is of environmental concern and biochemical interest due to toxicity and novel reactions, respectively. The denitrifying strain EbN1 is unique in anaerobically degrading both alkylbenzenes via different pathways which converge at benzoyl coenzyme A. The organization of genes involved in both pathways was only recently determined for strain EbN1. In the present study, global expression analysis (DNA microarray and proteomics) indicated involvement of several thus-far-unknown proteins in the degradation of both alkylbenzenes. For example,\n              orf68\n              and\n              orf57\n              , framing the\n              ebd\n              operon, are implicated in ethylbenzene degradation, and the ebA1932 and ebA1936 genes, located 7.2 kb upstream of the\n              bbs\n              operon, are implicated in toluene degradation. In addition, expression studies were now possible on the level of the complete pathways. Growth experiments demonstrated that degradative capacities for toluene and ethylbenzene could be simultaneously induced, regardless of the substrate used for adaptation. Regulation was studied at the RNA (real-time reverse transcription-PCR and DNA microarray) and protein (two-dimensional-difference gel electrophoresis) level by using cells adapted to anaerobic growth with benzoate, toluene, ethylbenzene, or a mixture of toluene and ethylbenzene. Expression of the two toluene-related operons (\n              bss\n              and\n              bbs\n              ) was specifically induced in toluene-adapted cells. In contrast, genes involved in anaerobic ethylbenzene degradation were induced in ethylbenzene- and toluene-adapted cells, suggesting that toluene may act as a gratuitous inducer. In agreement with the predicted sequential regulation of the ethylbenzene pathway, Ebd proteins (encoding subunits of ethylbenzene dehydrogenase) were formed in ethylbenzene- but not in acetophenone-adapted cells, while Apc proteins (subunits of predicted acetophenone carboxylase) were formed under both conditions.","container-title":"Journal of Bacteriology","DOI":"10.1128/JB.187.4.1493-1503.2005","ISSN":"0021-9193, 1098-5530","issue":"4","journalAbbreviation":"J Bacteriol","language":"en","note":"number: 4","page":"1493-1503","source":"DOI.org (Crossref)","title":"Substrate-Dependent Regulation of Anaerobic Degradation Pathways for Toluene and Ethylbenzene in a Denitrifying Bacterium, Strain EbN1","volume":"187","author":[{"family":"Kühner","given":"Simon"},{"family":"Wöhlbrand","given":"Lars"},{"family":"Fritz","given":"Ingo"},{"family":"Wruck","given":"Wasco"},{"family":"Hultschig","given":"Claus"},{"family":"Hufnagel","given":"Peter"},{"family":"Kube","given":"Michael"},{"family":"Reinhardt","given":"Richard"},{"family":"Rabus","given":"Ralf"}],"issued":{"date-parts":[["2005",2,15]]}}}],"schema":"https://github.com/citation-style-language/schema/raw/master/csl-citation.json"} </w:instrText>
            </w:r>
            <w:r w:rsidRPr="00F8503F">
              <w:rPr>
                <w:rFonts w:ascii="Times New Roman" w:hAnsi="Times New Roman" w:cs="Times New Roman"/>
                <w:u w:val="single"/>
              </w:rPr>
              <w:fldChar w:fldCharType="separate"/>
            </w:r>
            <w:r w:rsidRPr="00B57F60">
              <w:rPr>
                <w:rFonts w:ascii="Times New Roman" w:hAnsi="Times New Roman" w:cs="Times New Roman"/>
              </w:rPr>
              <w:t>[10]</w:t>
            </w:r>
            <w:r w:rsidRPr="00F8503F">
              <w:rPr>
                <w:rFonts w:ascii="Times New Roman" w:hAnsi="Times New Roman" w:cs="Times New Roman"/>
                <w:u w:val="single"/>
              </w:rPr>
              <w:fldChar w:fldCharType="end"/>
            </w:r>
          </w:p>
        </w:tc>
      </w:tr>
      <w:tr w:rsidR="00E84712" w:rsidRPr="00F8503F" w14:paraId="01F66B9B" w14:textId="77777777" w:rsidTr="005426E2">
        <w:trPr>
          <w:trHeight w:val="288"/>
        </w:trPr>
        <w:tc>
          <w:tcPr>
            <w:tcW w:w="959" w:type="dxa"/>
          </w:tcPr>
          <w:p w14:paraId="1319794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34E73A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bmoR</w:t>
            </w:r>
          </w:p>
        </w:tc>
        <w:tc>
          <w:tcPr>
            <w:tcW w:w="7033" w:type="dxa"/>
          </w:tcPr>
          <w:p w14:paraId="03B8C0B8"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 butanovora</w:t>
            </w:r>
          </w:p>
        </w:tc>
        <w:tc>
          <w:tcPr>
            <w:tcW w:w="1155" w:type="dxa"/>
          </w:tcPr>
          <w:p w14:paraId="61C5F289" w14:textId="6FCC1EE5"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89mQFHqT","properties":{"formattedCitation":"[11]","plainCitation":"[11]","noteIndex":0},"citationItems":[{"id":5949,"uris":["http://zotero.org/users/local/tLbKPnjF/items/M62YF553"],"itemData":{"id":5949,"type":"article-journal","container-title":"Microbiology","DOI":"10.1099/mic.0.2007/012724-0","ISSN":"1350-0872, 1465-2080","issue":"1","language":"en","note":"number: 1","page":"139-147","source":"DOI.org (Crossref)","title":"Involvement of BmoR and BmoG in n-alkane metabolism in ‘Pseudomonas butanovora’","volume":"154","author":[{"family":"Kurth","given":"Elizabeth G."},{"family":"Doughty","given":"David M."},{"family":"Bottomley","given":"Peter J."},{"family":"Arp","given":"Daniel J."},{"family":"Sayavedra-Soto","given":"Luis A."}],"issued":{"date-parts":[["2008",1,1]]}}}],"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1]</w:t>
            </w:r>
            <w:r w:rsidRPr="00F8503F">
              <w:rPr>
                <w:rFonts w:ascii="Times New Roman" w:hAnsi="Times New Roman" w:cs="Times New Roman"/>
              </w:rPr>
              <w:fldChar w:fldCharType="end"/>
            </w:r>
          </w:p>
        </w:tc>
      </w:tr>
      <w:tr w:rsidR="00E84712" w:rsidRPr="00F8503F" w14:paraId="0EF119FD" w14:textId="77777777" w:rsidTr="005426E2">
        <w:trPr>
          <w:trHeight w:val="288"/>
        </w:trPr>
        <w:tc>
          <w:tcPr>
            <w:tcW w:w="959" w:type="dxa"/>
          </w:tcPr>
          <w:p w14:paraId="658ADA1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ADEB5A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xml:space="preserve">bbsABDHEG, </w:t>
            </w:r>
          </w:p>
        </w:tc>
        <w:tc>
          <w:tcPr>
            <w:tcW w:w="7033" w:type="dxa"/>
          </w:tcPr>
          <w:p w14:paraId="6CEC733B"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Thauera aromatica</w:t>
            </w:r>
          </w:p>
        </w:tc>
        <w:tc>
          <w:tcPr>
            <w:tcW w:w="1155" w:type="dxa"/>
          </w:tcPr>
          <w:p w14:paraId="460D7FEA" w14:textId="0786328A"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8KK6whiY","properties":{"formattedCitation":"[12]","plainCitation":"[12]","noteIndex":0},"citationItems":[{"id":6869,"uris":["http://zotero.org/users/local/tLbKPnjF/items/8LB2NVF9"],"itemData":{"id":6869,"type":"article-journal","abstract":"ABSTRACT\n            \n              The pathway of anaerobic toluene oxidation to benzoyl coenzyme A (benzoyl-CoA) consists of an initial reaction catalyzed by benzylsuccinate synthase, a glycyl radical enzyme adding the methyl group of toluene to the double bond of a fumarate cosubstrate, and a subsequent β-oxidation pathway of benzylsuccinate. Benzylsuccinate synthase has been studied in some detail, whereas the enzymes participating in β oxidation of benzylsuccinate are unknown. We have investigated these enzymes by analyzing substrate-induced proteins in toluene-grown cells. Toluene-induced proteins were identified and N-terminally sequenced. Nine of these proteins are encoded by an 8.5-kb operon consisting of\n              bbs\n              (beta-oxidation of benzylsuccinate) genes whose products are apparently involved in the β-oxidation pathway of benzylsuccinate. Two of the genes,\n              bbsE\n              and\n              bbsF\n              , code for the subunits of a succinyl-CoA:benzylsuccinate CoA-transferase whose activity was previously detected in toluene-grown\n              Thauera aromatica\n              . The\n              bbsG\n              gene codes for a specific benzylsuccinyl-CoA dehydrogenase, as confirmed by overexpression of the gene in\n              Escherichia coli\n              and detection of enzyme activity. The further enzymes of the pathway are probably encoded by\n              bbsH\n              (enoyl-CoA hydratase),\n              bbsCD\n              (3-hydroxyacyl-CoA dehydrogenase), and\n              bbsB\n              (3-oxoacyl-CoA thiolase). The operon contains two additional genes,\n              bbsA\n              and\n              bbsI\n              , for which no obvious function could be derived. The\n              bbs\n              operon is expressed only in toluene-grown cells and is regulated at the transcriptional level. Promoter mapping revealed a transcription start site upstream of the\n              bbsA\n              gene. This represents the first known promoter site in\n              Thauera\n              spp.","container-title":"Journal of Bacteriology","DOI":"10.1128/JB.182.2.272-277.2000","ISSN":"0021-9193, 1098-5530","issue":"2","journalAbbreviation":"J Bacteriol","language":"en","page":"272-277","source":"DOI.org (Crossref)","title":"Anaerobic Toluene Catabolism of &lt;i&gt;Thauera aromatica&lt;/i&gt; : the &lt;i&gt;bbs&lt;/i&gt; Operon Codes for Enzymes of β Oxidation of the Intermediate Benzylsuccinate","title-short":"Anaerobic Toluene Catabolism of &lt;i&gt;Thauera aromatica&lt;/i&gt;","volume":"182","author":[{"family":"Leuthner","given":"Birgitta"},{"family":"Heider","given":"Johann"}],"issued":{"date-parts":[["2000",1,15]]}}}],"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2]</w:t>
            </w:r>
            <w:r w:rsidRPr="00F8503F">
              <w:rPr>
                <w:rFonts w:ascii="Times New Roman" w:hAnsi="Times New Roman" w:cs="Times New Roman"/>
              </w:rPr>
              <w:fldChar w:fldCharType="end"/>
            </w:r>
          </w:p>
        </w:tc>
      </w:tr>
      <w:tr w:rsidR="00E84712" w:rsidRPr="00F8503F" w14:paraId="0BE579BF" w14:textId="77777777" w:rsidTr="005426E2">
        <w:trPr>
          <w:trHeight w:val="288"/>
        </w:trPr>
        <w:tc>
          <w:tcPr>
            <w:tcW w:w="959" w:type="dxa"/>
          </w:tcPr>
          <w:p w14:paraId="527EBA8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2C7A38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ps</w:t>
            </w:r>
          </w:p>
        </w:tc>
        <w:tc>
          <w:tcPr>
            <w:tcW w:w="7033" w:type="dxa"/>
          </w:tcPr>
          <w:p w14:paraId="1FD9C9B0"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Geobacillus thermodenitrificans NG80-2</w:t>
            </w:r>
          </w:p>
        </w:tc>
        <w:tc>
          <w:tcPr>
            <w:tcW w:w="1155" w:type="dxa"/>
          </w:tcPr>
          <w:p w14:paraId="011B35A4" w14:textId="4D0EBF03"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a1crb5lk0l2","properties":{"formattedCitation":"[13]","plainCitation":"[13]","noteIndex":0},"citationItems":[{"id":6713,"uris":["http://zotero.org/users/local/tLbKPnjF/items/RMSU5VEH"],"itemData":{"id":6713,"type":"article-journal","container-title":"Journal of Hazardous Materials","DOI":"10.1016/j.jhazmat.2022.130210","ISSN":"03043894","journalAbbreviation":"Journal of Hazardous Materials","language":"en","page":"130210","source":"DOI.org (Crossref)","title":"Facultative anaerobic conversion of lignocellulose biomass to new bioemulsifier by thermophilic Geobacillus thermodenitrificans NG80-2","volume":"443","author":[{"family":"Li","given":"Mingchang"},{"family":"Yu","given":"Jiaqi"},{"family":"Cao","given":"Lu"},{"family":"Yin","given":"Yujun"},{"family":"Su","given":"Zhaoying"},{"family":"Chen","given":"Shuai"},{"family":"Li","given":"Guoqiang"},{"family":"Ma","given":"Ting"}],"issued":{"date-parts":[["2023",2]]}}}],"schema":"https://github.com/citation-style-language/schema/raw/master/csl-citation.json"} </w:instrText>
            </w:r>
            <w:r w:rsidRPr="00F8503F">
              <w:rPr>
                <w:rFonts w:ascii="Times New Roman" w:hAnsi="Times New Roman" w:cs="Times New Roman"/>
                <w:u w:val="single"/>
              </w:rPr>
              <w:fldChar w:fldCharType="separate"/>
            </w:r>
            <w:r w:rsidRPr="00B57F60">
              <w:rPr>
                <w:rFonts w:ascii="Times New Roman" w:hAnsi="Times New Roman" w:cs="Times New Roman"/>
              </w:rPr>
              <w:t>[13]</w:t>
            </w:r>
            <w:r w:rsidRPr="00F8503F">
              <w:rPr>
                <w:rFonts w:ascii="Times New Roman" w:hAnsi="Times New Roman" w:cs="Times New Roman"/>
                <w:u w:val="single"/>
              </w:rPr>
              <w:fldChar w:fldCharType="end"/>
            </w:r>
          </w:p>
        </w:tc>
      </w:tr>
      <w:tr w:rsidR="00E84712" w:rsidRPr="00F8503F" w14:paraId="656292E7" w14:textId="77777777" w:rsidTr="005426E2">
        <w:trPr>
          <w:trHeight w:val="288"/>
        </w:trPr>
        <w:tc>
          <w:tcPr>
            <w:tcW w:w="959" w:type="dxa"/>
          </w:tcPr>
          <w:p w14:paraId="7D7C4B75"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467C041"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on_NdoB_type</w:t>
            </w:r>
          </w:p>
        </w:tc>
        <w:tc>
          <w:tcPr>
            <w:tcW w:w="7033" w:type="dxa"/>
          </w:tcPr>
          <w:p w14:paraId="3B473955" w14:textId="7E3534DD"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Proteobacteria</w:t>
            </w:r>
          </w:p>
        </w:tc>
        <w:tc>
          <w:tcPr>
            <w:tcW w:w="1155" w:type="dxa"/>
          </w:tcPr>
          <w:p w14:paraId="366F42CD" w14:textId="7853CC4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1Lv8Ns2O","properties":{"formattedCitation":"[14]","plainCitation":"[14]","noteIndex":0},"citationItems":[{"id":5570,"uris":["http://zotero.org/users/local/tLbKPnjF/items/KFUJFHFH"],"itemData":{"id":5570,"type":"article-journal","abstract":"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n            \n          , \n            ABSTRACT\n            \n              The characterization of native polycyclic aromatic hydrocarbon (PAH)-degrading bacteria is significant for understanding the PAH degradation process in the natural environment and developing effective remediation technologies. Most previous investigations of PAH-degrading bacteria in environmental samples employ\n              pahAc\n              , which encodes the α-subunit of PAH ring-hydroxylating dioxygenase, as a functional marker gene. However, the poor phylogenetic resolution and nonspecificity of\n              pahAc\n              result in a misestimation of PAH-degrading bacteria. Here, we propose a PAH hydratase-aldolase-encoding gene,\n              pahE\n              , as a superior biomarker for PAH-degrading bacteria. Comparative phylogenetic analysis of the key enzymes involved in the upper pathway of PAH degradation indicated that\n              pahE\n              evolved dependently from a common ancestor. A phylogenetic tree constructed based on PahE is largely congruent with PahAc-based phylogenies, except for the dispersion of several clades of other non-PAH-degrading aromatic hydrocarbon dioxygenases present in the PahAc tree. Analysis of pure strains by PCR confirmed that\n              pahE\n              can specifically distinguish PAH-degrading bacteria, while\n              pahAc\n              cannot. Illumina sequencing of\n              pahE\n              and\n              pahAc\n              amplicons showed more genotypes and higher specificity and resolution for\n              pahE\n              . Novel reads were also discovered among the\n              pahE\n              amplicons, suggesting the presence of novel PAH-degrading populations. These results suggest that\n              pahE\n              is a more powerful biomarker for exploring the ecological role and degradation potential of PAH-degrading bacteria in ecosystems, which is significant to the bioremediation of PAH pollution and environmental microbial ecology.\n            \n            \n              IMPORTANCE\n              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container-title":"Applied and Environmental Microbiology","DOI":"10.1128/AEM.02399-18","ISSN":"0099-2240, 1098-5336","issue":"3","journalAbbreviation":"Appl Environ Microbiol","language":"en","note":"number: 3","page":"e02399-18","source":"DOI.org (Crossref)","title":"&lt;i&gt;pahE&lt;/i&gt; , a Functional Marker Gene for Polycyclic Aromatic Hydrocarbon-Degrading Bacteria","volume":"85","author":[{"family":"Liang","given":"Chengyue"},{"family":"Huang","given":"Yong"},{"family":"Wang","given":"Hui"}],"editor":[{"family":"Parales","given":"Rebecca E."}],"issued":{"date-parts":[["2019",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4]</w:t>
            </w:r>
            <w:r w:rsidRPr="00F8503F">
              <w:rPr>
                <w:rFonts w:ascii="Times New Roman" w:hAnsi="Times New Roman" w:cs="Times New Roman"/>
              </w:rPr>
              <w:fldChar w:fldCharType="end"/>
            </w:r>
          </w:p>
        </w:tc>
      </w:tr>
      <w:tr w:rsidR="00E84712" w:rsidRPr="00F8503F" w14:paraId="2A299AD6" w14:textId="77777777" w:rsidTr="005426E2">
        <w:trPr>
          <w:trHeight w:val="288"/>
        </w:trPr>
        <w:tc>
          <w:tcPr>
            <w:tcW w:w="959" w:type="dxa"/>
          </w:tcPr>
          <w:p w14:paraId="11AA9F5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9B02E10" w14:textId="23580660"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doA2</w:t>
            </w:r>
          </w:p>
        </w:tc>
        <w:tc>
          <w:tcPr>
            <w:tcW w:w="7033" w:type="dxa"/>
          </w:tcPr>
          <w:p w14:paraId="56E40B01" w14:textId="02F95BBB"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Terrabacter sp. HH4</w:t>
            </w:r>
          </w:p>
        </w:tc>
        <w:tc>
          <w:tcPr>
            <w:tcW w:w="1155" w:type="dxa"/>
          </w:tcPr>
          <w:p w14:paraId="0587147C" w14:textId="3340DA05"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JrwZj86S","properties":{"formattedCitation":"[14]","plainCitation":"[14]","noteIndex":0},"citationItems":[{"id":5570,"uris":["http://zotero.org/users/local/tLbKPnjF/items/KFUJFHFH"],"itemData":{"id":5570,"type":"article-journal","abstract":"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n            \n          , \n            ABSTRACT\n            \n              The characterization of native polycyclic aromatic hydrocarbon (PAH)-degrading bacteria is significant for understanding the PAH degradation process in the natural environment and developing effective remediation technologies. Most previous investigations of PAH-degrading bacteria in environmental samples employ\n              pahAc\n              , which encodes the α-subunit of PAH ring-hydroxylating dioxygenase, as a functional marker gene. However, the poor phylogenetic resolution and nonspecificity of\n              pahAc\n              result in a misestimation of PAH-degrading bacteria. Here, we propose a PAH hydratase-aldolase-encoding gene,\n              pahE\n              , as a superior biomarker for PAH-degrading bacteria. Comparative phylogenetic analysis of the key enzymes involved in the upper pathway of PAH degradation indicated that\n              pahE\n              evolved dependently from a common ancestor. A phylogenetic tree constructed based on PahE is largely congruent with PahAc-based phylogenies, except for the dispersion of several clades of other non-PAH-degrading aromatic hydrocarbon dioxygenases present in the PahAc tree. Analysis of pure strains by PCR confirmed that\n              pahE\n              can specifically distinguish PAH-degrading bacteria, while\n              pahAc\n              cannot. Illumina sequencing of\n              pahE\n              and\n              pahAc\n              amplicons showed more genotypes and higher specificity and resolution for\n              pahE\n              . Novel reads were also discovered among the\n              pahE\n              amplicons, suggesting the presence of novel PAH-degrading populations. These results suggest that\n              pahE\n              is a more powerful biomarker for exploring the ecological role and degradation potential of PAH-degrading bacteria in ecosystems, which is significant to the bioremediation of PAH pollution and environmental microbial ecology.\n            \n            \n              IMPORTANCE\n              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container-title":"Applied and Environmental Microbiology","DOI":"10.1128/AEM.02399-18","ISSN":"0099-2240, 1098-5336","issue":"3","journalAbbreviation":"Appl Environ Microbiol","language":"en","note":"number: 3","page":"e02399-18","source":"DOI.org (Crossref)","title":"&lt;i&gt;pahE&lt;/i&gt; , a Functional Marker Gene for Polycyclic Aromatic Hydrocarbon-Degrading Bacteria","volume":"85","author":[{"family":"Liang","given":"Chengyue"},{"family":"Huang","given":"Yong"},{"family":"Wang","given":"Hui"}],"editor":[{"family":"Parales","given":"Rebecca E."}],"issued":{"date-parts":[["2019",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4]</w:t>
            </w:r>
            <w:r w:rsidRPr="00F8503F">
              <w:rPr>
                <w:rFonts w:ascii="Times New Roman" w:hAnsi="Times New Roman" w:cs="Times New Roman"/>
              </w:rPr>
              <w:fldChar w:fldCharType="end"/>
            </w:r>
          </w:p>
        </w:tc>
      </w:tr>
      <w:tr w:rsidR="00E84712" w:rsidRPr="00F8503F" w14:paraId="76656030" w14:textId="77777777" w:rsidTr="005426E2">
        <w:trPr>
          <w:trHeight w:val="288"/>
        </w:trPr>
        <w:tc>
          <w:tcPr>
            <w:tcW w:w="959" w:type="dxa"/>
          </w:tcPr>
          <w:p w14:paraId="1925C9A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9B5D133"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ntAc</w:t>
            </w:r>
          </w:p>
        </w:tc>
        <w:tc>
          <w:tcPr>
            <w:tcW w:w="7033" w:type="dxa"/>
          </w:tcPr>
          <w:p w14:paraId="2F2780F2" w14:textId="27E63B7A"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urkholderia sp</w:t>
            </w:r>
            <w:r>
              <w:rPr>
                <w:rFonts w:ascii="Times New Roman" w:hAnsi="Times New Roman" w:cs="Times New Roman"/>
                <w:i/>
                <w:iCs/>
                <w:color w:val="000000" w:themeColor="text1"/>
                <w:sz w:val="24"/>
                <w:szCs w:val="24"/>
              </w:rPr>
              <w:t>.</w:t>
            </w:r>
          </w:p>
        </w:tc>
        <w:tc>
          <w:tcPr>
            <w:tcW w:w="1155" w:type="dxa"/>
          </w:tcPr>
          <w:p w14:paraId="198AA194" w14:textId="2B6C359E"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tCzmsrkw","properties":{"formattedCitation":"[14]","plainCitation":"[14]","noteIndex":0},"citationItems":[{"id":5570,"uris":["http://zotero.org/users/local/tLbKPnjF/items/KFUJFHFH"],"itemData":{"id":5570,"type":"article-journal","abstract":"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n            \n          , \n            ABSTRACT\n            \n              The characterization of native polycyclic aromatic hydrocarbon (PAH)-degrading bacteria is significant for understanding the PAH degradation process in the natural environment and developing effective remediation technologies. Most previous investigations of PAH-degrading bacteria in environmental samples employ\n              pahAc\n              , which encodes the α-subunit of PAH ring-hydroxylating dioxygenase, as a functional marker gene. However, the poor phylogenetic resolution and nonspecificity of\n              pahAc\n              result in a misestimation of PAH-degrading bacteria. Here, we propose a PAH hydratase-aldolase-encoding gene,\n              pahE\n              , as a superior biomarker for PAH-degrading bacteria. Comparative phylogenetic analysis of the key enzymes involved in the upper pathway of PAH degradation indicated that\n              pahE\n              evolved dependently from a common ancestor. A phylogenetic tree constructed based on PahE is largely congruent with PahAc-based phylogenies, except for the dispersion of several clades of other non-PAH-degrading aromatic hydrocarbon dioxygenases present in the PahAc tree. Analysis of pure strains by PCR confirmed that\n              pahE\n              can specifically distinguish PAH-degrading bacteria, while\n              pahAc\n              cannot. Illumina sequencing of\n              pahE\n              and\n              pahAc\n              amplicons showed more genotypes and higher specificity and resolution for\n              pahE\n              . Novel reads were also discovered among the\n              pahE\n              amplicons, suggesting the presence of novel PAH-degrading populations. These results suggest that\n              pahE\n              is a more powerful biomarker for exploring the ecological role and degradation potential of PAH-degrading bacteria in ecosystems, which is significant to the bioremediation of PAH pollution and environmental microbial ecology.\n            \n            \n              IMPORTANCE\n              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container-title":"Applied and Environmental Microbiology","DOI":"10.1128/AEM.02399-18","ISSN":"0099-2240, 1098-5336","issue":"3","journalAbbreviation":"Appl Environ Microbiol","language":"en","note":"number: 3","page":"e02399-18","source":"DOI.org (Crossref)","title":"&lt;i&gt;pahE&lt;/i&gt; , a Functional Marker Gene for Polycyclic Aromatic Hydrocarbon-Degrading Bacteria","volume":"85","author":[{"family":"Liang","given":"Chengyue"},{"family":"Huang","given":"Yong"},{"family":"Wang","given":"Hui"}],"editor":[{"family":"Parales","given":"Rebecca E."}],"issued":{"date-parts":[["2019",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4]</w:t>
            </w:r>
            <w:r w:rsidRPr="00F8503F">
              <w:rPr>
                <w:rFonts w:ascii="Times New Roman" w:hAnsi="Times New Roman" w:cs="Times New Roman"/>
              </w:rPr>
              <w:fldChar w:fldCharType="end"/>
            </w:r>
          </w:p>
        </w:tc>
      </w:tr>
      <w:tr w:rsidR="00E84712" w:rsidRPr="00F8503F" w14:paraId="10F087F9" w14:textId="77777777" w:rsidTr="005426E2">
        <w:trPr>
          <w:trHeight w:val="288"/>
        </w:trPr>
        <w:tc>
          <w:tcPr>
            <w:tcW w:w="959" w:type="dxa"/>
          </w:tcPr>
          <w:p w14:paraId="2A27FED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B6812B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hnA1</w:t>
            </w:r>
          </w:p>
        </w:tc>
        <w:tc>
          <w:tcPr>
            <w:tcW w:w="7033" w:type="dxa"/>
          </w:tcPr>
          <w:p w14:paraId="42A2A81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ycloclasticus spp.</w:t>
            </w:r>
          </w:p>
        </w:tc>
        <w:tc>
          <w:tcPr>
            <w:tcW w:w="1155" w:type="dxa"/>
          </w:tcPr>
          <w:p w14:paraId="751710E8" w14:textId="770D05DE"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zkVIZiYH","properties":{"formattedCitation":"[14]","plainCitation":"[14]","noteIndex":0},"citationItems":[{"id":5570,"uris":["http://zotero.org/users/local/tLbKPnjF/items/KFUJFHFH"],"itemData":{"id":5570,"type":"article-journal","abstract":"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n            \n          , \n            ABSTRACT\n            \n              The characterization of native polycyclic aromatic hydrocarbon (PAH)-degrading bacteria is significant for understanding the PAH degradation process in the natural environment and developing effective remediation technologies. Most previous investigations of PAH-degrading bacteria in environmental samples employ\n              pahAc\n              , which encodes the α-subunit of PAH ring-hydroxylating dioxygenase, as a functional marker gene. However, the poor phylogenetic resolution and nonspecificity of\n              pahAc\n              result in a misestimation of PAH-degrading bacteria. Here, we propose a PAH hydratase-aldolase-encoding gene,\n              pahE\n              , as a superior biomarker for PAH-degrading bacteria. Comparative phylogenetic analysis of the key enzymes involved in the upper pathway of PAH degradation indicated that\n              pahE\n              evolved dependently from a common ancestor. A phylogenetic tree constructed based on PahE is largely congruent with PahAc-based phylogenies, except for the dispersion of several clades of other non-PAH-degrading aromatic hydrocarbon dioxygenases present in the PahAc tree. Analysis of pure strains by PCR confirmed that\n              pahE\n              can specifically distinguish PAH-degrading bacteria, while\n              pahAc\n              cannot. Illumina sequencing of\n              pahE\n              and\n              pahAc\n              amplicons showed more genotypes and higher specificity and resolution for\n              pahE\n              . Novel reads were also discovered among the\n              pahE\n              amplicons, suggesting the presence of novel PAH-degrading populations. These results suggest that\n              pahE\n              is a more powerful biomarker for exploring the ecological role and degradation potential of PAH-degrading bacteria in ecosystems, which is significant to the bioremediation of PAH pollution and environmental microbial ecology.\n            \n            \n              IMPORTANCE\n              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container-title":"Applied and Environmental Microbiology","DOI":"10.1128/AEM.02399-18","ISSN":"0099-2240, 1098-5336","issue":"3","journalAbbreviation":"Appl Environ Microbiol","language":"en","note":"number: 3","page":"e02399-18","source":"DOI.org (Crossref)","title":"&lt;i&gt;pahE&lt;/i&gt; , a Functional Marker Gene for Polycyclic Aromatic Hydrocarbon-Degrading Bacteria","volume":"85","author":[{"family":"Liang","given":"Chengyue"},{"family":"Huang","given":"Yong"},{"family":"Wang","given":"Hui"}],"editor":[{"family":"Parales","given":"Rebecca E."}],"issued":{"date-parts":[["2019",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4]</w:t>
            </w:r>
            <w:r w:rsidRPr="00F8503F">
              <w:rPr>
                <w:rFonts w:ascii="Times New Roman" w:hAnsi="Times New Roman" w:cs="Times New Roman"/>
              </w:rPr>
              <w:fldChar w:fldCharType="end"/>
            </w:r>
          </w:p>
        </w:tc>
      </w:tr>
      <w:tr w:rsidR="00E84712" w:rsidRPr="00F8503F" w14:paraId="615ED202" w14:textId="77777777" w:rsidTr="005426E2">
        <w:trPr>
          <w:trHeight w:val="288"/>
        </w:trPr>
        <w:tc>
          <w:tcPr>
            <w:tcW w:w="959" w:type="dxa"/>
          </w:tcPr>
          <w:p w14:paraId="06216171"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9A3D3FD" w14:textId="6279D834"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ah-NdoC</w:t>
            </w:r>
          </w:p>
        </w:tc>
        <w:tc>
          <w:tcPr>
            <w:tcW w:w="7033" w:type="dxa"/>
          </w:tcPr>
          <w:p w14:paraId="2D0863A2" w14:textId="77682605"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roteobacteria</w:t>
            </w:r>
          </w:p>
        </w:tc>
        <w:tc>
          <w:tcPr>
            <w:tcW w:w="1155" w:type="dxa"/>
          </w:tcPr>
          <w:p w14:paraId="35E305B5" w14:textId="7187739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aYWnMWht","properties":{"formattedCitation":"[14]","plainCitation":"[14]","noteIndex":0},"citationItems":[{"id":5570,"uris":["http://zotero.org/users/local/tLbKPnjF/items/KFUJFHFH"],"itemData":{"id":5570,"type":"article-journal","abstract":"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n            \n          , \n            ABSTRACT\n            \n              The characterization of native polycyclic aromatic hydrocarbon (PAH)-degrading bacteria is significant for understanding the PAH degradation process in the natural environment and developing effective remediation technologies. Most previous investigations of PAH-degrading bacteria in environmental samples employ\n              pahAc\n              , which encodes the α-subunit of PAH ring-hydroxylating dioxygenase, as a functional marker gene. However, the poor phylogenetic resolution and nonspecificity of\n              pahAc\n              result in a misestimation of PAH-degrading bacteria. Here, we propose a PAH hydratase-aldolase-encoding gene,\n              pahE\n              , as a superior biomarker for PAH-degrading bacteria. Comparative phylogenetic analysis of the key enzymes involved in the upper pathway of PAH degradation indicated that\n              pahE\n              evolved dependently from a common ancestor. A phylogenetic tree constructed based on PahE is largely congruent with PahAc-based phylogenies, except for the dispersion of several clades of other non-PAH-degrading aromatic hydrocarbon dioxygenases present in the PahAc tree. Analysis of pure strains by PCR confirmed that\n              pahE\n              can specifically distinguish PAH-degrading bacteria, while\n              pahAc\n              cannot. Illumina sequencing of\n              pahE\n              and\n              pahAc\n              amplicons showed more genotypes and higher specificity and resolution for\n              pahE\n              . Novel reads were also discovered among the\n              pahE\n              amplicons, suggesting the presence of novel PAH-degrading populations. These results suggest that\n              pahE\n              is a more powerful biomarker for exploring the ecological role and degradation potential of PAH-degrading bacteria in ecosystems, which is significant to the bioremediation of PAH pollution and environmental microbial ecology.\n            \n            \n              IMPORTANCE\n              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container-title":"Applied and Environmental Microbiology","DOI":"10.1128/AEM.02399-18","ISSN":"0099-2240, 1098-5336","issue":"3","journalAbbreviation":"Appl Environ Microbiol","language":"en","note":"number: 3","page":"e02399-18","source":"DOI.org (Crossref)","title":"&lt;i&gt;pahE&lt;/i&gt; , a Functional Marker Gene for Polycyclic Aromatic Hydrocarbon-Degrading Bacteria","volume":"85","author":[{"family":"Liang","given":"Chengyue"},{"family":"Huang","given":"Yong"},{"family":"Wang","given":"Hui"}],"editor":[{"family":"Parales","given":"Rebecca E."}],"issued":{"date-parts":[["2019",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4]</w:t>
            </w:r>
            <w:r w:rsidRPr="00F8503F">
              <w:rPr>
                <w:rFonts w:ascii="Times New Roman" w:hAnsi="Times New Roman" w:cs="Times New Roman"/>
              </w:rPr>
              <w:fldChar w:fldCharType="end"/>
            </w:r>
          </w:p>
        </w:tc>
      </w:tr>
      <w:tr w:rsidR="00E84712" w:rsidRPr="00F8503F" w14:paraId="6BC89968" w14:textId="77777777" w:rsidTr="005426E2">
        <w:trPr>
          <w:trHeight w:val="288"/>
        </w:trPr>
        <w:tc>
          <w:tcPr>
            <w:tcW w:w="959" w:type="dxa"/>
          </w:tcPr>
          <w:p w14:paraId="7C718EF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B868029"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ahB</w:t>
            </w:r>
          </w:p>
        </w:tc>
        <w:tc>
          <w:tcPr>
            <w:tcW w:w="7033" w:type="dxa"/>
          </w:tcPr>
          <w:p w14:paraId="61EF640F" w14:textId="618655F9"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shd w:val="clear" w:color="auto" w:fill="FFFFFF"/>
              </w:rPr>
              <w:t>Proteobacteria</w:t>
            </w:r>
            <w:r w:rsidRPr="006C07FC">
              <w:rPr>
                <w:rFonts w:ascii="Times New Roman" w:hAnsi="Times New Roman" w:cs="Times New Roman"/>
                <w:color w:val="000000" w:themeColor="text1"/>
                <w:sz w:val="24"/>
                <w:szCs w:val="24"/>
                <w:shd w:val="clear" w:color="auto" w:fill="FFFFFF"/>
              </w:rPr>
              <w:t>.</w:t>
            </w:r>
          </w:p>
        </w:tc>
        <w:tc>
          <w:tcPr>
            <w:tcW w:w="1155" w:type="dxa"/>
          </w:tcPr>
          <w:p w14:paraId="37DE7202" w14:textId="29D0ADAF"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fSpvnHCv","properties":{"formattedCitation":"[14]","plainCitation":"[14]","noteIndex":0},"citationItems":[{"id":5570,"uris":["http://zotero.org/users/local/tLbKPnjF/items/KFUJFHFH"],"itemData":{"id":5570,"type":"article-journal","abstract":"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n            \n          , \n            ABSTRACT\n            \n              The characterization of native polycyclic aromatic hydrocarbon (PAH)-degrading bacteria is significant for understanding the PAH degradation process in the natural environment and developing effective remediation technologies. Most previous investigations of PAH-degrading bacteria in environmental samples employ\n              pahAc\n              , which encodes the α-subunit of PAH ring-hydroxylating dioxygenase, as a functional marker gene. However, the poor phylogenetic resolution and nonspecificity of\n              pahAc\n              result in a misestimation of PAH-degrading bacteria. Here, we propose a PAH hydratase-aldolase-encoding gene,\n              pahE\n              , as a superior biomarker for PAH-degrading bacteria. Comparative phylogenetic analysis of the key enzymes involved in the upper pathway of PAH degradation indicated that\n              pahE\n              evolved dependently from a common ancestor. A phylogenetic tree constructed based on PahE is largely congruent with PahAc-based phylogenies, except for the dispersion of several clades of other non-PAH-degrading aromatic hydrocarbon dioxygenases present in the PahAc tree. Analysis of pure strains by PCR confirmed that\n              pahE\n              can specifically distinguish PAH-degrading bacteria, while\n              pahAc\n              cannot. Illumina sequencing of\n              pahE\n              and\n              pahAc\n              amplicons showed more genotypes and higher specificity and resolution for\n              pahE\n              . Novel reads were also discovered among the\n              pahE\n              amplicons, suggesting the presence of novel PAH-degrading populations. These results suggest that\n              pahE\n              is a more powerful biomarker for exploring the ecological role and degradation potential of PAH-degrading bacteria in ecosystems, which is significant to the bioremediation of PAH pollution and environmental microbial ecology.\n            \n            \n              IMPORTANCE\n              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container-title":"Applied and Environmental Microbiology","DOI":"10.1128/AEM.02399-18","ISSN":"0099-2240, 1098-5336","issue":"3","journalAbbreviation":"Appl Environ Microbiol","language":"en","note":"number: 3","page":"e02399-18","source":"DOI.org (Crossref)","title":"&lt;i&gt;pahE&lt;/i&gt; , a Functional Marker Gene for Polycyclic Aromatic Hydrocarbon-Degrading Bacteria","volume":"85","author":[{"family":"Liang","given":"Chengyue"},{"family":"Huang","given":"Yong"},{"family":"Wang","given":"Hui"}],"editor":[{"family":"Parales","given":"Rebecca E."}],"issued":{"date-parts":[["2019",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4]</w:t>
            </w:r>
            <w:r w:rsidRPr="00F8503F">
              <w:rPr>
                <w:rFonts w:ascii="Times New Roman" w:hAnsi="Times New Roman" w:cs="Times New Roman"/>
              </w:rPr>
              <w:fldChar w:fldCharType="end"/>
            </w:r>
          </w:p>
        </w:tc>
      </w:tr>
      <w:tr w:rsidR="00E84712" w:rsidRPr="00F8503F" w14:paraId="62E51E33" w14:textId="77777777" w:rsidTr="005426E2">
        <w:trPr>
          <w:trHeight w:val="288"/>
        </w:trPr>
        <w:tc>
          <w:tcPr>
            <w:tcW w:w="959" w:type="dxa"/>
          </w:tcPr>
          <w:p w14:paraId="09B20D1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EACEAD3"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ahC</w:t>
            </w:r>
          </w:p>
        </w:tc>
        <w:tc>
          <w:tcPr>
            <w:tcW w:w="7033" w:type="dxa"/>
          </w:tcPr>
          <w:p w14:paraId="1AB94E5C" w14:textId="19F226D6"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shd w:val="clear" w:color="auto" w:fill="FFFFFF"/>
              </w:rPr>
              <w:t>Proteobacteria</w:t>
            </w:r>
            <w:r w:rsidRPr="006C07FC">
              <w:rPr>
                <w:rFonts w:ascii="Times New Roman" w:hAnsi="Times New Roman" w:cs="Times New Roman"/>
                <w:color w:val="000000" w:themeColor="text1"/>
                <w:sz w:val="24"/>
                <w:szCs w:val="24"/>
                <w:shd w:val="clear" w:color="auto" w:fill="FFFFFF"/>
              </w:rPr>
              <w:t>.</w:t>
            </w:r>
          </w:p>
        </w:tc>
        <w:tc>
          <w:tcPr>
            <w:tcW w:w="1155" w:type="dxa"/>
          </w:tcPr>
          <w:p w14:paraId="51FFF19E" w14:textId="5EBFF0A4"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pwFxtMRO","properties":{"formattedCitation":"[14]","plainCitation":"[14]","noteIndex":0},"citationItems":[{"id":5570,"uris":["http://zotero.org/users/local/tLbKPnjF/items/KFUJFHFH"],"itemData":{"id":5570,"type":"article-journal","abstract":"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n            \n          , \n            ABSTRACT\n            \n              The characterization of native polycyclic aromatic hydrocarbon (PAH)-degrading bacteria is significant for understanding the PAH degradation process in the natural environment and developing effective remediation technologies. Most previous investigations of PAH-degrading bacteria in environmental samples employ\n              pahAc\n              , which encodes the α-subunit of PAH ring-hydroxylating dioxygenase, as a functional marker gene. However, the poor phylogenetic resolution and nonspecificity of\n              pahAc\n              result in a misestimation of PAH-degrading bacteria. Here, we propose a PAH hydratase-aldolase-encoding gene,\n              pahE\n              , as a superior biomarker for PAH-degrading bacteria. Comparative phylogenetic analysis of the key enzymes involved in the upper pathway of PAH degradation indicated that\n              pahE\n              evolved dependently from a common ancestor. A phylogenetic tree constructed based on PahE is largely congruent with PahAc-based phylogenies, except for the dispersion of several clades of other non-PAH-degrading aromatic hydrocarbon dioxygenases present in the PahAc tree. Analysis of pure strains by PCR confirmed that\n              pahE\n              can specifically distinguish PAH-degrading bacteria, while\n              pahAc\n              cannot. Illumina sequencing of\n              pahE\n              and\n              pahAc\n              amplicons showed more genotypes and higher specificity and resolution for\n              pahE\n              . Novel reads were also discovered among the\n              pahE\n              amplicons, suggesting the presence of novel PAH-degrading populations. These results suggest that\n              pahE\n              is a more powerful biomarker for exploring the ecological role and degradation potential of PAH-degrading bacteria in ecosystems, which is significant to the bioremediation of PAH pollution and environmental microbial ecology.\n            \n            \n              IMPORTANCE\n              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container-title":"Applied and Environmental Microbiology","DOI":"10.1128/AEM.02399-18","ISSN":"0099-2240, 1098-5336","issue":"3","journalAbbreviation":"Appl Environ Microbiol","language":"en","note":"number: 3","page":"e02399-18","source":"DOI.org (Crossref)","title":"&lt;i&gt;pahE&lt;/i&gt; , a Functional Marker Gene for Polycyclic Aromatic Hydrocarbon-Degrading Bacteria","volume":"85","author":[{"family":"Liang","given":"Chengyue"},{"family":"Huang","given":"Yong"},{"family":"Wang","given":"Hui"}],"editor":[{"family":"Parales","given":"Rebecca E."}],"issued":{"date-parts":[["2019",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4]</w:t>
            </w:r>
            <w:r w:rsidRPr="00F8503F">
              <w:rPr>
                <w:rFonts w:ascii="Times New Roman" w:hAnsi="Times New Roman" w:cs="Times New Roman"/>
              </w:rPr>
              <w:fldChar w:fldCharType="end"/>
            </w:r>
          </w:p>
        </w:tc>
      </w:tr>
      <w:tr w:rsidR="00E84712" w:rsidRPr="00F8503F" w14:paraId="01E3400A" w14:textId="77777777" w:rsidTr="005426E2">
        <w:trPr>
          <w:trHeight w:val="288"/>
        </w:trPr>
        <w:tc>
          <w:tcPr>
            <w:tcW w:w="959" w:type="dxa"/>
          </w:tcPr>
          <w:p w14:paraId="0AC488A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0BA7D3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ahD</w:t>
            </w:r>
          </w:p>
        </w:tc>
        <w:tc>
          <w:tcPr>
            <w:tcW w:w="7033" w:type="dxa"/>
          </w:tcPr>
          <w:p w14:paraId="7D62F3C2" w14:textId="1DBC28EA"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shd w:val="clear" w:color="auto" w:fill="FFFFFF"/>
              </w:rPr>
              <w:t>Proteobacteria</w:t>
            </w:r>
            <w:r w:rsidRPr="006C07FC">
              <w:rPr>
                <w:rFonts w:ascii="Times New Roman" w:hAnsi="Times New Roman" w:cs="Times New Roman"/>
                <w:color w:val="000000" w:themeColor="text1"/>
                <w:sz w:val="24"/>
                <w:szCs w:val="24"/>
                <w:shd w:val="clear" w:color="auto" w:fill="FFFFFF"/>
              </w:rPr>
              <w:t>.</w:t>
            </w:r>
          </w:p>
        </w:tc>
        <w:tc>
          <w:tcPr>
            <w:tcW w:w="1155" w:type="dxa"/>
          </w:tcPr>
          <w:p w14:paraId="582E4393" w14:textId="2DF5139B"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KgcIjejU","properties":{"formattedCitation":"[14]","plainCitation":"[14]","noteIndex":0},"citationItems":[{"id":5570,"uris":["http://zotero.org/users/local/tLbKPnjF/items/KFUJFHFH"],"itemData":{"id":5570,"type":"article-journal","abstract":"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n            \n          , \n            ABSTRACT\n            \n              The characterization of native polycyclic aromatic hydrocarbon (PAH)-degrading bacteria is significant for understanding the PAH degradation process in the natural environment and developing effective remediation technologies. Most previous investigations of PAH-degrading bacteria in environmental samples employ\n              pahAc\n              , which encodes the α-subunit of PAH ring-hydroxylating dioxygenase, as a functional marker gene. However, the poor phylogenetic resolution and nonspecificity of\n              pahAc\n              result in a misestimation of PAH-degrading bacteria. Here, we propose a PAH hydratase-aldolase-encoding gene,\n              pahE\n              , as a superior biomarker for PAH-degrading bacteria. Comparative phylogenetic analysis of the key enzymes involved in the upper pathway of PAH degradation indicated that\n              pahE\n              evolved dependently from a common ancestor. A phylogenetic tree constructed based on PahE is largely congruent with PahAc-based phylogenies, except for the dispersion of several clades of other non-PAH-degrading aromatic hydrocarbon dioxygenases present in the PahAc tree. Analysis of pure strains by PCR confirmed that\n              pahE\n              can specifically distinguish PAH-degrading bacteria, while\n              pahAc\n              cannot. Illumina sequencing of\n              pahE\n              and\n              pahAc\n              amplicons showed more genotypes and higher specificity and resolution for\n              pahE\n              . Novel reads were also discovered among the\n              pahE\n              amplicons, suggesting the presence of novel PAH-degrading populations. These results suggest that\n              pahE\n              is a more powerful biomarker for exploring the ecological role and degradation potential of PAH-degrading bacteria in ecosystems, which is significant to the bioremediation of PAH pollution and environmental microbial ecology.\n            \n            \n              IMPORTANCE\n              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container-title":"Applied and Environmental Microbiology","DOI":"10.1128/AEM.02399-18","ISSN":"0099-2240, 1098-5336","issue":"3","journalAbbreviation":"Appl Environ Microbiol","language":"en","note":"number: 3","page":"e02399-18","source":"DOI.org (Crossref)","title":"&lt;i&gt;pahE&lt;/i&gt; , a Functional Marker Gene for Polycyclic Aromatic Hydrocarbon-Degrading Bacteria","volume":"85","author":[{"family":"Liang","given":"Chengyue"},{"family":"Huang","given":"Yong"},{"family":"Wang","given":"Hui"}],"editor":[{"family":"Parales","given":"Rebecca E."}],"issued":{"date-parts":[["2019",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4]</w:t>
            </w:r>
            <w:r w:rsidRPr="00F8503F">
              <w:rPr>
                <w:rFonts w:ascii="Times New Roman" w:hAnsi="Times New Roman" w:cs="Times New Roman"/>
              </w:rPr>
              <w:fldChar w:fldCharType="end"/>
            </w:r>
          </w:p>
        </w:tc>
      </w:tr>
      <w:tr w:rsidR="00E84712" w:rsidRPr="00F8503F" w14:paraId="0C5BEBF5" w14:textId="77777777" w:rsidTr="005426E2">
        <w:trPr>
          <w:trHeight w:val="288"/>
        </w:trPr>
        <w:tc>
          <w:tcPr>
            <w:tcW w:w="959" w:type="dxa"/>
          </w:tcPr>
          <w:p w14:paraId="061C66C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A9E803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ahF</w:t>
            </w:r>
          </w:p>
        </w:tc>
        <w:tc>
          <w:tcPr>
            <w:tcW w:w="7033" w:type="dxa"/>
          </w:tcPr>
          <w:p w14:paraId="7DA870E4" w14:textId="31DCC8C8"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shd w:val="clear" w:color="auto" w:fill="FFFFFF"/>
              </w:rPr>
              <w:t>Proteobacteria</w:t>
            </w:r>
            <w:r w:rsidRPr="006C07FC">
              <w:rPr>
                <w:rFonts w:ascii="Times New Roman" w:hAnsi="Times New Roman" w:cs="Times New Roman"/>
                <w:color w:val="000000" w:themeColor="text1"/>
                <w:sz w:val="24"/>
                <w:szCs w:val="24"/>
                <w:shd w:val="clear" w:color="auto" w:fill="FFFFFF"/>
              </w:rPr>
              <w:t>.</w:t>
            </w:r>
          </w:p>
        </w:tc>
        <w:tc>
          <w:tcPr>
            <w:tcW w:w="1155" w:type="dxa"/>
          </w:tcPr>
          <w:p w14:paraId="41FFC601" w14:textId="28516E91"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BRUWtVyg","properties":{"formattedCitation":"[14]","plainCitation":"[14]","noteIndex":0},"citationItems":[{"id":5570,"uris":["http://zotero.org/users/local/tLbKPnjF/items/KFUJFHFH"],"itemData":{"id":5570,"type":"article-journal","abstract":"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n            \n          , \n            ABSTRACT\n            \n              The characterization of native polycyclic aromatic hydrocarbon (PAH)-degrading bacteria is significant for understanding the PAH degradation process in the natural environment and developing effective remediation technologies. Most previous investigations of PAH-degrading bacteria in environmental samples employ\n              pahAc\n              , which encodes the α-subunit of PAH ring-hydroxylating dioxygenase, as a functional marker gene. However, the poor phylogenetic resolution and nonspecificity of\n              pahAc\n              result in a misestimation of PAH-degrading bacteria. Here, we propose a PAH hydratase-aldolase-encoding gene,\n              pahE\n              , as a superior biomarker for PAH-degrading bacteria. Comparative phylogenetic analysis of the key enzymes involved in the upper pathway of PAH degradation indicated that\n              pahE\n              evolved dependently from a common ancestor. A phylogenetic tree constructed based on PahE is largely congruent with PahAc-based phylogenies, except for the dispersion of several clades of other non-PAH-degrading aromatic hydrocarbon dioxygenases present in the PahAc tree. Analysis of pure strains by PCR confirmed that\n              pahE\n              can specifically distinguish PAH-degrading bacteria, while\n              pahAc\n              cannot. Illumina sequencing of\n              pahE\n              and\n              pahAc\n              amplicons showed more genotypes and higher specificity and resolution for\n              pahE\n              . Novel reads were also discovered among the\n              pahE\n              amplicons, suggesting the presence of novel PAH-degrading populations. These results suggest that\n              pahE\n              is a more powerful biomarker for exploring the ecological role and degradation potential of PAH-degrading bacteria in ecosystems, which is significant to the bioremediation of PAH pollution and environmental microbial ecology.\n            \n            \n              IMPORTANCE\n              PAH contamination has become a worldwide environmental issue because of the potential toxic effects on natural ecosystems and human health. Biotransformation and biodegradation are considered the main natural elimination forms of PAHs from contaminated sites. Therefore, the knowledge of the degradation potential of the microbial community in contaminated sites is crucial for PAH pollution bioremediation. However, the nonspecificity of\n              pahAc\n              as a functional marker of PAH-degrading bacteria has resulted neither in a reliable prediction of PAH degradation potential nor an accurate assessment of degradation. Here, we introduced\n              pahE\n              encoding the PAH hydratase-aldolase as a new and better functional marker gene of PAH-degrading bacteria. This study provides a powerful molecular tool to more effectively explore the ecological role and degradation potential of PAH-degrading bacteria in ecosystems, which is significant to the bioremediation of PAH pollution.","container-title":"Applied and Environmental Microbiology","DOI":"10.1128/AEM.02399-18","ISSN":"0099-2240, 1098-5336","issue":"3","journalAbbreviation":"Appl Environ Microbiol","language":"en","note":"number: 3","page":"e02399-18","source":"DOI.org (Crossref)","title":"&lt;i&gt;pahE&lt;/i&gt; , a Functional Marker Gene for Polycyclic Aromatic Hydrocarbon-Degrading Bacteria","volume":"85","author":[{"family":"Liang","given":"Chengyue"},{"family":"Huang","given":"Yong"},{"family":"Wang","given":"Hui"}],"editor":[{"family":"Parales","given":"Rebecca E."}],"issued":{"date-parts":[["2019",2]]}}}],"schema":"https://github.com/citation-style-language/schema/raw/master/csl-citation.json"} </w:instrText>
            </w:r>
            <w:r w:rsidRPr="00F8503F">
              <w:rPr>
                <w:rFonts w:ascii="Times New Roman" w:hAnsi="Times New Roman" w:cs="Times New Roman"/>
              </w:rPr>
              <w:fldChar w:fldCharType="separate"/>
            </w:r>
            <w:r w:rsidRPr="00B57F60">
              <w:rPr>
                <w:rFonts w:ascii="Times New Roman" w:hAnsi="Times New Roman" w:cs="Times New Roman"/>
              </w:rPr>
              <w:t>[14]</w:t>
            </w:r>
            <w:r w:rsidRPr="00F8503F">
              <w:rPr>
                <w:rFonts w:ascii="Times New Roman" w:hAnsi="Times New Roman" w:cs="Times New Roman"/>
              </w:rPr>
              <w:fldChar w:fldCharType="end"/>
            </w:r>
          </w:p>
        </w:tc>
      </w:tr>
      <w:tr w:rsidR="00E84712" w:rsidRPr="00F8503F" w14:paraId="379B3C2F" w14:textId="77777777" w:rsidTr="005426E2">
        <w:trPr>
          <w:trHeight w:val="288"/>
        </w:trPr>
        <w:tc>
          <w:tcPr>
            <w:tcW w:w="959" w:type="dxa"/>
          </w:tcPr>
          <w:p w14:paraId="56ED06B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E26800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ahE</w:t>
            </w:r>
          </w:p>
        </w:tc>
        <w:tc>
          <w:tcPr>
            <w:tcW w:w="7033" w:type="dxa"/>
          </w:tcPr>
          <w:p w14:paraId="060B6511"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phingomonas</w:t>
            </w:r>
          </w:p>
        </w:tc>
        <w:tc>
          <w:tcPr>
            <w:tcW w:w="1155" w:type="dxa"/>
          </w:tcPr>
          <w:p w14:paraId="7E30F7B1" w14:textId="1ECC5335"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grFeiU1i","properties":{"formattedCitation":"[15]","plainCitation":"[15]","noteIndex":0},"citationItems":[{"id":6558,"uris":["http://zotero.org/users/local/tLbKPnjF/items/MWWBVYSN"],"itemData":{"id":6558,"type":"article-journal","container-title":"Journal of Hazardous Materials","DOI":"10.1016/j.jhazmat.2022.129305","ISSN":"03043894","journalAbbreviation":"Journal of Hazardous Materials","language":"en","page":"129305","source":"DOI.org (Crossref)","title":"Shifts of the new functional marker gene (pahE) of polycyclic aromatic hydrocarbons (PAHs) degrading bacterial population and its relationship with PAHs biodegradation","volume":"437","author":[{"family":"Liang","given":"Chengyue"},{"family":"Ye","given":"Quanhui"},{"family":"Huang","given":"Yong"},{"family":"Wang","given":"Yun"},{"family":"Zhang","given":"Zuotao"},{"family":"Wang","given":"Hui"}],"issued":{"date-parts":[["2022",9]]}}}],"schema":"https://github.com/citation-style-language/schema/raw/master/csl-citation.json"} </w:instrText>
            </w:r>
            <w:r w:rsidRPr="00F8503F">
              <w:rPr>
                <w:rFonts w:ascii="Times New Roman" w:hAnsi="Times New Roman" w:cs="Times New Roman"/>
                <w:u w:val="single"/>
              </w:rPr>
              <w:fldChar w:fldCharType="separate"/>
            </w:r>
            <w:r w:rsidRPr="00B57F60">
              <w:rPr>
                <w:rFonts w:ascii="Times New Roman" w:hAnsi="Times New Roman" w:cs="Times New Roman"/>
              </w:rPr>
              <w:t>[15]</w:t>
            </w:r>
            <w:r w:rsidRPr="00F8503F">
              <w:rPr>
                <w:rFonts w:ascii="Times New Roman" w:hAnsi="Times New Roman" w:cs="Times New Roman"/>
                <w:u w:val="single"/>
              </w:rPr>
              <w:fldChar w:fldCharType="end"/>
            </w:r>
          </w:p>
        </w:tc>
      </w:tr>
      <w:tr w:rsidR="00E84712" w:rsidRPr="00F8503F" w14:paraId="0E86A6F2" w14:textId="77777777" w:rsidTr="005426E2">
        <w:trPr>
          <w:trHeight w:val="288"/>
        </w:trPr>
        <w:tc>
          <w:tcPr>
            <w:tcW w:w="959" w:type="dxa"/>
          </w:tcPr>
          <w:p w14:paraId="5960ACB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CCED9EB"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upA</w:t>
            </w:r>
          </w:p>
        </w:tc>
        <w:tc>
          <w:tcPr>
            <w:tcW w:w="7033" w:type="dxa"/>
          </w:tcPr>
          <w:p w14:paraId="568B0CB9" w14:textId="25790164" w:rsidR="00E84712" w:rsidRPr="006C07FC" w:rsidRDefault="00E84712" w:rsidP="00E84712">
            <w:pPr>
              <w:tabs>
                <w:tab w:val="left" w:pos="2212"/>
                <w:tab w:val="center" w:pos="3124"/>
              </w:tabs>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arinobacter hydrocarbonoclasticus SP1</w:t>
            </w:r>
          </w:p>
        </w:tc>
        <w:tc>
          <w:tcPr>
            <w:tcW w:w="1155" w:type="dxa"/>
          </w:tcPr>
          <w:p w14:paraId="2F73F4E4" w14:textId="2A5E9474"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VZlpGZkk","properties":{"formattedCitation":"[16]","plainCitation":"[16]","noteIndex":0},"citationItems":[{"id":5588,"uris":["http://zotero.org/users/local/tLbKPnjF/items/SDVAQAW2"],"itemData":{"id":5588,"type":"article-journal","abstract":"Petroleum hydrocarbons are relatively recalcitrant compounds, and as contaminants, they are one of the most serious environmental problems. n-Alkanes are important constituents of petroleum hydrocarbons. Advances in synthetic biology and metabolic engineering strategies have made n-alkane biodegradation more designable and maneuverable for solving environmental pollution problems. In the microbial degradation of n-alkanes, more and more degradation pathways, related genes, microbes, and alkane hydroxylases have been discovered, which provide a theoretical basis for the further construction of degrading strains and microbial communities. In this review, the current advances in the microbial degradation of n-alkanes under aerobic condition are summarized in four aspects, including the biodegradation pathways and related genes, alkane hydroxylases, engineered microbial chassis, and microbial community. Especially, the microbial communities of “Alkane-degrader and Alkane-degrader” and “Alkane-degrader and Helper” provide new ideas for the degradation of petroleum hydrocarbons. Surfactant producers and nitrogen providers as a “Helper” are discussed in depth. This review will be helpful to further achieve bioremediation of oil-polluted environments rapidly.","container-title":"Bioengineering","DOI":"10.3390/bioengineering10030347","ISSN":"2306-5354","issue":"3","journalAbbreviation":"Bioengineering","language":"en","license":"https://creativecommons.org/licenses/by/4.0/","note":"number: 3","page":"347","source":"DOI.org (Crossref)","title":"Bioengineering for the Microbial Degradation of Petroleum Hydrocarbon Contaminants","volume":"10","author":[{"family":"Wang","given":"Minzhen"},{"family":"Ding","given":"Mingzhu"},{"family":"Yuan","given":"Yingjin"}],"issued":{"date-parts":[["2023",3,10]]}}}],"schema":"https://github.com/citation-style-language/schema/raw/master/csl-citation.json"} </w:instrText>
            </w:r>
            <w:r w:rsidRPr="00F8503F">
              <w:rPr>
                <w:rFonts w:ascii="Times New Roman" w:hAnsi="Times New Roman" w:cs="Times New Roman"/>
                <w:u w:val="single"/>
              </w:rPr>
              <w:fldChar w:fldCharType="separate"/>
            </w:r>
            <w:r w:rsidRPr="00B57F60">
              <w:rPr>
                <w:rFonts w:ascii="Times New Roman" w:hAnsi="Times New Roman" w:cs="Times New Roman"/>
              </w:rPr>
              <w:t>[16]</w:t>
            </w:r>
            <w:r w:rsidRPr="00F8503F">
              <w:rPr>
                <w:rFonts w:ascii="Times New Roman" w:hAnsi="Times New Roman" w:cs="Times New Roman"/>
                <w:u w:val="single"/>
              </w:rPr>
              <w:fldChar w:fldCharType="end"/>
            </w:r>
          </w:p>
        </w:tc>
      </w:tr>
      <w:tr w:rsidR="00E84712" w:rsidRPr="00F8503F" w14:paraId="41F08C56" w14:textId="77777777" w:rsidTr="005426E2">
        <w:trPr>
          <w:trHeight w:val="288"/>
        </w:trPr>
        <w:tc>
          <w:tcPr>
            <w:tcW w:w="959" w:type="dxa"/>
          </w:tcPr>
          <w:p w14:paraId="5EBF5CC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E56B6A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upB</w:t>
            </w:r>
          </w:p>
        </w:tc>
        <w:tc>
          <w:tcPr>
            <w:tcW w:w="7033" w:type="dxa"/>
          </w:tcPr>
          <w:p w14:paraId="0FA9EA48" w14:textId="76888163"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arinobacter hydrocarbonoclasticus SP17.</w:t>
            </w:r>
          </w:p>
        </w:tc>
        <w:tc>
          <w:tcPr>
            <w:tcW w:w="1155" w:type="dxa"/>
          </w:tcPr>
          <w:p w14:paraId="048D75E5" w14:textId="04C0D3DA"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ukMDTdqf","properties":{"formattedCitation":"[16]","plainCitation":"[16]","noteIndex":0},"citationItems":[{"id":5588,"uris":["http://zotero.org/users/local/tLbKPnjF/items/SDVAQAW2"],"itemData":{"id":5588,"type":"article-journal","abstract":"Petroleum hydrocarbons are relatively recalcitrant compounds, and as contaminants, they are one of the most serious environmental problems. n-Alkanes are important constituents of petroleum hydrocarbons. Advances in synthetic biology and metabolic engineering strategies have made n-alkane biodegradation more designable and maneuverable for solving environmental pollution problems. In the microbial degradation of n-alkanes, more and more degradation pathways, related genes, microbes, and alkane hydroxylases have been discovered, which provide a theoretical basis for the further construction of degrading strains and microbial communities. In this review, the current advances in the microbial degradation of n-alkanes under aerobic condition are summarized in four aspects, including the biodegradation pathways and related genes, alkane hydroxylases, engineered microbial chassis, and microbial community. Especially, the microbial communities of “Alkane-degrader and Alkane-degrader” and “Alkane-degrader and Helper” provide new ideas for the degradation of petroleum hydrocarbons. Surfactant producers and nitrogen providers as a “Helper” are discussed in depth. This review will be helpful to further achieve bioremediation of oil-polluted environments rapidly.","container-title":"Bioengineering","DOI":"10.3390/bioengineering10030347","ISSN":"2306-5354","issue":"3","journalAbbreviation":"Bioengineering","language":"en","license":"https://creativecommons.org/licenses/by/4.0/","note":"number: 3","page":"347","source":"DOI.org (Crossref)","title":"Bioengineering for the Microbial Degradation of Petroleum Hydrocarbon Contaminants","volume":"10","author":[{"family":"Wang","given":"Minzhen"},{"family":"Ding","given":"Mingzhu"},{"family":"Yuan","given":"Yingjin"}],"issued":{"date-parts":[["2023",3,10]]}}}],"schema":"https://github.com/citation-style-language/schema/raw/master/csl-citation.json"} </w:instrText>
            </w:r>
            <w:r w:rsidRPr="00F8503F">
              <w:rPr>
                <w:rFonts w:ascii="Times New Roman" w:hAnsi="Times New Roman" w:cs="Times New Roman"/>
                <w:u w:val="single"/>
              </w:rPr>
              <w:fldChar w:fldCharType="separate"/>
            </w:r>
            <w:r w:rsidRPr="00B57F60">
              <w:rPr>
                <w:rFonts w:ascii="Times New Roman" w:hAnsi="Times New Roman" w:cs="Times New Roman"/>
              </w:rPr>
              <w:t>[16]</w:t>
            </w:r>
            <w:r w:rsidRPr="00F8503F">
              <w:rPr>
                <w:rFonts w:ascii="Times New Roman" w:hAnsi="Times New Roman" w:cs="Times New Roman"/>
                <w:u w:val="single"/>
              </w:rPr>
              <w:fldChar w:fldCharType="end"/>
            </w:r>
          </w:p>
        </w:tc>
      </w:tr>
      <w:tr w:rsidR="00E84712" w:rsidRPr="00F8503F" w14:paraId="586F027A" w14:textId="77777777" w:rsidTr="005426E2">
        <w:trPr>
          <w:trHeight w:val="288"/>
        </w:trPr>
        <w:tc>
          <w:tcPr>
            <w:tcW w:w="959" w:type="dxa"/>
          </w:tcPr>
          <w:p w14:paraId="02BA4F6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085556C" w14:textId="513CB82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auD</w:t>
            </w:r>
          </w:p>
        </w:tc>
        <w:tc>
          <w:tcPr>
            <w:tcW w:w="7033" w:type="dxa"/>
          </w:tcPr>
          <w:p w14:paraId="562AE7C0" w14:textId="2171A3B6"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 oleivorans DR1</w:t>
            </w:r>
          </w:p>
        </w:tc>
        <w:tc>
          <w:tcPr>
            <w:tcW w:w="1155" w:type="dxa"/>
          </w:tcPr>
          <w:p w14:paraId="4709A796" w14:textId="1FA2340B"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TMYfJGX7","properties":{"formattedCitation":"[16]","plainCitation":"[16]","noteIndex":0},"citationItems":[{"id":5588,"uris":["http://zotero.org/users/local/tLbKPnjF/items/SDVAQAW2"],"itemData":{"id":5588,"type":"article-journal","abstract":"Petroleum hydrocarbons are relatively recalcitrant compounds, and as contaminants, they are one of the most serious environmental problems. n-Alkanes are important constituents of petroleum hydrocarbons. Advances in synthetic biology and metabolic engineering strategies have made n-alkane biodegradation more designable and maneuverable for solving environmental pollution problems. In the microbial degradation of n-alkanes, more and more degradation pathways, related genes, microbes, and alkane hydroxylases have been discovered, which provide a theoretical basis for the further construction of degrading strains and microbial communities. In this review, the current advances in the microbial degradation of n-alkanes under aerobic condition are summarized in four aspects, including the biodegradation pathways and related genes, alkane hydroxylases, engineered microbial chassis, and microbial community. Especially, the microbial communities of “Alkane-degrader and Alkane-degrader” and “Alkane-degrader and Helper” provide new ideas for the degradation of petroleum hydrocarbons. Surfactant producers and nitrogen providers as a “Helper” are discussed in depth. This review will be helpful to further achieve bioremediation of oil-polluted environments rapidly.","container-title":"Bioengineering","DOI":"10.3390/bioengineering10030347","ISSN":"2306-5354","issue":"3","journalAbbreviation":"Bioengineering","language":"en","license":"https://creativecommons.org/licenses/by/4.0/","note":"number: 3","page":"347","source":"DOI.org (Crossref)","title":"Bioengineering for the Microbial Degradation of Petroleum Hydrocarbon Contaminants","volume":"10","author":[{"family":"Wang","given":"Minzhen"},{"family":"Ding","given":"Mingzhu"},{"family":"Yuan","given":"Yingjin"}],"issued":{"date-parts":[["2023",3,10]]}}}],"schema":"https://github.com/citation-style-language/schema/raw/master/csl-citation.json"} </w:instrText>
            </w:r>
            <w:r w:rsidRPr="00F8503F">
              <w:rPr>
                <w:rFonts w:ascii="Times New Roman" w:hAnsi="Times New Roman" w:cs="Times New Roman"/>
                <w:u w:val="single"/>
              </w:rPr>
              <w:fldChar w:fldCharType="separate"/>
            </w:r>
            <w:r w:rsidRPr="00B57F60">
              <w:rPr>
                <w:rFonts w:ascii="Times New Roman" w:hAnsi="Times New Roman" w:cs="Times New Roman"/>
              </w:rPr>
              <w:t>[16]</w:t>
            </w:r>
            <w:r w:rsidRPr="00F8503F">
              <w:rPr>
                <w:rFonts w:ascii="Times New Roman" w:hAnsi="Times New Roman" w:cs="Times New Roman"/>
                <w:u w:val="single"/>
              </w:rPr>
              <w:fldChar w:fldCharType="end"/>
            </w:r>
          </w:p>
        </w:tc>
      </w:tr>
      <w:tr w:rsidR="00E84712" w:rsidRPr="00F8503F" w14:paraId="792600FF" w14:textId="77777777" w:rsidTr="005426E2">
        <w:trPr>
          <w:trHeight w:val="288"/>
        </w:trPr>
        <w:tc>
          <w:tcPr>
            <w:tcW w:w="959" w:type="dxa"/>
          </w:tcPr>
          <w:p w14:paraId="08F8D3B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CDE07B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sadABCD</w:t>
            </w:r>
          </w:p>
        </w:tc>
        <w:tc>
          <w:tcPr>
            <w:tcW w:w="7033" w:type="dxa"/>
          </w:tcPr>
          <w:p w14:paraId="7CDBC0B6" w14:textId="6DD89F62"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sp. strain NyZ410</w:t>
            </w:r>
          </w:p>
        </w:tc>
        <w:tc>
          <w:tcPr>
            <w:tcW w:w="1155" w:type="dxa"/>
          </w:tcPr>
          <w:p w14:paraId="157D0B45" w14:textId="69AE1FD2" w:rsidR="00E84712" w:rsidRPr="00F8503F" w:rsidRDefault="00E84712" w:rsidP="00E84712">
            <w:pPr>
              <w:spacing w:line="276" w:lineRule="auto"/>
              <w:jc w:val="center"/>
              <w:rPr>
                <w:rFonts w:ascii="Times New Roman" w:hAnsi="Times New Roman" w:cs="Times New Roman"/>
                <w:u w:val="single"/>
              </w:rPr>
            </w:pPr>
            <w:r>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a2eas4loo7u","properties":{"formattedCitation":"[17]","plainCitation":"[17]","noteIndex":0},"citationItems":[{"id":6891,"uris":["http://zotero.org/users/local/tLbKPnjF/items/IL3WZLQP"],"itemData":{"id":6891,"type":"article-journal","abstract":"Abstract\n            \n              Alkane constitutes major fractions of crude oils, and its microbial aerobic degradation dominantly follows the terminal oxidation and the sub‐terminal pathways. However, the latter one received much less attention, especially since the related genes were yet to be fully defined. Here, we isolated a bacterium designated\n              Acinetobacter\n              sp. strain NyZ410, capable of growing on alkanes with a range of chain lengths and derived sub‐terminal oxidation products. From its genome, a\n              s\n              econdary\n              a\n              lcohol\n              d\n              egradation gene cluster (\n              sad\n              ) was identified to be likely involved in converting the aliphatic secondary alcohols (the sub‐terminal oxidation products of alkanes) to the corresponding primary alcohols by removing two‐carbon unit. On this cluster,\n              sadC\n              encoded an alcohol dehydrogenase converting the aliphatic secondary alcohols to the corresponding ketones;\n              sadD\n              encoded a Baeyer–Villiger monooxygenase catalysing the conversion of the aliphatic ketones to the corresponding esters; SadA and SadB are two esterases hydrolyzing aliphatic esters to the primary alcohols and acetic acids. Bioinformatics analyses indicated that the\n              sad\n              cluster was widely distributed in the genomes of probable alkane degraders, apparently coexisting (64%) with the signature enzymes AlkM and AlmA for alkane terminal oxidation in 350 bacterial genomes. It suggests that the alkane sub‐terminal oxidation may be more ubiquitous than previously thought.","container-title":"Environmental Microbiology","DOI":"10.1111/1462-2920.16124","ISSN":"1462-2912, 1462-2920","issue":"12","journalAbbreviation":"Environmental Microbiology","language":"en","page":"6307-6319","source":"DOI.org (Crossref)","title":"Wide distribution of the &lt;i&gt;sad&lt;/i&gt; gene cluster for sub‐terminal oxidation in alkane utilizers","volume":"24","author":[{"family":"Yin","given":"Chao‐Fan"},{"family":"Xu","given":"Ying"},{"family":"Li","given":"Tao"},{"family":"Zhou","given":"Ning‐Yi"}],"issued":{"date-parts":[["2022",12]]}}}],"schema":"https://github.com/citation-style-language/schema/raw/master/csl-citation.json"} </w:instrText>
            </w:r>
            <w:r>
              <w:rPr>
                <w:rFonts w:ascii="Times New Roman" w:hAnsi="Times New Roman" w:cs="Times New Roman"/>
                <w:u w:val="single"/>
              </w:rPr>
              <w:fldChar w:fldCharType="separate"/>
            </w:r>
            <w:r w:rsidRPr="00977260">
              <w:rPr>
                <w:rFonts w:ascii="Times New Roman" w:hAnsi="Times New Roman" w:cs="Times New Roman"/>
                <w:kern w:val="0"/>
              </w:rPr>
              <w:t>[17]</w:t>
            </w:r>
            <w:r>
              <w:rPr>
                <w:rFonts w:ascii="Times New Roman" w:hAnsi="Times New Roman" w:cs="Times New Roman"/>
                <w:u w:val="single"/>
              </w:rPr>
              <w:fldChar w:fldCharType="end"/>
            </w:r>
          </w:p>
        </w:tc>
      </w:tr>
      <w:tr w:rsidR="00E84712" w:rsidRPr="00F8503F" w14:paraId="064A101A" w14:textId="77777777" w:rsidTr="005426E2">
        <w:trPr>
          <w:trHeight w:val="288"/>
        </w:trPr>
        <w:tc>
          <w:tcPr>
            <w:tcW w:w="959" w:type="dxa"/>
          </w:tcPr>
          <w:p w14:paraId="24B2F6A5"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0ACCE5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laoABC</w:t>
            </w:r>
          </w:p>
        </w:tc>
        <w:tc>
          <w:tcPr>
            <w:tcW w:w="7033" w:type="dxa"/>
          </w:tcPr>
          <w:p w14:paraId="0074B481" w14:textId="5781EC4C"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aeruginosa</w:t>
            </w:r>
          </w:p>
        </w:tc>
        <w:tc>
          <w:tcPr>
            <w:tcW w:w="1155" w:type="dxa"/>
          </w:tcPr>
          <w:p w14:paraId="183D64A0" w14:textId="19A0C51C" w:rsidR="00E84712" w:rsidRPr="00F8503F" w:rsidRDefault="00E84712" w:rsidP="00E84712">
            <w:pPr>
              <w:spacing w:line="276" w:lineRule="auto"/>
              <w:jc w:val="center"/>
              <w:rPr>
                <w:rFonts w:ascii="Times New Roman" w:hAnsi="Times New Roman" w:cs="Times New Roman"/>
                <w:u w:val="single"/>
              </w:rPr>
            </w:pPr>
            <w:r>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anev0m1ce9","properties":{"formattedCitation":"[18]","plainCitation":"[18]","noteIndex":0},"citationItems":[{"id":6892,"uris":["http://zotero.org/users/local/tLbKPnjF/items/VB7S74AH"],"itemData":{"id":6892,"type":"article-journal","abstract":"ABSTRACT\n            \n              The opportunistic pathogen\n              Pseudomonas aeruginosa\n              strain PAO1 is able to use a variety of organic pollutants as growth substrates, including the anionic detergent sodium dodecyl sulfate (SDS) and long-chain alkanes. While the enzymes initiating SDS and alkane degradation are well known, the subsequent enzymatic steps for degradation of the derived primary long-chain alcohols have not yet been identified. By evaluating genes specifically induced during growth with SDS, a gene cluster encoding a putative alcohol dehydrogenase (PA0364/LaoA), a probable inner membrane protein (PA0365/LaoB), and a presumable aldehyde dehydrogenase (PA0366/LaoC) was identified and designated the Lao (\n              l\n              ong-chain-\n              a\n              lcohol/\n              a\n              ldehyde-\n              o\n              xidation) system. Growth experiments with deletion mutants with SDS, 1-dodecanol, and alkanes revealed that LaoA and LaoB are involved in the degradation of primary long-chain alcohols. Moreover, detection of 1-dodecanol oxidation in cell extracts by activity staining revealed an interdependency of LaoA and LaoB for efficient 1-dodecanol oxidation. An\n              in silico\n              analysis yielded no well-characterized homologue proteins for LaoA and LaoB. Furthermore, a gene adjacent to the\n              lao\n              gene cluster encodes a putative transcriptional regulator (PA0367/LaoR). A\n              laoR\n              deletion mutant exhibited constitutive expression of LaoA and LaoB, indicating that LaoR is a repressor for the expression of\n              laoABC\n              . Taken together, these results showed that the proteins LaoA and LaoB constitute a novel oxidation system for long-chain alcohols derived from pollutants.\n            \n            \n              IMPORTANCE\n              The versatile and highly adaptive bacterium\n              Pseudomonas aeruginos\n              a is able to colonize a variety of habitats, including anthropogenic environments, where it is often challenged with toxic compounds. Its ability to degrade such compounds and to use them as growth substrates can significantly enhance spreading of this opportunistic pathogen in hygienic settings, such as clinics or water distribution systems. Thus, knowledge about the metabolism of\n              P. aeruginosa\n              can contribute to novel approaches for preventing its growth and reducing nosocomial infections. As the Lao system is important for the degradation of two different classes of pollutants, the identification of these novel enzymes can be a useful contribution for developing effective antibacterial strategies.","container-title":"Applied and Environmental Microbiology","DOI":"10.1128/AEM.00626-18","ISSN":"0099-2240, 1098-5336","issue":"13","journalAbbreviation":"Appl Environ Microbiol","language":"en","page":"e00626-18","source":"DOI.org (Crossref)","title":"LaoABCR, a Novel System for Oxidation of Long-Chain Alcohols Derived from SDS and Alkane Degradation in Pseudomonas aeruginosa","volume":"84","author":[{"family":"Panasia","given":"Gianna"},{"family":"Philipp","given":"Bodo"}],"editor":[{"family":"Kivisaar","given":"Maia"}],"issued":{"date-parts":[["2018",7]]}}}],"schema":"https://github.com/citation-style-language/schema/raw/master/csl-citation.json"} </w:instrText>
            </w:r>
            <w:r>
              <w:rPr>
                <w:rFonts w:ascii="Times New Roman" w:hAnsi="Times New Roman" w:cs="Times New Roman"/>
                <w:u w:val="single"/>
              </w:rPr>
              <w:fldChar w:fldCharType="separate"/>
            </w:r>
            <w:r w:rsidRPr="00977260">
              <w:rPr>
                <w:rFonts w:ascii="Times New Roman" w:hAnsi="Times New Roman" w:cs="Times New Roman"/>
                <w:kern w:val="0"/>
              </w:rPr>
              <w:t>[18]</w:t>
            </w:r>
            <w:r>
              <w:rPr>
                <w:rFonts w:ascii="Times New Roman" w:hAnsi="Times New Roman" w:cs="Times New Roman"/>
                <w:u w:val="single"/>
              </w:rPr>
              <w:fldChar w:fldCharType="end"/>
            </w:r>
          </w:p>
        </w:tc>
      </w:tr>
      <w:tr w:rsidR="00E84712" w:rsidRPr="00F8503F" w14:paraId="48FE9FBE" w14:textId="77777777" w:rsidTr="005426E2">
        <w:trPr>
          <w:trHeight w:val="288"/>
        </w:trPr>
        <w:tc>
          <w:tcPr>
            <w:tcW w:w="959" w:type="dxa"/>
          </w:tcPr>
          <w:p w14:paraId="6258629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3CB1255"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obMO</w:t>
            </w:r>
          </w:p>
        </w:tc>
        <w:tc>
          <w:tcPr>
            <w:tcW w:w="7033" w:type="dxa"/>
          </w:tcPr>
          <w:p w14:paraId="508B365F" w14:textId="5CBAA572"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acterial community</w:t>
            </w:r>
          </w:p>
        </w:tc>
        <w:tc>
          <w:tcPr>
            <w:tcW w:w="1155" w:type="dxa"/>
          </w:tcPr>
          <w:p w14:paraId="07B1BF25" w14:textId="56A0D36C"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6VX5GTHx","properties":{"formattedCitation":"[19]","plainCitation":"[19]","noteIndex":0},"citationItems":[{"id":5620,"uris":["http://zotero.org/users/local/tLbKPnjF/items/SCG6KUTP"],"itemData":{"id":5620,"type":"article-journal","container-title":"Environmental Science &amp; Technology","DOI":"10.1021/acs.est.5b03442","ISSN":"0013-936X, 1520-5851","issue":"20","journalAbbreviation":"Environ. Sci. Technol.","language":"en","license":"http://pubs.acs.org/page/policy/authorchoice_termsofuse.html","note":"number: 20","page":"12422-12431","source":"DOI.org (Crossref)","title":"Responses of Aromatic-Degrading Microbial Communities to Elevated Nitrate in Sediments","volume":"49","author":[{"family":"Xu","given":"Meiying"},{"family":"He","given":"Zhili"},{"family":"Zhang","given":"Qin"},{"family":"Liu","given":"Jin"},{"family":"Guo","given":"Jun"},{"family":"Sun","given":"Guoping"},{"family":"Zhou","given":"Jizhong"}],"issued":{"date-parts":[["2015",10,20]]}}}],"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19]</w:t>
            </w:r>
            <w:r w:rsidRPr="00F8503F">
              <w:rPr>
                <w:rFonts w:ascii="Times New Roman" w:hAnsi="Times New Roman" w:cs="Times New Roman"/>
                <w:u w:val="single"/>
              </w:rPr>
              <w:fldChar w:fldCharType="end"/>
            </w:r>
          </w:p>
        </w:tc>
      </w:tr>
      <w:tr w:rsidR="00E84712" w:rsidRPr="00F8503F" w14:paraId="7524DB46" w14:textId="77777777" w:rsidTr="005426E2">
        <w:trPr>
          <w:trHeight w:val="288"/>
        </w:trPr>
        <w:tc>
          <w:tcPr>
            <w:tcW w:w="959" w:type="dxa"/>
          </w:tcPr>
          <w:p w14:paraId="6B4329C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AA72E8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itA1</w:t>
            </w:r>
          </w:p>
        </w:tc>
        <w:tc>
          <w:tcPr>
            <w:tcW w:w="7033" w:type="dxa"/>
          </w:tcPr>
          <w:p w14:paraId="4AB1E74F" w14:textId="7F69E7AB"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abietaniphila BKME-9</w:t>
            </w:r>
          </w:p>
        </w:tc>
        <w:tc>
          <w:tcPr>
            <w:tcW w:w="1155" w:type="dxa"/>
          </w:tcPr>
          <w:p w14:paraId="2603A6DB" w14:textId="669A3284"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a23kpe2mg4m","properties":{"formattedCitation":"[20], [21]","plainCitation":"[20], [21]","noteIndex":0},"citationItems":[{"id":5607,"uris":["http://zotero.org/users/local/tLbKPnjF/items/66P3CKNF"],"itemData":{"id":5607,"type":"article-journal","container-title":"Letters in Applied Microbiology","DOI":"10.1111/j.1472-765X.2009.02711.x","ISSN":"02668254, 1472765X","issue":"5","language":"en","license":"http://doi.wiley.com/10.1002/tdm_license_1.1","note":"number: 5","page":"602-608","source":"DOI.org (Crossref)","title":"Aromatic hydrocarbon degradation genes from chronically polluted Subantarctic marine sediments","volume":"49","author":[{"family":"Marcos","given":"M.S."},{"family":"Lozada","given":"M."},{"family":"Dionisi","given":"H.M."}],"issued":{"date-parts":[["2009",11]]}}},{"id":6896,"uris":["http://zotero.org/users/local/tLbKPnjF/items/DSQCLCJQ"],"itemData":{"id":6896,"type":"article-journal","container-title":"Bioresource Technology","DOI":"10.1016/j.biortech.2011.01.011","ISSN":"09608524","issue":"7","journalAbbreviation":"Bioresource Technology","language":"en","license":"https://www.elsevier.com/tdm/userlicense/1.0/","page":"4600-4609","source":"DOI.org (Crossref)","title":"Diversity of aromatic ring-hydroxylating dioxygenase gene in Citrobacter","volume":"102","author":[{"family":"Selvakumaran","given":"S."},{"family":"Kapley","given":"Atya"},{"family":"Kashyap","given":"Sanjay M."},{"family":"Daginawala","given":"Hatim F."},{"family":"Kalia","given":"Vipin C."},{"family":"Purohit","given":"Hemant J."}],"issued":{"date-parts":[["2011",4]]}}}],"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kern w:val="0"/>
              </w:rPr>
              <w:t>[20], [21]</w:t>
            </w:r>
            <w:r w:rsidRPr="00F8503F">
              <w:rPr>
                <w:rFonts w:ascii="Times New Roman" w:hAnsi="Times New Roman" w:cs="Times New Roman"/>
                <w:u w:val="single"/>
              </w:rPr>
              <w:fldChar w:fldCharType="end"/>
            </w:r>
          </w:p>
        </w:tc>
      </w:tr>
      <w:tr w:rsidR="00E84712" w:rsidRPr="00F8503F" w14:paraId="307CC70D" w14:textId="77777777" w:rsidTr="005426E2">
        <w:trPr>
          <w:trHeight w:val="288"/>
        </w:trPr>
        <w:tc>
          <w:tcPr>
            <w:tcW w:w="959" w:type="dxa"/>
          </w:tcPr>
          <w:p w14:paraId="21FD03B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28463EB"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ah</w:t>
            </w:r>
          </w:p>
        </w:tc>
        <w:tc>
          <w:tcPr>
            <w:tcW w:w="7033" w:type="dxa"/>
          </w:tcPr>
          <w:p w14:paraId="2BF9D91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lostridium butyricum</w:t>
            </w:r>
          </w:p>
        </w:tc>
        <w:tc>
          <w:tcPr>
            <w:tcW w:w="1155" w:type="dxa"/>
          </w:tcPr>
          <w:p w14:paraId="2B09C2A4" w14:textId="5FBBC6C8"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afik841sj7","properties":{"formattedCitation":"[22]","plainCitation":"[22]","noteIndex":0},"citationItems":[{"id":6740,"uris":["http://zotero.org/users/local/tLbKPnjF/items/R3EM5TZD"],"itemData":{"id":6740,"type":"article-journal","container-title":"Applied Microbiology and Biotechnology","DOI":"10.1007/s00253-011-3828-8","ISSN":"0175-7598, 1432-0614","issue":"2","journalAbbreviation":"Appl Microbiol Biotechnol","language":"en","license":"http://www.springer.com/tdm","note":"number: 2","page":"531-542","source":"DOI.org (Crossref)","title":"Analysis of alkane-dependent methanogenic community derived from production water of a high-temperature petroleum reservoir","volume":"96","author":[{"family":"Mbadinga","given":"Serge Maurice"},{"family":"Li","given":"Kai-Ping"},{"family":"Zhou","given":"Lei"},{"family":"Wang","given":"Li-Ying"},{"family":"Yang","given":"Shi-Zhong"},{"family":"Liu","given":"Jin-Feng"},{"family":"Gu","given":"Ji-Dong"},{"family":"Mu","given":"Bo-Zhong"}],"issued":{"date-parts":[["2012",10]]}}}],"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2]</w:t>
            </w:r>
            <w:r w:rsidRPr="00F8503F">
              <w:rPr>
                <w:rFonts w:ascii="Times New Roman" w:hAnsi="Times New Roman" w:cs="Times New Roman"/>
                <w:u w:val="single"/>
              </w:rPr>
              <w:fldChar w:fldCharType="end"/>
            </w:r>
          </w:p>
        </w:tc>
      </w:tr>
      <w:tr w:rsidR="00E84712" w:rsidRPr="00F8503F" w14:paraId="4419DF7B" w14:textId="77777777" w:rsidTr="005426E2">
        <w:trPr>
          <w:trHeight w:val="288"/>
        </w:trPr>
        <w:tc>
          <w:tcPr>
            <w:tcW w:w="959" w:type="dxa"/>
          </w:tcPr>
          <w:p w14:paraId="3DECFD6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7C28E1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csD</w:t>
            </w:r>
          </w:p>
        </w:tc>
        <w:tc>
          <w:tcPr>
            <w:tcW w:w="7033" w:type="dxa"/>
          </w:tcPr>
          <w:p w14:paraId="0DD30119"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acterial community</w:t>
            </w:r>
          </w:p>
        </w:tc>
        <w:tc>
          <w:tcPr>
            <w:tcW w:w="1155" w:type="dxa"/>
          </w:tcPr>
          <w:p w14:paraId="72DDDAA5" w14:textId="7B4A073F"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a1f2c1dod2","properties":{"formattedCitation":"[23]","plainCitation":"[23]","noteIndex":0},"citationItems":[{"id":6887,"uris":["http://zotero.org/users/local/tLbKPnjF/items/7CFTR6QN"],"itemData":{"id":6887,"type":"article-journal","container-title":"Frontiers in Microbiology","DOI":"10.3389/fmicb.2020.01031","ISSN":"1664-302X","journalAbbreviation":"Front. Microbiol.","page":"1031","source":"DOI.org (Crossref)","title":"Single-Cell Genomics of Novel Actinobacteria With the Wood–Ljungdahl Pathway Discovered in a Serpentinizing System","volume":"11","author":[{"family":"Merino","given":"Nancy"},{"family":"Kawai","given":"Mikihiko"},{"family":"Boyd","given":"Eric S."},{"family":"Colman","given":"Daniel R."},{"family":"McGlynn","given":"Shawn E."},{"family":"Nealson","given":"Kenneth H."},{"family":"Kurokawa","given":"Ken"},{"family":"Hongoh","given":"Yuichi"}],"issued":{"date-parts":[["2020",6,9]]}}}],"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23]</w:t>
            </w:r>
            <w:r w:rsidRPr="00F8503F">
              <w:rPr>
                <w:rFonts w:ascii="Times New Roman" w:hAnsi="Times New Roman" w:cs="Times New Roman"/>
              </w:rPr>
              <w:fldChar w:fldCharType="end"/>
            </w:r>
          </w:p>
        </w:tc>
      </w:tr>
      <w:tr w:rsidR="00E84712" w:rsidRPr="00F8503F" w14:paraId="1AAC42D0" w14:textId="77777777" w:rsidTr="005426E2">
        <w:trPr>
          <w:trHeight w:val="288"/>
        </w:trPr>
        <w:tc>
          <w:tcPr>
            <w:tcW w:w="959" w:type="dxa"/>
          </w:tcPr>
          <w:p w14:paraId="2F9F4F1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DAB1F2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mno</w:t>
            </w:r>
          </w:p>
        </w:tc>
        <w:tc>
          <w:tcPr>
            <w:tcW w:w="7033" w:type="dxa"/>
          </w:tcPr>
          <w:p w14:paraId="78D6A1D5" w14:textId="1CE9827C"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tinobacteria</w:t>
            </w:r>
          </w:p>
        </w:tc>
        <w:tc>
          <w:tcPr>
            <w:tcW w:w="1155" w:type="dxa"/>
          </w:tcPr>
          <w:p w14:paraId="5D0B6EF3" w14:textId="65646CD8"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a1ksupg1j18","properties":{"formattedCitation":"[24]","plainCitation":"[24]","noteIndex":0},"citationItems":[{"id":6741,"uris":["http://zotero.org/users/local/tLbKPnjF/items/CXZX5R7D"],"itemData":{"id":6741,"type":"article-journal","abstract":"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n          , \n            ABSTRACT\n            \n              The recent leveraging of genome-resolved metagenomics has generated an enormous number of genomes from novel uncultured microbial lineages yet left many clades undescribed. Here, we present a global analysis of genomes belonging to Binatota (UBP10), a globally distributed, yet-uncharacterized bacterial phylum. All orders in Binatota encoded the capacity for aerobic methylotrophy using methanol, methylamine, sulfomethanes, and chloromethanes as the substrates. Methylotrophy in Binatota was characterized by order-specific substrate degradation preferences, as well as extensive metabolic versatility, i.e., the utilization of diverse sets of genes, pathways, and combinations to achieve a specific metabolic goal. The genomes also encoded multiple alkane hydroxylases and monooxygenases, potentially enabling growth on a wide range of alkanes and fatty acids. Pigmentation is inferred from a complete pathway for carotenoids (lycopene, β- and γ-carotenes, xanthins, chlorobactenes, and spheroidenes) production. Further, the majority of genes involved in bacteriochlorophyll\n              a\n              ,\n              c\n              , and\n              d\n              biosynthesis were identified, although absence of key genes and failure to identify a photosynthetic reaction center preclude proposing phototrophic capacities. Analysis of 16S rRNA databases showed the preferences of Binatota to terrestrial and freshwater ecosystems, hydrocarbon-rich habitats, and sponges, supporting their potential role in mitigating methanol and methane emissions, breakdown of alkanes, and their association with sponges. Our results expand the lists of methylotrophic, aerobic alkane-degrading, and pigment-producing lineages. We also highlight the consistent encountering of incomplete biosynthetic pathways in microbial genomes, a phenomenon necessitating careful assessment when assigning putative functions based on a set-threshold of pathway completion.\n            \n            \n              IMPORTANCE\n              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 We present evidence that members of the order Binatota specialize in methylotrophy and identify an extensive repertoire of genes and pathways mediating the oxidation of multiple one-carbon (C\n              1\n              ) compounds in Binatota genomes. The occurrence of multiple alkane hydroxylases and monooxygenases in these genomes was also identified, potentially enabling growth on a wide range of alkanes and fatty acids. Pigmentation is inferred from a complete pathway for carotenoids production. We also report on the presence of incomplete chlorophyll biosynthetic pathways in all genomes and propose several evolutionary-grounded scenarios that could explain such a pattern. Assessment of the ecological distribution patterns of the Binatota indicates preference of its members to terrestrial and freshwater ecosystems characterized by high methane and methanol emissions, as well as multiple hydrocarbon-rich habitats and marine sponges.","container-title":"mBio","DOI":"10.1128/mBio.00985-21","ISSN":"2150-7511","issue":"3","journalAbbreviation":"mBio","language":"en","note":"number: 3","page":"e00985-21","source":"DOI.org (Crossref)","title":"Genomic Analysis of the Yet-Uncultured Binatota Reveals Broad Methylotrophic, Alkane-Degradation, and Pigment Production Capacities","volume":"12","author":[{"family":"Murphy","given":"Chelsea L."},{"family":"Sheremet","given":"Andriy"},{"family":"Dunfield","given":"Peter F."},{"family":"Spear","given":"John R."},{"family":"Stepanauskas","given":"Ramunas"},{"family":"Woyke","given":"Tanja"},{"family":"Elshahed","given":"Mostafa S."},{"family":"Youssef","given":"Noha H."}],"editor":[{"family":"Harwood","given":"Caroline S."}],"issued":{"date-parts":[["2021",6,29]]}}}],"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4]</w:t>
            </w:r>
            <w:r w:rsidRPr="00F8503F">
              <w:rPr>
                <w:rFonts w:ascii="Times New Roman" w:hAnsi="Times New Roman" w:cs="Times New Roman"/>
                <w:u w:val="single"/>
              </w:rPr>
              <w:fldChar w:fldCharType="end"/>
            </w:r>
          </w:p>
        </w:tc>
      </w:tr>
      <w:tr w:rsidR="00E84712" w:rsidRPr="00F8503F" w14:paraId="76361BEC" w14:textId="77777777" w:rsidTr="005426E2">
        <w:trPr>
          <w:trHeight w:val="288"/>
        </w:trPr>
        <w:tc>
          <w:tcPr>
            <w:tcW w:w="959" w:type="dxa"/>
          </w:tcPr>
          <w:p w14:paraId="5D8BD391"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8404FBF" w14:textId="3EC86006"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np</w:t>
            </w:r>
          </w:p>
        </w:tc>
        <w:tc>
          <w:tcPr>
            <w:tcW w:w="7033" w:type="dxa"/>
          </w:tcPr>
          <w:p w14:paraId="364025B5" w14:textId="28188A24"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Trichoderma virens A701</w:t>
            </w:r>
          </w:p>
        </w:tc>
        <w:tc>
          <w:tcPr>
            <w:tcW w:w="1155" w:type="dxa"/>
          </w:tcPr>
          <w:p w14:paraId="55F369FE" w14:textId="50785740"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cC9Gol8b","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637A5B03" w14:textId="77777777" w:rsidTr="005426E2">
        <w:trPr>
          <w:trHeight w:val="288"/>
        </w:trPr>
        <w:tc>
          <w:tcPr>
            <w:tcW w:w="959" w:type="dxa"/>
          </w:tcPr>
          <w:p w14:paraId="56F043D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A68228B"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go</w:t>
            </w:r>
          </w:p>
        </w:tc>
        <w:tc>
          <w:tcPr>
            <w:tcW w:w="7033" w:type="dxa"/>
          </w:tcPr>
          <w:p w14:paraId="6802143F"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Trichoderma virens A701</w:t>
            </w:r>
          </w:p>
        </w:tc>
        <w:tc>
          <w:tcPr>
            <w:tcW w:w="1155" w:type="dxa"/>
          </w:tcPr>
          <w:p w14:paraId="32CFA85A" w14:textId="5355525D"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wP3hWCW9","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565E8075" w14:textId="77777777" w:rsidTr="005426E2">
        <w:trPr>
          <w:trHeight w:val="288"/>
        </w:trPr>
        <w:tc>
          <w:tcPr>
            <w:tcW w:w="959" w:type="dxa"/>
          </w:tcPr>
          <w:p w14:paraId="23C4863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55D1750" w14:textId="6DB04EAF"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XY</w:t>
            </w:r>
          </w:p>
        </w:tc>
        <w:tc>
          <w:tcPr>
            <w:tcW w:w="7033" w:type="dxa"/>
          </w:tcPr>
          <w:p w14:paraId="1F54282A" w14:textId="5C394D94"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Enterobacter sp</w:t>
            </w:r>
            <w:r>
              <w:rPr>
                <w:rFonts w:ascii="Times New Roman" w:hAnsi="Times New Roman" w:cs="Times New Roman"/>
                <w:i/>
                <w:iCs/>
                <w:color w:val="000000" w:themeColor="text1"/>
                <w:sz w:val="24"/>
                <w:szCs w:val="24"/>
              </w:rPr>
              <w:t xml:space="preserve">. </w:t>
            </w:r>
            <w:r w:rsidRPr="006C07FC">
              <w:rPr>
                <w:rFonts w:ascii="Times New Roman" w:hAnsi="Times New Roman" w:cs="Times New Roman"/>
                <w:i/>
                <w:iCs/>
                <w:color w:val="000000" w:themeColor="text1"/>
                <w:sz w:val="24"/>
                <w:szCs w:val="24"/>
              </w:rPr>
              <w:t>NCCP-607</w:t>
            </w:r>
          </w:p>
        </w:tc>
        <w:tc>
          <w:tcPr>
            <w:tcW w:w="1155" w:type="dxa"/>
          </w:tcPr>
          <w:p w14:paraId="7A958D66" w14:textId="459BBA59"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W2xm2tDF","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1DC12EA2" w14:textId="77777777" w:rsidTr="005426E2">
        <w:trPr>
          <w:trHeight w:val="288"/>
        </w:trPr>
        <w:tc>
          <w:tcPr>
            <w:tcW w:w="959" w:type="dxa"/>
          </w:tcPr>
          <w:p w14:paraId="7FF34C5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3C5764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CJ</w:t>
            </w:r>
          </w:p>
        </w:tc>
        <w:tc>
          <w:tcPr>
            <w:tcW w:w="7033" w:type="dxa"/>
          </w:tcPr>
          <w:p w14:paraId="3956A02A" w14:textId="328A48D1"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Enterobacter sp. NCCP-607</w:t>
            </w:r>
          </w:p>
        </w:tc>
        <w:tc>
          <w:tcPr>
            <w:tcW w:w="1155" w:type="dxa"/>
          </w:tcPr>
          <w:p w14:paraId="4B4B2B19" w14:textId="2D2DC496"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HQ5SiklH","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259159CC" w14:textId="77777777" w:rsidTr="005426E2">
        <w:trPr>
          <w:trHeight w:val="288"/>
        </w:trPr>
        <w:tc>
          <w:tcPr>
            <w:tcW w:w="959" w:type="dxa"/>
          </w:tcPr>
          <w:p w14:paraId="35B7C92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6ADBF47" w14:textId="13740002"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bw</w:t>
            </w:r>
          </w:p>
        </w:tc>
        <w:tc>
          <w:tcPr>
            <w:tcW w:w="7033" w:type="dxa"/>
          </w:tcPr>
          <w:p w14:paraId="328FF144" w14:textId="6430F63C"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Enterobacter sp. NCCP-607</w:t>
            </w:r>
          </w:p>
        </w:tc>
        <w:tc>
          <w:tcPr>
            <w:tcW w:w="1155" w:type="dxa"/>
          </w:tcPr>
          <w:p w14:paraId="57279BD0" w14:textId="45634DC3"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Yg7XIGfa","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363B3FA6" w14:textId="77777777" w:rsidTr="005426E2">
        <w:trPr>
          <w:trHeight w:val="288"/>
        </w:trPr>
        <w:tc>
          <w:tcPr>
            <w:tcW w:w="959" w:type="dxa"/>
          </w:tcPr>
          <w:p w14:paraId="4B5C3D3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CA5701A" w14:textId="1CA3C1D8"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ALB</w:t>
            </w:r>
          </w:p>
        </w:tc>
        <w:tc>
          <w:tcPr>
            <w:tcW w:w="7033" w:type="dxa"/>
          </w:tcPr>
          <w:p w14:paraId="61CA585B" w14:textId="51503DB4"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w:t>
            </w:r>
          </w:p>
        </w:tc>
        <w:tc>
          <w:tcPr>
            <w:tcW w:w="1155" w:type="dxa"/>
          </w:tcPr>
          <w:p w14:paraId="2AAC7CC4" w14:textId="0E5C121D"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UxZgD6I0","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053ADA4E" w14:textId="77777777" w:rsidTr="005426E2">
        <w:trPr>
          <w:trHeight w:val="288"/>
        </w:trPr>
        <w:tc>
          <w:tcPr>
            <w:tcW w:w="959" w:type="dxa"/>
          </w:tcPr>
          <w:p w14:paraId="718F8A55"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ABAD9B0" w14:textId="2594755B"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naA</w:t>
            </w:r>
          </w:p>
        </w:tc>
        <w:tc>
          <w:tcPr>
            <w:tcW w:w="7033" w:type="dxa"/>
          </w:tcPr>
          <w:p w14:paraId="5D3E03B0" w14:textId="4B66F3C8"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 aerogen</w:t>
            </w:r>
            <w:r>
              <w:rPr>
                <w:rFonts w:ascii="Times New Roman" w:hAnsi="Times New Roman" w:cs="Times New Roman"/>
                <w:i/>
                <w:iCs/>
                <w:color w:val="000000" w:themeColor="text1"/>
                <w:sz w:val="24"/>
                <w:szCs w:val="24"/>
              </w:rPr>
              <w:t>es</w:t>
            </w:r>
          </w:p>
        </w:tc>
        <w:tc>
          <w:tcPr>
            <w:tcW w:w="1155" w:type="dxa"/>
          </w:tcPr>
          <w:p w14:paraId="2F204D1B" w14:textId="47A323AF"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18iWMjLd","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1A861F87" w14:textId="77777777" w:rsidTr="005426E2">
        <w:trPr>
          <w:trHeight w:val="288"/>
        </w:trPr>
        <w:tc>
          <w:tcPr>
            <w:tcW w:w="959" w:type="dxa"/>
          </w:tcPr>
          <w:p w14:paraId="0406D431"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506FD5F" w14:textId="589CDD38"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CE</w:t>
            </w:r>
          </w:p>
        </w:tc>
        <w:tc>
          <w:tcPr>
            <w:tcW w:w="7033" w:type="dxa"/>
          </w:tcPr>
          <w:p w14:paraId="4832E760" w14:textId="14DF95B9"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w:t>
            </w:r>
          </w:p>
        </w:tc>
        <w:tc>
          <w:tcPr>
            <w:tcW w:w="1155" w:type="dxa"/>
          </w:tcPr>
          <w:p w14:paraId="63E31AC0" w14:textId="607F8EA8"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yNtzDcho","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2B2DA22B" w14:textId="77777777" w:rsidTr="005426E2">
        <w:trPr>
          <w:trHeight w:val="288"/>
        </w:trPr>
        <w:tc>
          <w:tcPr>
            <w:tcW w:w="959" w:type="dxa"/>
          </w:tcPr>
          <w:p w14:paraId="1726BA7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3CB66BB"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CO</w:t>
            </w:r>
          </w:p>
        </w:tc>
        <w:tc>
          <w:tcPr>
            <w:tcW w:w="7033" w:type="dxa"/>
          </w:tcPr>
          <w:p w14:paraId="6D30DA10" w14:textId="7E183E2F"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77</w:t>
            </w:r>
          </w:p>
        </w:tc>
        <w:tc>
          <w:tcPr>
            <w:tcW w:w="1155" w:type="dxa"/>
          </w:tcPr>
          <w:p w14:paraId="062A989E" w14:textId="0529208E"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mt30wvt3","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2C9F64C8" w14:textId="77777777" w:rsidTr="005426E2">
        <w:trPr>
          <w:trHeight w:val="288"/>
        </w:trPr>
        <w:tc>
          <w:tcPr>
            <w:tcW w:w="959" w:type="dxa"/>
          </w:tcPr>
          <w:p w14:paraId="10B30B0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FBA3F31"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HAS</w:t>
            </w:r>
          </w:p>
        </w:tc>
        <w:tc>
          <w:tcPr>
            <w:tcW w:w="7033" w:type="dxa"/>
          </w:tcPr>
          <w:p w14:paraId="6717111E"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w:t>
            </w:r>
          </w:p>
        </w:tc>
        <w:tc>
          <w:tcPr>
            <w:tcW w:w="1155" w:type="dxa"/>
          </w:tcPr>
          <w:p w14:paraId="7AF88F53" w14:textId="4BB17EAB"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P6JW9Uq3","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26213E25" w14:textId="77777777" w:rsidTr="005426E2">
        <w:trPr>
          <w:trHeight w:val="288"/>
        </w:trPr>
        <w:tc>
          <w:tcPr>
            <w:tcW w:w="959" w:type="dxa"/>
          </w:tcPr>
          <w:p w14:paraId="79EA096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27859F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ON</w:t>
            </w:r>
          </w:p>
        </w:tc>
        <w:tc>
          <w:tcPr>
            <w:tcW w:w="7033" w:type="dxa"/>
          </w:tcPr>
          <w:p w14:paraId="7E210C28"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w:t>
            </w:r>
          </w:p>
        </w:tc>
        <w:tc>
          <w:tcPr>
            <w:tcW w:w="1155" w:type="dxa"/>
          </w:tcPr>
          <w:p w14:paraId="54DC6526" w14:textId="56BF9063"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kMczwhvk","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57CD7FE3" w14:textId="77777777" w:rsidTr="005426E2">
        <w:trPr>
          <w:trHeight w:val="288"/>
        </w:trPr>
        <w:tc>
          <w:tcPr>
            <w:tcW w:w="959" w:type="dxa"/>
          </w:tcPr>
          <w:p w14:paraId="6459D50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54E413C"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YG</w:t>
            </w:r>
          </w:p>
        </w:tc>
        <w:tc>
          <w:tcPr>
            <w:tcW w:w="7033" w:type="dxa"/>
          </w:tcPr>
          <w:p w14:paraId="062996E2"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w:t>
            </w:r>
          </w:p>
        </w:tc>
        <w:tc>
          <w:tcPr>
            <w:tcW w:w="1155" w:type="dxa"/>
          </w:tcPr>
          <w:p w14:paraId="048E07CA" w14:textId="56D74CDA"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UQF66Uz8","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15433603" w14:textId="77777777" w:rsidTr="005426E2">
        <w:trPr>
          <w:trHeight w:val="288"/>
        </w:trPr>
        <w:tc>
          <w:tcPr>
            <w:tcW w:w="959" w:type="dxa"/>
          </w:tcPr>
          <w:p w14:paraId="01B0077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91A9467" w14:textId="461C3900"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RRO</w:t>
            </w:r>
          </w:p>
        </w:tc>
        <w:tc>
          <w:tcPr>
            <w:tcW w:w="7033" w:type="dxa"/>
          </w:tcPr>
          <w:p w14:paraId="6BBC1427" w14:textId="43C3974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2</w:t>
            </w:r>
          </w:p>
        </w:tc>
        <w:tc>
          <w:tcPr>
            <w:tcW w:w="1155" w:type="dxa"/>
          </w:tcPr>
          <w:p w14:paraId="295DF9C1" w14:textId="4190712A"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8ad4VT4g","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386970A2" w14:textId="77777777" w:rsidTr="005426E2">
        <w:trPr>
          <w:trHeight w:val="288"/>
        </w:trPr>
        <w:tc>
          <w:tcPr>
            <w:tcW w:w="959" w:type="dxa"/>
          </w:tcPr>
          <w:p w14:paraId="23B643F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25A74E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CD</w:t>
            </w:r>
          </w:p>
        </w:tc>
        <w:tc>
          <w:tcPr>
            <w:tcW w:w="7033" w:type="dxa"/>
          </w:tcPr>
          <w:p w14:paraId="0344C7A0"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UISO178</w:t>
            </w:r>
          </w:p>
        </w:tc>
        <w:tc>
          <w:tcPr>
            <w:tcW w:w="1155" w:type="dxa"/>
          </w:tcPr>
          <w:p w14:paraId="00AAED97" w14:textId="77175B69"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O2m6wBnb","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6AD81356" w14:textId="77777777" w:rsidTr="005426E2">
        <w:trPr>
          <w:trHeight w:val="288"/>
        </w:trPr>
        <w:tc>
          <w:tcPr>
            <w:tcW w:w="959" w:type="dxa"/>
          </w:tcPr>
          <w:p w14:paraId="4012B8D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94A97A1" w14:textId="6BA12D5B"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SAB</w:t>
            </w:r>
          </w:p>
        </w:tc>
        <w:tc>
          <w:tcPr>
            <w:tcW w:w="7033" w:type="dxa"/>
          </w:tcPr>
          <w:p w14:paraId="2DA7CECF" w14:textId="2155DAB2"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2</w:t>
            </w:r>
          </w:p>
        </w:tc>
        <w:tc>
          <w:tcPr>
            <w:tcW w:w="1155" w:type="dxa"/>
          </w:tcPr>
          <w:p w14:paraId="19B5B471" w14:textId="75B3A206"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sg3Ajeb6","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70C88F14" w14:textId="77777777" w:rsidTr="005426E2">
        <w:trPr>
          <w:trHeight w:val="288"/>
        </w:trPr>
        <w:tc>
          <w:tcPr>
            <w:tcW w:w="959" w:type="dxa"/>
          </w:tcPr>
          <w:p w14:paraId="7E6AC499" w14:textId="77777777" w:rsidR="00E84712" w:rsidRPr="00E63D41" w:rsidRDefault="00E84712" w:rsidP="00E84712">
            <w:pPr>
              <w:pStyle w:val="ListParagraph"/>
              <w:numPr>
                <w:ilvl w:val="0"/>
                <w:numId w:val="2"/>
              </w:numPr>
              <w:spacing w:line="276" w:lineRule="auto"/>
              <w:rPr>
                <w:rFonts w:ascii="Times New Roman" w:hAnsi="Times New Roman" w:cs="Times New Roman"/>
                <w:i/>
                <w:iCs/>
              </w:rPr>
            </w:pPr>
          </w:p>
        </w:tc>
        <w:tc>
          <w:tcPr>
            <w:tcW w:w="1708" w:type="dxa"/>
          </w:tcPr>
          <w:p w14:paraId="6105133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DEM1</w:t>
            </w:r>
          </w:p>
        </w:tc>
        <w:tc>
          <w:tcPr>
            <w:tcW w:w="7033" w:type="dxa"/>
          </w:tcPr>
          <w:p w14:paraId="1AC046DC"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2</w:t>
            </w:r>
          </w:p>
        </w:tc>
        <w:tc>
          <w:tcPr>
            <w:tcW w:w="1155" w:type="dxa"/>
          </w:tcPr>
          <w:p w14:paraId="5D6B19C5" w14:textId="73AD17B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WqpX6z65","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37E9C463" w14:textId="77777777" w:rsidTr="005426E2">
        <w:trPr>
          <w:trHeight w:val="288"/>
        </w:trPr>
        <w:tc>
          <w:tcPr>
            <w:tcW w:w="959" w:type="dxa"/>
          </w:tcPr>
          <w:p w14:paraId="5925DD6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CABFBC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GGO</w:t>
            </w:r>
          </w:p>
        </w:tc>
        <w:tc>
          <w:tcPr>
            <w:tcW w:w="7033" w:type="dxa"/>
          </w:tcPr>
          <w:p w14:paraId="0CE60990"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2</w:t>
            </w:r>
          </w:p>
        </w:tc>
        <w:tc>
          <w:tcPr>
            <w:tcW w:w="1155" w:type="dxa"/>
          </w:tcPr>
          <w:p w14:paraId="700982BF" w14:textId="5054241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On4HcRBW","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0F3B5347" w14:textId="77777777" w:rsidTr="005426E2">
        <w:trPr>
          <w:trHeight w:val="288"/>
        </w:trPr>
        <w:tc>
          <w:tcPr>
            <w:tcW w:w="959" w:type="dxa"/>
          </w:tcPr>
          <w:p w14:paraId="1E1FCC21"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4E6D06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glgP</w:t>
            </w:r>
          </w:p>
        </w:tc>
        <w:tc>
          <w:tcPr>
            <w:tcW w:w="7033" w:type="dxa"/>
          </w:tcPr>
          <w:p w14:paraId="65D4CA2A"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2</w:t>
            </w:r>
          </w:p>
        </w:tc>
        <w:tc>
          <w:tcPr>
            <w:tcW w:w="1155" w:type="dxa"/>
          </w:tcPr>
          <w:p w14:paraId="2F5C9E8D" w14:textId="6A1D228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u9zJq4RC","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5D976933" w14:textId="77777777" w:rsidTr="005426E2">
        <w:trPr>
          <w:trHeight w:val="288"/>
        </w:trPr>
        <w:tc>
          <w:tcPr>
            <w:tcW w:w="959" w:type="dxa"/>
          </w:tcPr>
          <w:p w14:paraId="212EB69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81FA13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MCF</w:t>
            </w:r>
          </w:p>
        </w:tc>
        <w:tc>
          <w:tcPr>
            <w:tcW w:w="7033" w:type="dxa"/>
          </w:tcPr>
          <w:p w14:paraId="107975FB"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2</w:t>
            </w:r>
          </w:p>
        </w:tc>
        <w:tc>
          <w:tcPr>
            <w:tcW w:w="1155" w:type="dxa"/>
          </w:tcPr>
          <w:p w14:paraId="1EAFE957" w14:textId="3B58689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e0Fo31nv","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0BC202B6" w14:textId="77777777" w:rsidTr="005426E2">
        <w:trPr>
          <w:trHeight w:val="288"/>
        </w:trPr>
        <w:tc>
          <w:tcPr>
            <w:tcW w:w="959" w:type="dxa"/>
          </w:tcPr>
          <w:p w14:paraId="14ABA505"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7E65BF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LE</w:t>
            </w:r>
          </w:p>
        </w:tc>
        <w:tc>
          <w:tcPr>
            <w:tcW w:w="7033" w:type="dxa"/>
          </w:tcPr>
          <w:p w14:paraId="7B63514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2</w:t>
            </w:r>
          </w:p>
        </w:tc>
        <w:tc>
          <w:tcPr>
            <w:tcW w:w="1155" w:type="dxa"/>
          </w:tcPr>
          <w:p w14:paraId="2C31C0E6" w14:textId="2A6879F0"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cK6hMMSc","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7442BEF6" w14:textId="77777777" w:rsidTr="005426E2">
        <w:trPr>
          <w:trHeight w:val="288"/>
        </w:trPr>
        <w:tc>
          <w:tcPr>
            <w:tcW w:w="959" w:type="dxa"/>
          </w:tcPr>
          <w:p w14:paraId="27ACB8E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83E5D3F" w14:textId="04EBCFDC"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TR</w:t>
            </w:r>
          </w:p>
        </w:tc>
        <w:tc>
          <w:tcPr>
            <w:tcW w:w="7033" w:type="dxa"/>
          </w:tcPr>
          <w:p w14:paraId="7B8BFFDE" w14:textId="6591CD63"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Klebsiella aerogenes strain M242</w:t>
            </w:r>
          </w:p>
        </w:tc>
        <w:tc>
          <w:tcPr>
            <w:tcW w:w="1155" w:type="dxa"/>
          </w:tcPr>
          <w:p w14:paraId="44E3DA83" w14:textId="25813E16"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G4gWk05e","properties":{"formattedCitation":"[25]","plainCitation":"[25]","noteIndex":0},"citationItems":[{"id":5628,"uris":["http://zotero.org/users/local/tLbKPnjF/items/43BVFT2F"],"itemData":{"id":5628,"type":"article-journal","abstract":"Microbe-plant partnership in phytoremediation involves a synergistic interaction that leads to degradation of contaminants. The identification and characterization of these microorganisms is fundamental in environmental management. This study is aimed at investigating the influence of &lt;i&gt;Glycine max&lt;/i&gt; and &lt;i&gt;Zea mays&lt;/i&gt; on microbial make-up and differentiation of soil bacterial and fungal isolates in crude oil contaminated soil. We employed conventional technique of microbial isolation and gene sequencing to evaluate the microbial composition in crude oil contaminated soil. The microorganisms were isolated from crude oil contaminated soil (0%, 4%, 8%) and were identified using 16S rRNA gene (for bacteria) and Internal Transcribed Spacer (ITS) gene (for fungi). We observed a change in the microbial cell density with respect to treatment conditions implying a shift in microbial dynamics to total hydrocarbon utilizing bacteria as the dominant microbes. The sequence data revealed five bacteria strain; &lt;i&gt;Klebsiella aerogenes&lt;/i&gt; strain 77, &lt;i&gt;Klebsiella aerogenes&lt;/i&gt; strain UISO178, &lt;i&gt;Salmonella enterica&lt;/i&gt; strain ABUH7, &lt;i&gt;Klebsiella aerogenes&lt;/i&gt; strain M242 and Enterobacter sp. NCCP-607 and three fungi strains; &lt;i&gt;Galactomyces geotrichum&lt;/i&gt; strain CBS, &lt;i&gt;Aspergillus niger&lt;/i&gt; strain YMCHA73 and &lt;i&gt;Trichoderma virens&lt;/i&gt; isolate A701. Annotation analysis using FGENESB and gene scan revealed proteins involved in various metabolic processes and hydrocarbon utilization. GHOSTKOLA output revealed several genetic elements and pathways such as DnaA, PYG, mrcA, environmental, cellular and genetic information processing and degradation enhancers. Our findings show that &lt;i&gt;G. max&lt;/i&gt; and &lt;i&gt;Z. mays&lt;/i&gt; in association with bacteria can enhance ecosystem restoration of crude oil contaminated soil.","container-title":"Environmental Analysis Health and Toxicology","DOI":"10.5620/eaht.2022008","ISSN":"2671-9525","issue":"2","journalAbbreviation":"Environ Anal Health Toxicol","language":"en","note":"number: 2","page":"e2022008","source":"DOI.org (Crossref)","title":"Characterization of hydrocarbon degrading microorganisms from Glycine max and Zea mays phytoremediated crude oil contaminated soil","volume":"37","author":[{"family":"Njoku","given":"Kelechi L"},{"family":"Ude","given":"Eme O"},{"family":"Jegede","given":"Temitope O"},{"family":"Adeyanju","given":"Omotoyosi Z"},{"family":"Iheme","given":"Patricia O"}],"issued":{"date-parts":[["2022",4,11]]}}}],"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5]</w:t>
            </w:r>
            <w:r w:rsidRPr="00F8503F">
              <w:rPr>
                <w:rFonts w:ascii="Times New Roman" w:hAnsi="Times New Roman" w:cs="Times New Roman"/>
                <w:u w:val="single"/>
              </w:rPr>
              <w:fldChar w:fldCharType="end"/>
            </w:r>
          </w:p>
        </w:tc>
      </w:tr>
      <w:tr w:rsidR="00E84712" w:rsidRPr="00F8503F" w14:paraId="32B5D35E" w14:textId="77777777" w:rsidTr="005426E2">
        <w:trPr>
          <w:trHeight w:val="288"/>
        </w:trPr>
        <w:tc>
          <w:tcPr>
            <w:tcW w:w="959" w:type="dxa"/>
          </w:tcPr>
          <w:p w14:paraId="7492DB1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0EBE349"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dh2</w:t>
            </w:r>
          </w:p>
        </w:tc>
        <w:tc>
          <w:tcPr>
            <w:tcW w:w="7033" w:type="dxa"/>
          </w:tcPr>
          <w:p w14:paraId="347B50F2" w14:textId="03167D20"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roteobacteria</w:t>
            </w:r>
          </w:p>
        </w:tc>
        <w:tc>
          <w:tcPr>
            <w:tcW w:w="1155" w:type="dxa"/>
          </w:tcPr>
          <w:p w14:paraId="79DD1D31" w14:textId="6991908F"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K7oGxqJN","properties":{"formattedCitation":"[26]","plainCitation":"[26]","noteIndex":0},"citationItems":[{"id":5624,"uris":["http://zotero.org/users/local/tLbKPnjF/items/9RQ2697R"],"itemData":{"id":5624,"type":"article-journal","abstract":"Abstract\n            \n              Escalating oil consumption has resulted in an increase in accidental spills of petroleum hydrocarbons, causing severe environmental degradation, notably in vulnerable regions like the Niger Delta. Complex mixture of these hydrocarbons particularly long-chain alkanes presents unique challenges in restoration of polluted environment due to their chemical properties. This study aimed to investigate the long-chain hydrocarbon-degrading bacterial communities within long-term chronically polluted soil in Ogoniland, by utilizing both traditional cultivation methods and modern culture-independent techniques. Results revealed that surface-polluted soil (SPS) and subsurface soil (SPSS) exhibit significantly higher total organic carbon (TOC) ranging from 5.64 to 5.06% and total petroleum hydrocarbons (TPH) levels ranging from 36,775 ppm to 14,087 ppm, compared to unpolluted soil (UPS) with 1.97% TOC and 479 ppm TPH, respectively. Analysis of carbon chain lengths reveals the prevalence of longer-chain alkanes (C20-28) in the surface soil. Culture-dependent methods, utilizing crude oil enrichment (COE) and paraffin wax enrichment (PWE), yield 47 bacterial isolates subjected to a long-chain alkane degradation assay. Twelve bacterial strains demonstrate significant degradation abilities across all enriched media. Three bacterial members, namely\n              Pseudomonas\n              sp. (\n              almA\n              ),\n              Marinomonas\n              sp. (\n              almA\n              ), and\n              Alteromonas\n              (\n              ladA\n              ), exhibit genes responsible for long-chain alkane degradation, demonstrating efficiency between 50 and 80%. Culture-independent analysis reveals that surface SPS samples exhibit greater species richness and diversity compared to subsurface SPSS samples.\n              Proteobacteria\n              dominates as the phylum in both soil sample types, ranging from 22.23 to 82.61%, with\n              Firmicutes\n              (0.2–2.22%),\n              Actinobacteria\n              (0.4–3.02%), and\n              Acidobacteria\n              (0.1–3.53%) also prevalent. Bacterial profiles at genus level revealed that distinct variations among bacterial populations between SPS and SPSS samples comprising number of hydrocarbon degraders and the functional predictions also highlight the presence of potential catabolic genes (\n              nahAa\n              ,\n              adh2\n              , and\n              cpnA\n              ) in the polluted soil. However, culture-dependent analysis only captured a few of the dominant members found in culture-independent analysis, implying that more specialized media or environments are needed to isolate more bacterial members. The findings from this study contribute valuable information to ecological and biotechnological aspects, aiding in the development of more effective bioremediation applications for restoring oil-contaminated environments.","container-title":"Environmental Science and Pollution Research","DOI":"10.1007/s11356-024-33326-6","ISSN":"1614-7499","issue":"21","journalAbbreviation":"Environ Sci Pollut Res","language":"en","note":"number: 21","page":"30867-30885","source":"DOI.org (Crossref)","title":"Characterization and identification of long-chain hydrocarbon-degrading bacterial communities in long-term chronically polluted soil in Ogoniland: an integrated approach using culture-dependent and independent methods","title-short":"Characterization and identification of long-chain hydrocarbon-degrading bacterial communities in long-term chronically polluted soil in Ogoniland","volume":"31","author":[{"family":"Okoye","given":"Amara Ukamaka"},{"family":"Selvarajan","given":"Ramganesh"},{"family":"Chikere","given":"Chioma Blaise"},{"family":"Okpokwasili","given":"Gideon Chijioke"},{"family":"Mearns","given":"Kevin"}],"issued":{"date-parts":[["2024",4,15]]}}}],"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6]</w:t>
            </w:r>
            <w:r w:rsidRPr="00F8503F">
              <w:rPr>
                <w:rFonts w:ascii="Times New Roman" w:hAnsi="Times New Roman" w:cs="Times New Roman"/>
                <w:u w:val="single"/>
              </w:rPr>
              <w:fldChar w:fldCharType="end"/>
            </w:r>
          </w:p>
        </w:tc>
      </w:tr>
      <w:tr w:rsidR="00E84712" w:rsidRPr="00F8503F" w14:paraId="080653D9" w14:textId="77777777" w:rsidTr="005426E2">
        <w:trPr>
          <w:trHeight w:val="288"/>
        </w:trPr>
        <w:tc>
          <w:tcPr>
            <w:tcW w:w="959" w:type="dxa"/>
          </w:tcPr>
          <w:p w14:paraId="0138A45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50607E7" w14:textId="79D1BB17" w:rsidR="00E84712" w:rsidRPr="00F8503F" w:rsidRDefault="00E84712" w:rsidP="00E84712">
            <w:pPr>
              <w:spacing w:line="276" w:lineRule="auto"/>
              <w:jc w:val="center"/>
              <w:rPr>
                <w:rFonts w:ascii="Times New Roman" w:hAnsi="Times New Roman" w:cs="Times New Roman"/>
                <w:i/>
                <w:iCs/>
              </w:rPr>
            </w:pPr>
            <w:r>
              <w:rPr>
                <w:rFonts w:ascii="Times New Roman" w:hAnsi="Times New Roman" w:cs="Times New Roman"/>
                <w:i/>
                <w:iCs/>
              </w:rPr>
              <w:t>cpnA</w:t>
            </w:r>
          </w:p>
        </w:tc>
        <w:tc>
          <w:tcPr>
            <w:tcW w:w="7033" w:type="dxa"/>
          </w:tcPr>
          <w:p w14:paraId="036A28C0" w14:textId="64E6E9D5"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roteobacteria</w:t>
            </w:r>
          </w:p>
        </w:tc>
        <w:tc>
          <w:tcPr>
            <w:tcW w:w="1155" w:type="dxa"/>
          </w:tcPr>
          <w:p w14:paraId="1AAA081F" w14:textId="37A0E4BC"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4cflpeha","properties":{"formattedCitation":"[26]","plainCitation":"[26]","noteIndex":0},"citationItems":[{"id":5624,"uris":["http://zotero.org/users/local/tLbKPnjF/items/9RQ2697R"],"itemData":{"id":5624,"type":"article-journal","abstract":"Abstract\n            \n              Escalating oil consumption has resulted in an increase in accidental spills of petroleum hydrocarbons, causing severe environmental degradation, notably in vulnerable regions like the Niger Delta. Complex mixture of these hydrocarbons particularly long-chain alkanes presents unique challenges in restoration of polluted environment due to their chemical properties. This study aimed to investigate the long-chain hydrocarbon-degrading bacterial communities within long-term chronically polluted soil in Ogoniland, by utilizing both traditional cultivation methods and modern culture-independent techniques. Results revealed that surface-polluted soil (SPS) and subsurface soil (SPSS) exhibit significantly higher total organic carbon (TOC) ranging from 5.64 to 5.06% and total petroleum hydrocarbons (TPH) levels ranging from 36,775 ppm to 14,087 ppm, compared to unpolluted soil (UPS) with 1.97% TOC and 479 ppm TPH, respectively. Analysis of carbon chain lengths reveals the prevalence of longer-chain alkanes (C20-28) in the surface soil. Culture-dependent methods, utilizing crude oil enrichment (COE) and paraffin wax enrichment (PWE), yield 47 bacterial isolates subjected to a long-chain alkane degradation assay. Twelve bacterial strains demonstrate significant degradation abilities across all enriched media. Three bacterial members, namely\n              Pseudomonas\n              sp. (\n              almA\n              ),\n              Marinomonas\n              sp. (\n              almA\n              ), and\n              Alteromonas\n              (\n              ladA\n              ), exhibit genes responsible for long-chain alkane degradation, demonstrating efficiency between 50 and 80%. Culture-independent analysis reveals that surface SPS samples exhibit greater species richness and diversity compared to subsurface SPSS samples.\n              Proteobacteria\n              dominates as the phylum in both soil sample types, ranging from 22.23 to 82.61%, with\n              Firmicutes\n              (0.2–2.22%),\n              Actinobacteria\n              (0.4–3.02%), and\n              Acidobacteria\n              (0.1–3.53%) also prevalent. Bacterial profiles at genus level revealed that distinct variations among bacterial populations between SPS and SPSS samples comprising number of hydrocarbon degraders and the functional predictions also highlight the presence of potential catabolic genes (\n              nahAa\n              ,\n              adh2\n              , and\n              cpnA\n              ) in the polluted soil. However, culture-dependent analysis only captured a few of the dominant members found in culture-independent analysis, implying that more specialized media or environments are needed to isolate more bacterial members. The findings from this study contribute valuable information to ecological and biotechnological aspects, aiding in the development of more effective bioremediation applications for restoring oil-contaminated environments.","container-title":"Environmental Science and Pollution Research","DOI":"10.1007/s11356-024-33326-6","ISSN":"1614-7499","issue":"21","journalAbbreviation":"Environ Sci Pollut Res","language":"en","note":"number: 21","page":"30867-30885","source":"DOI.org (Crossref)","title":"Characterization and identification of long-chain hydrocarbon-degrading bacterial communities in long-term chronically polluted soil in Ogoniland: an integrated approach using culture-dependent and independent methods","title-short":"Characterization and identification of long-chain hydrocarbon-degrading bacterial communities in long-term chronically polluted soil in Ogoniland","volume":"31","author":[{"family":"Okoye","given":"Amara Ukamaka"},{"family":"Selvarajan","given":"Ramganesh"},{"family":"Chikere","given":"Chioma Blaise"},{"family":"Okpokwasili","given":"Gideon Chijioke"},{"family":"Mearns","given":"Kevin"}],"issued":{"date-parts":[["2024",4,15]]}}}],"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6]</w:t>
            </w:r>
            <w:r w:rsidRPr="00F8503F">
              <w:rPr>
                <w:rFonts w:ascii="Times New Roman" w:hAnsi="Times New Roman" w:cs="Times New Roman"/>
                <w:u w:val="single"/>
              </w:rPr>
              <w:fldChar w:fldCharType="end"/>
            </w:r>
          </w:p>
        </w:tc>
      </w:tr>
      <w:tr w:rsidR="00E84712" w:rsidRPr="00F8503F" w14:paraId="1E982534" w14:textId="77777777" w:rsidTr="005426E2">
        <w:trPr>
          <w:trHeight w:val="288"/>
        </w:trPr>
        <w:tc>
          <w:tcPr>
            <w:tcW w:w="959" w:type="dxa"/>
          </w:tcPr>
          <w:p w14:paraId="047A8CA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C728B6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arAa</w:t>
            </w:r>
          </w:p>
        </w:tc>
        <w:tc>
          <w:tcPr>
            <w:tcW w:w="7033" w:type="dxa"/>
          </w:tcPr>
          <w:p w14:paraId="015BCD9C" w14:textId="10CAE568"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baumannii</w:t>
            </w:r>
          </w:p>
        </w:tc>
        <w:tc>
          <w:tcPr>
            <w:tcW w:w="1155" w:type="dxa"/>
          </w:tcPr>
          <w:p w14:paraId="39EB9AA3" w14:textId="6C9A8B9A"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CYtyeHvL","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53F88437" w14:textId="77777777" w:rsidTr="005426E2">
        <w:trPr>
          <w:trHeight w:val="288"/>
        </w:trPr>
        <w:tc>
          <w:tcPr>
            <w:tcW w:w="959" w:type="dxa"/>
          </w:tcPr>
          <w:p w14:paraId="4DD7ED7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FBEDE0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oxA</w:t>
            </w:r>
          </w:p>
        </w:tc>
        <w:tc>
          <w:tcPr>
            <w:tcW w:w="7033" w:type="dxa"/>
          </w:tcPr>
          <w:p w14:paraId="08598C6A"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phingomonas paucimobilis</w:t>
            </w:r>
          </w:p>
        </w:tc>
        <w:tc>
          <w:tcPr>
            <w:tcW w:w="1155" w:type="dxa"/>
          </w:tcPr>
          <w:p w14:paraId="6E6C835D" w14:textId="51E01BE6"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q0kMGyi5","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0D927015" w14:textId="77777777" w:rsidTr="005426E2">
        <w:trPr>
          <w:trHeight w:val="288"/>
        </w:trPr>
        <w:tc>
          <w:tcPr>
            <w:tcW w:w="959" w:type="dxa"/>
          </w:tcPr>
          <w:p w14:paraId="7FF50E8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73AC44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cmAB</w:t>
            </w:r>
          </w:p>
        </w:tc>
        <w:tc>
          <w:tcPr>
            <w:tcW w:w="7033" w:type="dxa"/>
          </w:tcPr>
          <w:p w14:paraId="2489C2F9"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treptobacillus</w:t>
            </w:r>
          </w:p>
        </w:tc>
        <w:tc>
          <w:tcPr>
            <w:tcW w:w="1155" w:type="dxa"/>
          </w:tcPr>
          <w:p w14:paraId="54098DD1" w14:textId="1A4395EC"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sfTcWOsc","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656CA554" w14:textId="77777777" w:rsidTr="005426E2">
        <w:trPr>
          <w:trHeight w:val="288"/>
        </w:trPr>
        <w:tc>
          <w:tcPr>
            <w:tcW w:w="959" w:type="dxa"/>
          </w:tcPr>
          <w:p w14:paraId="45E2915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FEED44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badA</w:t>
            </w:r>
          </w:p>
        </w:tc>
        <w:tc>
          <w:tcPr>
            <w:tcW w:w="7033" w:type="dxa"/>
          </w:tcPr>
          <w:p w14:paraId="2851A20C"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acillus cereus</w:t>
            </w:r>
          </w:p>
        </w:tc>
        <w:tc>
          <w:tcPr>
            <w:tcW w:w="1155" w:type="dxa"/>
          </w:tcPr>
          <w:p w14:paraId="5EC2776E" w14:textId="45CA3743"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iEiJXZuk","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0096D9CF" w14:textId="77777777" w:rsidTr="005426E2">
        <w:trPr>
          <w:trHeight w:val="288"/>
        </w:trPr>
        <w:tc>
          <w:tcPr>
            <w:tcW w:w="959" w:type="dxa"/>
          </w:tcPr>
          <w:p w14:paraId="1BCA669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ECE663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tbAa</w:t>
            </w:r>
          </w:p>
        </w:tc>
        <w:tc>
          <w:tcPr>
            <w:tcW w:w="7033" w:type="dxa"/>
          </w:tcPr>
          <w:p w14:paraId="0F34A1D4"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putida</w:t>
            </w:r>
          </w:p>
        </w:tc>
        <w:tc>
          <w:tcPr>
            <w:tcW w:w="1155" w:type="dxa"/>
          </w:tcPr>
          <w:p w14:paraId="713104ED" w14:textId="1D2342A5"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uXSJwuHK","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664F4AA3" w14:textId="77777777" w:rsidTr="005426E2">
        <w:trPr>
          <w:trHeight w:val="288"/>
        </w:trPr>
        <w:tc>
          <w:tcPr>
            <w:tcW w:w="959" w:type="dxa"/>
          </w:tcPr>
          <w:p w14:paraId="362E884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22F00D5"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hcaE</w:t>
            </w:r>
          </w:p>
        </w:tc>
        <w:tc>
          <w:tcPr>
            <w:tcW w:w="7033" w:type="dxa"/>
          </w:tcPr>
          <w:p w14:paraId="503FC60B"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w:t>
            </w:r>
          </w:p>
        </w:tc>
        <w:tc>
          <w:tcPr>
            <w:tcW w:w="1155" w:type="dxa"/>
          </w:tcPr>
          <w:p w14:paraId="399D6598" w14:textId="44B8212E"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tVrTNrqq","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6AB41127" w14:textId="77777777" w:rsidTr="005426E2">
        <w:trPr>
          <w:trHeight w:val="288"/>
        </w:trPr>
        <w:tc>
          <w:tcPr>
            <w:tcW w:w="959" w:type="dxa"/>
          </w:tcPr>
          <w:p w14:paraId="0AEF47E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8A71A7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hmgA</w:t>
            </w:r>
          </w:p>
        </w:tc>
        <w:tc>
          <w:tcPr>
            <w:tcW w:w="7033" w:type="dxa"/>
          </w:tcPr>
          <w:p w14:paraId="5DAF89D1"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phingomonas</w:t>
            </w:r>
          </w:p>
        </w:tc>
        <w:tc>
          <w:tcPr>
            <w:tcW w:w="1155" w:type="dxa"/>
          </w:tcPr>
          <w:p w14:paraId="32470C6A" w14:textId="1D4E9F8B"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1q0KmVz0","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671CC461" w14:textId="77777777" w:rsidTr="005426E2">
        <w:trPr>
          <w:trHeight w:val="288"/>
        </w:trPr>
        <w:tc>
          <w:tcPr>
            <w:tcW w:w="959" w:type="dxa"/>
          </w:tcPr>
          <w:p w14:paraId="1902EC6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034AA4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hAa</w:t>
            </w:r>
          </w:p>
        </w:tc>
        <w:tc>
          <w:tcPr>
            <w:tcW w:w="7033" w:type="dxa"/>
          </w:tcPr>
          <w:p w14:paraId="1F7429E0"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fluorescens</w:t>
            </w:r>
          </w:p>
        </w:tc>
        <w:tc>
          <w:tcPr>
            <w:tcW w:w="1155" w:type="dxa"/>
          </w:tcPr>
          <w:p w14:paraId="46773AEF" w14:textId="31ED8B6D"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bYTuZwng","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7437419E" w14:textId="77777777" w:rsidTr="005426E2">
        <w:trPr>
          <w:trHeight w:val="288"/>
        </w:trPr>
        <w:tc>
          <w:tcPr>
            <w:tcW w:w="959" w:type="dxa"/>
          </w:tcPr>
          <w:p w14:paraId="55A6AA1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5D8CB1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hdF</w:t>
            </w:r>
          </w:p>
        </w:tc>
        <w:tc>
          <w:tcPr>
            <w:tcW w:w="7033" w:type="dxa"/>
          </w:tcPr>
          <w:p w14:paraId="18F3FFCF"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 erythropolis</w:t>
            </w:r>
          </w:p>
        </w:tc>
        <w:tc>
          <w:tcPr>
            <w:tcW w:w="1155" w:type="dxa"/>
          </w:tcPr>
          <w:p w14:paraId="63A96291" w14:textId="7A6DBF9C"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dnJIGzH5","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3D7BEA8E" w14:textId="77777777" w:rsidTr="005426E2">
        <w:trPr>
          <w:trHeight w:val="288"/>
        </w:trPr>
        <w:tc>
          <w:tcPr>
            <w:tcW w:w="959" w:type="dxa"/>
          </w:tcPr>
          <w:p w14:paraId="06DD4EA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31F00B5"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rmABCD</w:t>
            </w:r>
          </w:p>
        </w:tc>
        <w:tc>
          <w:tcPr>
            <w:tcW w:w="7033" w:type="dxa"/>
          </w:tcPr>
          <w:p w14:paraId="076B07C2"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hromobacter</w:t>
            </w:r>
          </w:p>
        </w:tc>
        <w:tc>
          <w:tcPr>
            <w:tcW w:w="1155" w:type="dxa"/>
          </w:tcPr>
          <w:p w14:paraId="30155573" w14:textId="0B474433"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OvfqI6bB","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074F397F" w14:textId="77777777" w:rsidTr="005426E2">
        <w:trPr>
          <w:trHeight w:val="288"/>
        </w:trPr>
        <w:tc>
          <w:tcPr>
            <w:tcW w:w="959" w:type="dxa"/>
          </w:tcPr>
          <w:p w14:paraId="55E211E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CD53C8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phA2</w:t>
            </w:r>
          </w:p>
        </w:tc>
        <w:tc>
          <w:tcPr>
            <w:tcW w:w="7033" w:type="dxa"/>
          </w:tcPr>
          <w:p w14:paraId="7B800C0A"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alstonia eutropha</w:t>
            </w:r>
          </w:p>
        </w:tc>
        <w:tc>
          <w:tcPr>
            <w:tcW w:w="1155" w:type="dxa"/>
          </w:tcPr>
          <w:p w14:paraId="7A5AC547" w14:textId="439E2D4B"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p5IvzpGu","properties":{"formattedCitation":"[27]","plainCitation":"[27]","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27]</w:t>
            </w:r>
            <w:r w:rsidRPr="00F8503F">
              <w:rPr>
                <w:rFonts w:ascii="Times New Roman" w:hAnsi="Times New Roman" w:cs="Times New Roman"/>
                <w:u w:val="single"/>
              </w:rPr>
              <w:fldChar w:fldCharType="end"/>
            </w:r>
          </w:p>
        </w:tc>
      </w:tr>
      <w:tr w:rsidR="00E84712" w:rsidRPr="00F8503F" w14:paraId="36860B48" w14:textId="77777777" w:rsidTr="005426E2">
        <w:trPr>
          <w:trHeight w:val="288"/>
        </w:trPr>
        <w:tc>
          <w:tcPr>
            <w:tcW w:w="959" w:type="dxa"/>
          </w:tcPr>
          <w:p w14:paraId="75E7042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A984A87" w14:textId="28D16C43"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hqB</w:t>
            </w:r>
          </w:p>
        </w:tc>
        <w:tc>
          <w:tcPr>
            <w:tcW w:w="7033" w:type="dxa"/>
          </w:tcPr>
          <w:p w14:paraId="7F6FF395" w14:textId="7DFF2E39"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aeruginosa</w:t>
            </w:r>
          </w:p>
        </w:tc>
        <w:tc>
          <w:tcPr>
            <w:tcW w:w="1155" w:type="dxa"/>
          </w:tcPr>
          <w:p w14:paraId="04E09378" w14:textId="1221DC05"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a14tohpi285","properties":{"formattedCitation":"[27], [28]","plainCitation":"[27], [28]","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id":6897,"uris":["http://zotero.org/users/local/tLbKPnjF/items/8HMGNMXF"],"itemData":{"id":6897,"type":"article-journal","container-title":"Environmental Research","DOI":"10.1016/j.envres.2022.113288","ISSN":"00139351","journalAbbreviation":"Environmental Research","language":"en","page":"113288","source":"DOI.org (Crossref)","title":"Transcriptome profiling reveals upregulation of benzoate degradation and related genes in Pseudomonas aeruginosa D6 during textile dye degradation","volume":"212","author":[{"family":"Nanjani","given":"Sandhya"},{"family":"Patel","given":"Zarna"},{"family":"Sharma","given":"Shruti"},{"family":"Pandita","given":"Priti Raj"},{"family":"Pandit","given":"Ramesh"},{"family":"Joshi","given":"Madhvi N."},{"family":"Patel","given":"Amrutlal K."},{"family":"Joshi","given":"Chaitanya"}],"issued":{"date-parts":[["2022",9]]}}}],"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kern w:val="0"/>
              </w:rPr>
              <w:t>[27], [28]</w:t>
            </w:r>
            <w:r w:rsidRPr="00F8503F">
              <w:rPr>
                <w:rFonts w:ascii="Times New Roman" w:hAnsi="Times New Roman" w:cs="Times New Roman"/>
                <w:u w:val="single"/>
              </w:rPr>
              <w:fldChar w:fldCharType="end"/>
            </w:r>
          </w:p>
        </w:tc>
      </w:tr>
      <w:tr w:rsidR="00E84712" w:rsidRPr="00F8503F" w14:paraId="0F88AEB5" w14:textId="77777777" w:rsidTr="005426E2">
        <w:trPr>
          <w:trHeight w:val="288"/>
        </w:trPr>
        <w:tc>
          <w:tcPr>
            <w:tcW w:w="959" w:type="dxa"/>
          </w:tcPr>
          <w:p w14:paraId="055D64A1"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AEA1D6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xml:space="preserve"> pobA,</w:t>
            </w:r>
          </w:p>
        </w:tc>
        <w:tc>
          <w:tcPr>
            <w:tcW w:w="7033" w:type="dxa"/>
          </w:tcPr>
          <w:p w14:paraId="3276B2A3" w14:textId="1808B40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hromohalobacter sp.HS-2</w:t>
            </w:r>
          </w:p>
        </w:tc>
        <w:tc>
          <w:tcPr>
            <w:tcW w:w="1155" w:type="dxa"/>
          </w:tcPr>
          <w:p w14:paraId="0EAFF64D" w14:textId="27AEBAA2"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a2ioeul406q","properties":{"formattedCitation":"[27], [29]","plainCitation":"[27], [29]","noteIndex":0},"citationItems":[{"id":5608,"uris":["http://zotero.org/users/local/tLbKPnjF/items/G78S9UU8"],"itemData":{"id":5608,"type":"article-journal","abstract":"Hydrocarbons occur in fossil fuels such as crude oil and consist mainly of hydrogen and carbon. Although they are natural chemicals, crude oil refining results in commercial products with new physico-chemical properties, which can increase their complexity and toxicity, and hamper their degradation. The presence of biodiverse natural microbial communities is a prerequisite for an effective homeostatic response to the various hydrocarbons, that contaminate ecosystems. However, their removal depends on the compartment contaminated (water, sediment, soil), their molecular weight, and their toxicity not hampering microbial activity. This paper reports different bacterial species involved in the biodegradation of aliphatic and aromatic hydrocarbons. Hydrocarbon contamination is generally due to the co-presence of a mixture of these chemicals, and their removal from the environment cannot rely on only a single species but generally requires bacterial consortia. Versatile bacterial metabolism relies on specific genes encoding the key enzymes involved in the peripheral metabolic and central metabolic pathways for degrading aliphatic and polycyclic aromatic hydrocarbons. Although microbial metabolism can have the potential for natural attenuation of these contaminants, hydrocarbon bioremediation, through biostimulation (e.g., use of surfactants, plants, earthworms, and nanoparticles) and bioaugmentation, can be a valid tool for removing them from actually contaminated soil, freshwater, groundwater, and seawater.","container-title":"Water","DOI":"10.3390/w15020375","ISSN":"2073-4441","issue":"2","journalAbbreviation":"Water","language":"en","license":"https://creativecommons.org/licenses/by/4.0/","note":"number: 2","page":"375","source":"DOI.org (Crossref)","title":"Recent Advances in Bacterial Degradation of Hydrocarbons","volume":"15","author":[{"family":"Pandolfo","given":"Emiliana"},{"family":"Barra Caracciolo","given":"Anna"},{"family":"Rolando","given":"Ludovica"}],"issued":{"date-parts":[["2023",1,16]]}}},{"id":6898,"uris":["http://zotero.org/users/local/tLbKPnjF/items/3NFZHXZQ"],"itemData":{"id":6898,"type":"article-journal","container-title":"FEMS Microbiology Letters","DOI":"10.1111/j.1574-6968.2008.01067.x","ISSN":"03781097, 15746968","issue":"2","language":"en","page":"235-241","source":"DOI.org (Crossref)","title":"Molecular cloning and functional characterization of  the genes encoding benzoate and p-hydroxybenzoate degradation by the halophilic Chromohalobacter sp. strain HS-2: Benzoate degradation by a halophilic Chromohalobacter sp.","title-short":"Molecular cloning and functional characterization of  the genes encoding benzoate and p-hydroxybenzoate degradation by the halophilic Chromohalobacter sp. strain HS-2","volume":"280","author":[{"family":"Kim","given":"Dockyu"},{"family":"Kim","given":"Si Wouk"},{"family":"Choi","given":"Ki Young"},{"family":"Lee","given":"Jong Suk"},{"family":"Kim","given":"Eungbin"}],"issued":{"date-parts":[["2008",3]]}}}],"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kern w:val="0"/>
              </w:rPr>
              <w:t>[27], [29]</w:t>
            </w:r>
            <w:r w:rsidRPr="00F8503F">
              <w:rPr>
                <w:rFonts w:ascii="Times New Roman" w:hAnsi="Times New Roman" w:cs="Times New Roman"/>
              </w:rPr>
              <w:fldChar w:fldCharType="end"/>
            </w:r>
          </w:p>
        </w:tc>
      </w:tr>
      <w:tr w:rsidR="00E84712" w:rsidRPr="00F8503F" w14:paraId="1ACF7D6D" w14:textId="77777777" w:rsidTr="005426E2">
        <w:trPr>
          <w:trHeight w:val="288"/>
        </w:trPr>
        <w:tc>
          <w:tcPr>
            <w:tcW w:w="959" w:type="dxa"/>
          </w:tcPr>
          <w:p w14:paraId="09A31B3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157CF11"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kS</w:t>
            </w:r>
          </w:p>
        </w:tc>
        <w:tc>
          <w:tcPr>
            <w:tcW w:w="7033" w:type="dxa"/>
          </w:tcPr>
          <w:p w14:paraId="30AFA0F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 putida GPo1</w:t>
            </w:r>
          </w:p>
        </w:tc>
        <w:tc>
          <w:tcPr>
            <w:tcW w:w="1155" w:type="dxa"/>
          </w:tcPr>
          <w:p w14:paraId="5CBEB26A" w14:textId="7DECEA44"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2kEqcq8M","properties":{"formattedCitation":"[30]","plainCitation":"[30]","noteIndex":0},"citationItems":[{"id":6186,"uris":["http://zotero.org/users/local/tLbKPnjF/items/IM76TPRJ"],"itemData":{"id":6186,"type":"article-journal","abstract":"ABSTRACT\n            \n              Membrane-located monooxygenase systems, such as the\n              Pseudomonas putida\n              mt-2-derived xylene oxygenase, are attractive for challenging transformations of apolar compounds, including enantiospecific epoxidations, but are difficult to synthesize at levels that are useful for application to biotechnological processes. In order to construct efficient biocatalysis strains, we utilized the alkane-responsive regulatory system of the OCT plasmid-located\n              alk\n              genes of\n              Pseudomonas oleovorans\n              GPo1, a very attractive system for recombinant biotransformation processes. Determination of the nucleotide sequence of\n              alkS\n              , whose activated gene product positively regulates the transcription of the structural genes\n              alkBFGHJKL\n              , on a 3.7-kb\n              Sal\n              I-\n              Hpa\n              I OCT plasmid fragment was completed, and the N-terminal amino acid sequence of an AlkS-LacZ fusion protein was found to be consistent with the predicted DNA sequence. The\n              alkS\n              gene and the\n              alkBp\n              promoter were assembled into a convenient alkane-responsive genetic expression cassette which allowed expression of the xylene oxygenase genes in a recombinant\n              Escherichia coli\n              strain at a specific activity of 91 U per g (dry weight) of cells when styrene was the substrate. This biocatalyst was used to produce (\n              S\n              )-styrene oxide in two-liquid-phase cultures. Volumetric productivities of more than 2 g of styrene oxide per h per liter of aqueous phase were obtained; these values represented a fivefold improvement compared with previous results.","container-title":"Applied and Environmental Microbiology","DOI":"10.1128/AEM.65.6.2324-2332.1999","ISSN":"0099-2240, 1098-5336","issue":"6","journalAbbreviation":"Appl Environ Microbiol","language":"en","note":"number: 6","page":"2324-2332","source":"DOI.org (Crossref)","title":"An Alkane-Responsive Expression System for the Production of Fine Chemicals","volume":"65","author":[{"family":"Panke","given":"Sven"},{"family":"Meyer","given":"Andreas"},{"family":"Huber","given":"Caroline M."},{"family":"Witholt","given":"Bernard"},{"family":"Wubbolts","given":"Marcel G."}],"issued":{"date-parts":[["1999",6]]}}}],"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30]</w:t>
            </w:r>
            <w:r w:rsidRPr="00F8503F">
              <w:rPr>
                <w:rFonts w:ascii="Times New Roman" w:hAnsi="Times New Roman" w:cs="Times New Roman"/>
                <w:u w:val="single"/>
              </w:rPr>
              <w:fldChar w:fldCharType="end"/>
            </w:r>
          </w:p>
        </w:tc>
      </w:tr>
      <w:tr w:rsidR="00E84712" w:rsidRPr="00F8503F" w14:paraId="430D9095" w14:textId="77777777" w:rsidTr="005426E2">
        <w:trPr>
          <w:trHeight w:val="288"/>
        </w:trPr>
        <w:tc>
          <w:tcPr>
            <w:tcW w:w="959" w:type="dxa"/>
          </w:tcPr>
          <w:p w14:paraId="250B8E2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75A0414"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odC1</w:t>
            </w:r>
          </w:p>
        </w:tc>
        <w:tc>
          <w:tcPr>
            <w:tcW w:w="7033" w:type="dxa"/>
          </w:tcPr>
          <w:p w14:paraId="635B41CA"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 putida F39/D</w:t>
            </w:r>
          </w:p>
        </w:tc>
        <w:tc>
          <w:tcPr>
            <w:tcW w:w="1155" w:type="dxa"/>
          </w:tcPr>
          <w:p w14:paraId="3EF7CA02" w14:textId="73CD7155"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XHwA44yz","properties":{"formattedCitation":"[31]","plainCitation":"[31]","noteIndex":0},"citationItems":[{"id":5986,"uris":["http://zotero.org/users/local/tLbKPnjF/items/WHC29EYD"],"itemData":{"id":5986,"type":"article-journal","abstract":"ABSTRACT\n            \n              The bioremediation of polluted groundwater and toxic waste sites requires that bacteria come into close physical contact with pollutants. This can be accomplished by chemotaxis. Five motile strains of bacteria that use five different pathways to degrade toluene were tested for their ability to detect and swim towards this pollutant. Three of the five strains (\n              Pseudomonas putida\n              F1,\n              Ralstonia pickettii\n              PKO1, and\n              Burkholderia cepacia\n              G4) were attracted to toluene. In each case, the response was dependent on induction by growth with toluene.\n              Pseudomonas mendocina\n              KR1 and\n              P. putida\n              PaW15 did not show a convincing response. The chemotactic responses of\n              P. putida\n              F1 to a variety of toxic aromatic hydrocarbons and chlorinated aliphatic compounds were examined. Compounds that are growth substrates for\n              P. putida\n              F1, including benzene and ethylbenzene, were chemoattractants.\n              P. putida\n              F1 was also attracted to trichloroethylene (TCE), which is not a growth substrate but is dechlorinated and detoxified by\n              P. putida\n              F1. Mutant strains of\n              P. putida\n              F1 that do not oxidize toluene were attracted to toluene, indicating that toluene itself and not a metabolite was the compound detected. The two-component response regulator pair TodS and TodT, which control expression of the toluene degradation genes in\n              P. putida\n              F1, were required for the response. This demonstration that soil bacteria can sense and swim towards the toxic compounds toluene, benzene, TCE, and related chemicals suggests that the introduction of chemotactic bacteria into selected polluted sites may accelerate bioremediation processes.","container-title":"Applied and Environmental Microbiology","DOI":"10.1128/AEM.66.9.4098-4104.2000","ISSN":"0099-2240, 1098-5336","issue":"9","journalAbbreviation":"Appl Environ Microbiol","language":"en","note":"number: 9","page":"4098-4104","source":"DOI.org (Crossref)","title":"Toluene-Degrading Bacteria Are Chemotactic towards the Environmental Pollutants Benzene, Toluene, and Trichloroethylene","volume":"66","author":[{"family":"Parales","given":"Rebecca E."},{"family":"Ditty","given":"Jayna L."},{"family":"Harwood","given":"Caroline S."}],"issued":{"date-parts":[["2000",9]]}}}],"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31]</w:t>
            </w:r>
            <w:r w:rsidRPr="00F8503F">
              <w:rPr>
                <w:rFonts w:ascii="Times New Roman" w:hAnsi="Times New Roman" w:cs="Times New Roman"/>
                <w:u w:val="single"/>
              </w:rPr>
              <w:fldChar w:fldCharType="end"/>
            </w:r>
          </w:p>
        </w:tc>
      </w:tr>
      <w:tr w:rsidR="00E84712" w:rsidRPr="00F8503F" w14:paraId="0D6CDB3B" w14:textId="77777777" w:rsidTr="005426E2">
        <w:trPr>
          <w:trHeight w:val="288"/>
        </w:trPr>
        <w:tc>
          <w:tcPr>
            <w:tcW w:w="959" w:type="dxa"/>
          </w:tcPr>
          <w:p w14:paraId="5AA0809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A710035"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ladA</w:t>
            </w:r>
          </w:p>
        </w:tc>
        <w:tc>
          <w:tcPr>
            <w:tcW w:w="7033" w:type="dxa"/>
          </w:tcPr>
          <w:p w14:paraId="3C21E0AC"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oleivorans DR1</w:t>
            </w:r>
          </w:p>
        </w:tc>
        <w:tc>
          <w:tcPr>
            <w:tcW w:w="1155" w:type="dxa"/>
          </w:tcPr>
          <w:p w14:paraId="7AB50424" w14:textId="769DD68C"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OWBz6zKI","properties":{"formattedCitation":"[32]","plainCitation":"[32]","noteIndex":0},"citationItems":[{"id":6880,"uris":["http://zotero.org/users/local/tLbKPnjF/items/GFUL6KS8"],"itemData":{"id":6880,"type":"article-journal","abstract":"Summary\n            \n              Acinetobacter oleivorans\n              DR\n              1 can utilize C\n              12\n              –C\n              30\n              alkanes as a sole carbon source but not short‐chain alkanes (C\n              6\n              , C\n              10\n              ). Two copies of each\n              alkB\n              ‐,\n              almA\n              ‐ and\n              ladA\n              ‐type alkane hydroxylase (\n              AH\n              ) are present in the genome of\n              DR\n              1 cells. Expression and mutational analyses of\n              AH\n              s showed that\n              alkB1\n              and\n              alkB2\n              are the major\n              AH\n              ‐encoding genes under C\n              12\n              –C\n              30\n              , and the roles of other\n              almA\n              ‐ and\n              ladA\n              genes are negligible. Our data suggested that AlkB1 is responsible for long‐chain alkane utilization (C\n              24\n              –C\n              26\n              ), and AlkB2 is important for medium‐chain alkane (C\n              12\n              –C\n              16\n              ) metabolism. Phylogenetic analyses revealed large incongruities between phylogenies of 16S\n              rRNA\n              and each\n              AH\n              gene, which implies that\n              A. oleivorans\n              DR\n              1 has acquired multiple alkane hydroxylases through horizontal gene transfer. Transcriptomic and\n              qRT\n              ‐\n              PCR\n              analyses suggested that genes participating in the synthesis of siderophore, trehalose and poly 3‐hydroxybutyrate (\n              PHB\n              ) were expressed at much higher levels when cells used C\n              30\n              than when used succinate as a carbon source. The following biochemical assays supported our gene expression analyses: (i) quantification of siderophore, (ii) measurement of trehalose and (iii) observation of\n              PHB\n              storage. Interestingly, highly induced both\n              ackA\n              gene encoding an acetate kinase A and\n              pta\n              gene encoding a phosphotransacetylase suggested unusual\n              ATP\n              synthesis during C\n              30\n              alkane degradation, which was demonstrated by\n              ATP\n              measurement using the\n              ΔackA\n              mutant. Impaired growth of the\n              ΔaceA\n              mutant indicated that the glyoxylate shunt pathway is important when C\n              30\n              alkane is utilized. Our data provide insight into long‐chain alkane degradation in soil microorganisms.","container-title":"Microbial Biotechnology","DOI":"10.1111/1751-7915.12852","ISSN":"1751-7915, 1751-7915","issue":"6","journalAbbreviation":"Microbial Biotechnology","language":"en","license":"http://creativecommons.org/licenses/by/4.0/","page":"1809-1823","source":"DOI.org (Crossref)","title":"Metabolic and stress responses of &lt;i&gt;Acinetobacter oleivorans&lt;/i&gt; &lt;span style=\"font-variant:small-caps;\"&gt;DR&lt;/span&gt; 1 during long‐chain alkane degradation","title-short":"Metabolic and stress responses of &lt;i&gt;Acinetobacter oleivorans&lt;/i&gt; &lt;span style=\"font-variant","volume":"10","author":[{"family":"Park","given":"Chulwoo"},{"family":"Shin","given":"Bora"},{"family":"Jung","given":"Jaejoon"},{"family":"Lee","given":"Yunho"},{"family":"Park","given":"Woojun"}],"issued":{"date-parts":[["2017",1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2]</w:t>
            </w:r>
            <w:r w:rsidRPr="00F8503F">
              <w:rPr>
                <w:rFonts w:ascii="Times New Roman" w:hAnsi="Times New Roman" w:cs="Times New Roman"/>
              </w:rPr>
              <w:fldChar w:fldCharType="end"/>
            </w:r>
          </w:p>
        </w:tc>
      </w:tr>
      <w:tr w:rsidR="00E84712" w:rsidRPr="00F8503F" w14:paraId="12A87F79" w14:textId="77777777" w:rsidTr="005426E2">
        <w:trPr>
          <w:trHeight w:val="288"/>
        </w:trPr>
        <w:tc>
          <w:tcPr>
            <w:tcW w:w="959" w:type="dxa"/>
          </w:tcPr>
          <w:p w14:paraId="24232D8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hideMark/>
          </w:tcPr>
          <w:p w14:paraId="7496EF6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oxB/DmpL</w:t>
            </w:r>
          </w:p>
        </w:tc>
        <w:tc>
          <w:tcPr>
            <w:tcW w:w="7033" w:type="dxa"/>
            <w:hideMark/>
          </w:tcPr>
          <w:p w14:paraId="5D6C492B" w14:textId="2E373065" w:rsidR="00E84712" w:rsidRPr="006C07FC" w:rsidRDefault="00E84712" w:rsidP="00E84712">
            <w:pPr>
              <w:spacing w:line="276" w:lineRule="auto"/>
              <w:jc w:val="center"/>
              <w:rPr>
                <w:rFonts w:ascii="Times New Roman" w:hAnsi="Times New Roman" w:cs="Times New Roman"/>
                <w:color w:val="000000" w:themeColor="text1"/>
                <w:sz w:val="24"/>
                <w:szCs w:val="24"/>
              </w:rPr>
            </w:pPr>
            <w:r w:rsidRPr="006C07FC">
              <w:rPr>
                <w:rFonts w:ascii="Times New Roman" w:hAnsi="Times New Roman" w:cs="Times New Roman"/>
                <w:color w:val="000000" w:themeColor="text1"/>
                <w:sz w:val="24"/>
                <w:szCs w:val="24"/>
              </w:rPr>
              <w:t>Bacterial community</w:t>
            </w:r>
          </w:p>
        </w:tc>
        <w:tc>
          <w:tcPr>
            <w:tcW w:w="1155" w:type="dxa"/>
            <w:hideMark/>
          </w:tcPr>
          <w:p w14:paraId="1E3FDA5A" w14:textId="5981F82A"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H1AgHiI6","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456F5828" w14:textId="77777777" w:rsidTr="005426E2">
        <w:trPr>
          <w:trHeight w:val="288"/>
        </w:trPr>
        <w:tc>
          <w:tcPr>
            <w:tcW w:w="959" w:type="dxa"/>
          </w:tcPr>
          <w:p w14:paraId="652EF11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4E3D8AB" w14:textId="727CE93D"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bsdCD</w:t>
            </w:r>
          </w:p>
        </w:tc>
        <w:tc>
          <w:tcPr>
            <w:tcW w:w="7033" w:type="dxa"/>
          </w:tcPr>
          <w:p w14:paraId="43FC05BE" w14:textId="74AA8148" w:rsidR="00E84712" w:rsidRPr="006C07FC" w:rsidRDefault="00E84712" w:rsidP="00E84712">
            <w:pPr>
              <w:tabs>
                <w:tab w:val="left" w:pos="2657"/>
                <w:tab w:val="center" w:pos="3124"/>
              </w:tabs>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Lentibacter</w:t>
            </w:r>
          </w:p>
        </w:tc>
        <w:tc>
          <w:tcPr>
            <w:tcW w:w="1155" w:type="dxa"/>
          </w:tcPr>
          <w:p w14:paraId="367519E6" w14:textId="2B8DA974"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1MDulYWH","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7FAE6A4B" w14:textId="77777777" w:rsidTr="005426E2">
        <w:trPr>
          <w:trHeight w:val="288"/>
        </w:trPr>
        <w:tc>
          <w:tcPr>
            <w:tcW w:w="959" w:type="dxa"/>
          </w:tcPr>
          <w:p w14:paraId="4BF87AC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68A6761"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moABC1C2</w:t>
            </w:r>
          </w:p>
        </w:tc>
        <w:tc>
          <w:tcPr>
            <w:tcW w:w="7033" w:type="dxa"/>
          </w:tcPr>
          <w:p w14:paraId="56ACB43A"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a. Thioglobus</w:t>
            </w:r>
          </w:p>
        </w:tc>
        <w:tc>
          <w:tcPr>
            <w:tcW w:w="1155" w:type="dxa"/>
          </w:tcPr>
          <w:p w14:paraId="3A8AF38E" w14:textId="46474FBE"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BFj46wbN","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62E186C7" w14:textId="77777777" w:rsidTr="005426E2">
        <w:trPr>
          <w:trHeight w:val="288"/>
        </w:trPr>
        <w:tc>
          <w:tcPr>
            <w:tcW w:w="959" w:type="dxa"/>
          </w:tcPr>
          <w:p w14:paraId="6130CC0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8105AC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xylAM</w:t>
            </w:r>
          </w:p>
        </w:tc>
        <w:tc>
          <w:tcPr>
            <w:tcW w:w="7033" w:type="dxa"/>
          </w:tcPr>
          <w:p w14:paraId="167822AC"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lanktomarina</w:t>
            </w:r>
          </w:p>
        </w:tc>
        <w:tc>
          <w:tcPr>
            <w:tcW w:w="1155" w:type="dxa"/>
          </w:tcPr>
          <w:p w14:paraId="19D6DCCE" w14:textId="0C7C6D65"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z2ktXur6","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0974D253" w14:textId="77777777" w:rsidTr="005426E2">
        <w:trPr>
          <w:trHeight w:val="288"/>
        </w:trPr>
        <w:tc>
          <w:tcPr>
            <w:tcW w:w="959" w:type="dxa"/>
          </w:tcPr>
          <w:p w14:paraId="02D44CB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58FDD73"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dh</w:t>
            </w:r>
          </w:p>
        </w:tc>
        <w:tc>
          <w:tcPr>
            <w:tcW w:w="7033" w:type="dxa"/>
          </w:tcPr>
          <w:p w14:paraId="1B2F5DDF"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oceanicola</w:t>
            </w:r>
          </w:p>
        </w:tc>
        <w:tc>
          <w:tcPr>
            <w:tcW w:w="1155" w:type="dxa"/>
          </w:tcPr>
          <w:p w14:paraId="0330FD5F" w14:textId="5DD9FD98"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httKmcjL","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760B9D11" w14:textId="77777777" w:rsidTr="005426E2">
        <w:trPr>
          <w:trHeight w:val="288"/>
        </w:trPr>
        <w:tc>
          <w:tcPr>
            <w:tcW w:w="959" w:type="dxa"/>
          </w:tcPr>
          <w:p w14:paraId="61B55F1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60DFB3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dhP</w:t>
            </w:r>
          </w:p>
        </w:tc>
        <w:tc>
          <w:tcPr>
            <w:tcW w:w="7033" w:type="dxa"/>
          </w:tcPr>
          <w:p w14:paraId="616C5AC7"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radyrhizobium</w:t>
            </w:r>
          </w:p>
        </w:tc>
        <w:tc>
          <w:tcPr>
            <w:tcW w:w="1155" w:type="dxa"/>
          </w:tcPr>
          <w:p w14:paraId="14E37BA8" w14:textId="1BEA4B2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x3GURoAq","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6368E69F" w14:textId="77777777" w:rsidTr="005426E2">
        <w:trPr>
          <w:trHeight w:val="288"/>
        </w:trPr>
        <w:tc>
          <w:tcPr>
            <w:tcW w:w="959" w:type="dxa"/>
          </w:tcPr>
          <w:p w14:paraId="3695887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1A2123B"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DH</w:t>
            </w:r>
          </w:p>
        </w:tc>
        <w:tc>
          <w:tcPr>
            <w:tcW w:w="7033" w:type="dxa"/>
          </w:tcPr>
          <w:p w14:paraId="61A22DB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oseobacter</w:t>
            </w:r>
          </w:p>
        </w:tc>
        <w:tc>
          <w:tcPr>
            <w:tcW w:w="1155" w:type="dxa"/>
          </w:tcPr>
          <w:p w14:paraId="25C07583" w14:textId="7BFC0D84"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JNuQDwuk","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108EA9F8" w14:textId="77777777" w:rsidTr="005426E2">
        <w:trPr>
          <w:trHeight w:val="288"/>
        </w:trPr>
        <w:tc>
          <w:tcPr>
            <w:tcW w:w="959" w:type="dxa"/>
          </w:tcPr>
          <w:p w14:paraId="3579143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109E6AA" w14:textId="1AA8F9DD"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ymAab</w:t>
            </w:r>
          </w:p>
        </w:tc>
        <w:tc>
          <w:tcPr>
            <w:tcW w:w="7033" w:type="dxa"/>
          </w:tcPr>
          <w:p w14:paraId="73E2C951" w14:textId="5F8658E4"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phingomonas</w:t>
            </w:r>
          </w:p>
        </w:tc>
        <w:tc>
          <w:tcPr>
            <w:tcW w:w="1155" w:type="dxa"/>
          </w:tcPr>
          <w:p w14:paraId="5E522628" w14:textId="400D193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zwtbUVo6","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44194FE2" w14:textId="77777777" w:rsidTr="005426E2">
        <w:trPr>
          <w:trHeight w:val="288"/>
        </w:trPr>
        <w:tc>
          <w:tcPr>
            <w:tcW w:w="959" w:type="dxa"/>
          </w:tcPr>
          <w:p w14:paraId="3A584A7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82D7EEF" w14:textId="518D2C85"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mpKLMNOP</w:t>
            </w:r>
          </w:p>
        </w:tc>
        <w:tc>
          <w:tcPr>
            <w:tcW w:w="7033" w:type="dxa"/>
          </w:tcPr>
          <w:p w14:paraId="346B9082" w14:textId="2FF1C67B"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bacter</w:t>
            </w:r>
          </w:p>
        </w:tc>
        <w:tc>
          <w:tcPr>
            <w:tcW w:w="1155" w:type="dxa"/>
          </w:tcPr>
          <w:p w14:paraId="1D93A478" w14:textId="6958203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rg8hMI2Y","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4069EB8E" w14:textId="77777777" w:rsidTr="005426E2">
        <w:trPr>
          <w:trHeight w:val="288"/>
        </w:trPr>
        <w:tc>
          <w:tcPr>
            <w:tcW w:w="959" w:type="dxa"/>
          </w:tcPr>
          <w:p w14:paraId="6D61AA2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6CA8113"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hcaB</w:t>
            </w:r>
          </w:p>
        </w:tc>
        <w:tc>
          <w:tcPr>
            <w:tcW w:w="7033" w:type="dxa"/>
          </w:tcPr>
          <w:p w14:paraId="31C69224"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elagibacter</w:t>
            </w:r>
          </w:p>
        </w:tc>
        <w:tc>
          <w:tcPr>
            <w:tcW w:w="1155" w:type="dxa"/>
          </w:tcPr>
          <w:p w14:paraId="29E1398F" w14:textId="3E41923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WcVOEP9j","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648B3787" w14:textId="77777777" w:rsidTr="005426E2">
        <w:trPr>
          <w:trHeight w:val="288"/>
        </w:trPr>
        <w:tc>
          <w:tcPr>
            <w:tcW w:w="959" w:type="dxa"/>
          </w:tcPr>
          <w:p w14:paraId="3A7E80C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22006A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hcaCDEF</w:t>
            </w:r>
          </w:p>
        </w:tc>
        <w:tc>
          <w:tcPr>
            <w:tcW w:w="7033" w:type="dxa"/>
          </w:tcPr>
          <w:p w14:paraId="41AAECE9" w14:textId="20F03941"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Variovorax</w:t>
            </w:r>
          </w:p>
        </w:tc>
        <w:tc>
          <w:tcPr>
            <w:tcW w:w="1155" w:type="dxa"/>
          </w:tcPr>
          <w:p w14:paraId="554F76BE" w14:textId="0C708340"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46hNxvHY","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28DDC047" w14:textId="77777777" w:rsidTr="005426E2">
        <w:trPr>
          <w:trHeight w:val="288"/>
        </w:trPr>
        <w:tc>
          <w:tcPr>
            <w:tcW w:w="959" w:type="dxa"/>
          </w:tcPr>
          <w:p w14:paraId="4BDE347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68EE3A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HPGDS</w:t>
            </w:r>
          </w:p>
        </w:tc>
        <w:tc>
          <w:tcPr>
            <w:tcW w:w="7033" w:type="dxa"/>
          </w:tcPr>
          <w:p w14:paraId="52C0B9F6"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Epibacterium</w:t>
            </w:r>
          </w:p>
        </w:tc>
        <w:tc>
          <w:tcPr>
            <w:tcW w:w="1155" w:type="dxa"/>
          </w:tcPr>
          <w:p w14:paraId="46AAFDF7" w14:textId="14171E3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upnNffPu","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4B71D24F" w14:textId="77777777" w:rsidTr="005426E2">
        <w:trPr>
          <w:trHeight w:val="288"/>
        </w:trPr>
        <w:tc>
          <w:tcPr>
            <w:tcW w:w="959" w:type="dxa"/>
          </w:tcPr>
          <w:p w14:paraId="45B24D8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455A815"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chCF</w:t>
            </w:r>
          </w:p>
        </w:tc>
        <w:tc>
          <w:tcPr>
            <w:tcW w:w="7033" w:type="dxa"/>
          </w:tcPr>
          <w:p w14:paraId="451E1E9F"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ulfitobacter</w:t>
            </w:r>
          </w:p>
        </w:tc>
        <w:tc>
          <w:tcPr>
            <w:tcW w:w="1155" w:type="dxa"/>
          </w:tcPr>
          <w:p w14:paraId="2F89904E" w14:textId="130EAEBC"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M1OE0VNu","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57A08B7D" w14:textId="77777777" w:rsidTr="005426E2">
        <w:trPr>
          <w:trHeight w:val="288"/>
        </w:trPr>
        <w:tc>
          <w:tcPr>
            <w:tcW w:w="959" w:type="dxa"/>
          </w:tcPr>
          <w:p w14:paraId="689DEF9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DFDA4B1"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ed</w:t>
            </w:r>
          </w:p>
        </w:tc>
        <w:tc>
          <w:tcPr>
            <w:tcW w:w="7033" w:type="dxa"/>
          </w:tcPr>
          <w:p w14:paraId="56A3C130"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Epibacterium</w:t>
            </w:r>
          </w:p>
        </w:tc>
        <w:tc>
          <w:tcPr>
            <w:tcW w:w="1155" w:type="dxa"/>
          </w:tcPr>
          <w:p w14:paraId="633732B1" w14:textId="22C74DB8"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rqeLohhZ","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72095E25" w14:textId="77777777" w:rsidTr="005426E2">
        <w:trPr>
          <w:trHeight w:val="288"/>
        </w:trPr>
        <w:tc>
          <w:tcPr>
            <w:tcW w:w="959" w:type="dxa"/>
          </w:tcPr>
          <w:p w14:paraId="46E7488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1D6C6F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rubB</w:t>
            </w:r>
          </w:p>
        </w:tc>
        <w:tc>
          <w:tcPr>
            <w:tcW w:w="7033" w:type="dxa"/>
          </w:tcPr>
          <w:p w14:paraId="179C446E"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radyrhizobium</w:t>
            </w:r>
          </w:p>
        </w:tc>
        <w:tc>
          <w:tcPr>
            <w:tcW w:w="1155" w:type="dxa"/>
          </w:tcPr>
          <w:p w14:paraId="60FA011B" w14:textId="12287C49"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JW9MVgXs","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6BE13570" w14:textId="77777777" w:rsidTr="005426E2">
        <w:trPr>
          <w:trHeight w:val="288"/>
        </w:trPr>
        <w:tc>
          <w:tcPr>
            <w:tcW w:w="959" w:type="dxa"/>
          </w:tcPr>
          <w:p w14:paraId="6C6D9C8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41A3D2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salDH</w:t>
            </w:r>
          </w:p>
        </w:tc>
        <w:tc>
          <w:tcPr>
            <w:tcW w:w="7033" w:type="dxa"/>
          </w:tcPr>
          <w:p w14:paraId="3DA91334"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olwellia</w:t>
            </w:r>
          </w:p>
        </w:tc>
        <w:tc>
          <w:tcPr>
            <w:tcW w:w="1155" w:type="dxa"/>
          </w:tcPr>
          <w:p w14:paraId="1A528C68" w14:textId="2AA012B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ithrNwEL","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45E4FF61" w14:textId="77777777" w:rsidTr="005426E2">
        <w:trPr>
          <w:trHeight w:val="288"/>
        </w:trPr>
        <w:tc>
          <w:tcPr>
            <w:tcW w:w="959" w:type="dxa"/>
          </w:tcPr>
          <w:p w14:paraId="39CC0AB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3C3E03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sdh</w:t>
            </w:r>
          </w:p>
        </w:tc>
        <w:tc>
          <w:tcPr>
            <w:tcW w:w="7033" w:type="dxa"/>
          </w:tcPr>
          <w:p w14:paraId="6C7DF16D"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elagibacter</w:t>
            </w:r>
          </w:p>
        </w:tc>
        <w:tc>
          <w:tcPr>
            <w:tcW w:w="1155" w:type="dxa"/>
          </w:tcPr>
          <w:p w14:paraId="36A3D311" w14:textId="76AB9446"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dfIyW8b3","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1A42CAA1" w14:textId="77777777" w:rsidTr="005426E2">
        <w:trPr>
          <w:trHeight w:val="288"/>
        </w:trPr>
        <w:tc>
          <w:tcPr>
            <w:tcW w:w="959" w:type="dxa"/>
          </w:tcPr>
          <w:p w14:paraId="7D25FBA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53470E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odABC1C2</w:t>
            </w:r>
          </w:p>
        </w:tc>
        <w:tc>
          <w:tcPr>
            <w:tcW w:w="7033" w:type="dxa"/>
          </w:tcPr>
          <w:p w14:paraId="37DC97DA"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Octadecabacter</w:t>
            </w:r>
          </w:p>
        </w:tc>
        <w:tc>
          <w:tcPr>
            <w:tcW w:w="1155" w:type="dxa"/>
          </w:tcPr>
          <w:p w14:paraId="24BA4DAE" w14:textId="1B14E395"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8PGiAKsF","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75DED348" w14:textId="77777777" w:rsidTr="005426E2">
        <w:trPr>
          <w:trHeight w:val="288"/>
        </w:trPr>
        <w:tc>
          <w:tcPr>
            <w:tcW w:w="959" w:type="dxa"/>
          </w:tcPr>
          <w:p w14:paraId="0F6441B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43A621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yaiY</w:t>
            </w:r>
          </w:p>
        </w:tc>
        <w:tc>
          <w:tcPr>
            <w:tcW w:w="7033" w:type="dxa"/>
          </w:tcPr>
          <w:p w14:paraId="1ED237A5" w14:textId="4970F526"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Fibrobacter</w:t>
            </w:r>
          </w:p>
        </w:tc>
        <w:tc>
          <w:tcPr>
            <w:tcW w:w="1155" w:type="dxa"/>
          </w:tcPr>
          <w:p w14:paraId="01AD7143" w14:textId="6D94231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UzHM64GR","properties":{"formattedCitation":"[33]","plainCitation":"[33]","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3]</w:t>
            </w:r>
            <w:r w:rsidRPr="00F8503F">
              <w:rPr>
                <w:rFonts w:ascii="Times New Roman" w:hAnsi="Times New Roman" w:cs="Times New Roman"/>
              </w:rPr>
              <w:fldChar w:fldCharType="end"/>
            </w:r>
          </w:p>
        </w:tc>
      </w:tr>
      <w:tr w:rsidR="00E84712" w:rsidRPr="00F8503F" w14:paraId="4E0E1E75" w14:textId="77777777" w:rsidTr="005426E2">
        <w:trPr>
          <w:trHeight w:val="288"/>
        </w:trPr>
        <w:tc>
          <w:tcPr>
            <w:tcW w:w="959" w:type="dxa"/>
          </w:tcPr>
          <w:p w14:paraId="68615ED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A7FDD81" w14:textId="6591C611"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hnB</w:t>
            </w:r>
          </w:p>
        </w:tc>
        <w:tc>
          <w:tcPr>
            <w:tcW w:w="7033" w:type="dxa"/>
          </w:tcPr>
          <w:p w14:paraId="16618CAF" w14:textId="0BF87D66"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dovorax sp.</w:t>
            </w:r>
          </w:p>
        </w:tc>
        <w:tc>
          <w:tcPr>
            <w:tcW w:w="1155" w:type="dxa"/>
          </w:tcPr>
          <w:p w14:paraId="375EE1ED" w14:textId="560C39D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a1hpvckfh8o","properties":{"formattedCitation":"[33], [34]","plainCitation":"[33], [34]","noteIndex":0},"citationItems":[{"id":5562,"uris":["http://zotero.org/users/local/tLbKPnjF/items/G7FFKDY6"],"itemData":{"id":5562,"type":"article-journal","abstract":"The anthropogenic release of oil hydrocarbons into the cold marine environment is an increasing concern due to the elevated usage of sea routes and the exploration of new oil drilling sites in Arctic areas. The aim of this study was to evaluate prokaryotic community structures and the genetic potential of hydrocarbon degradation in the metagenomes of seawater, sea ice, and crude oil encapsulating the sea ice of the Norwegian fjord, Ofotfjorden. Although the results indicated substantial differences between the structure of prokaryotic communities in seawater and sea ice, the crude oil encapsulating sea ice (SIO) showed increased abundances of many genera-containing hydrocarbon-degrading organisms, including Bermanella, Colwellia, and Glaciecola. Although the metagenome of seawater was rich in a variety of hydrocarbon degradation-related functional genes (HDGs) associated with the metabolism of n-alkanes, and mono- and polyaromatic hydrocarbons, most of the normalized gene counts were highest in the clean sea ice metagenome, whereas in SIO, these counts were the lowest. The long-chain alkane degradation gene almA was detected from all the studied metagenomes and its counts exceeded ladA and alkB counts in both sea ice metagenomes. In addition, almA was related to the most diverse group of prokaryotic genera. Almost all 18 good- and high-quality metagenome-assembled genomes (MAGs) had diverse HDGs profiles. The MAGs recovered from the SIO metagenome belonged to the abundant taxa, such as Glaciecola, Bermanella, and Rhodobacteracea, in this environment. The genera associated with HDGs were often previously known as hydrocarbon-degrading genera. However, a substantial number of new associations, either between already known hydrocarbon-degrading genera and new HDGs or between genera not known to contain hydrocarbon degraders and multiple HDGs, were found. The superimposition of the results of comparing HDG associations with taxonomy, the HDG profiles of MAGs, and the full genomes of organisms in the KEGG database suggest that the found relationships need further investigation and verification.","container-title":"Microorganisms","DOI":"10.3390/microorganisms10020328","ISSN":"2076-2607","issue":"2","journalAbbreviation":"Microorganisms","language":"en","license":"https://creativecommons.org/licenses/by/4.0/","note":"number: 2","page":"328","source":"DOI.org (Crossref)","title":"Assessment of Hydrocarbon Degradation Potential in Microbial Communities in Arctic Sea Ice","volume":"10","author":[{"family":"Peeb","given":"Angela"},{"family":"Dang","given":"Nga Phuong"},{"family":"Truu","given":"Marika"},{"family":"Nõlvak","given":"Hiie"},{"family":"Petrich","given":"Chris"},{"family":"Truu","given":"Jaak"}],"issued":{"date-parts":[["2022",2,1]]}}},{"id":6899,"uris":["http://zotero.org/users/local/tLbKPnjF/items/BWUCAYWQ"],"itemData":{"id":6899,"type":"article-journal","container-title":"Environmental Science and Pollution Research","DOI":"10.1007/s11356-014-3206-z","ISSN":"0944-1344, 1614-7499","issue":"22","journalAbbreviation":"Environ Sci Pollut Res","language":"en","page":"12757-12766","source":"DOI.org (Crossref)","title":"Isolation and characterization of two novel strains capable of using cyclohexane as carbon source","volume":"21","author":[{"family":"Salamanca","given":"Diego"},{"family":"Engesser","given":"Karl-Heinrich"}],"issued":{"date-parts":[["2014",1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kern w:val="0"/>
              </w:rPr>
              <w:t>[33], [34]</w:t>
            </w:r>
            <w:r w:rsidRPr="00F8503F">
              <w:rPr>
                <w:rFonts w:ascii="Times New Roman" w:hAnsi="Times New Roman" w:cs="Times New Roman"/>
              </w:rPr>
              <w:fldChar w:fldCharType="end"/>
            </w:r>
          </w:p>
        </w:tc>
      </w:tr>
      <w:tr w:rsidR="00E84712" w:rsidRPr="00F8503F" w14:paraId="19EC34F3" w14:textId="77777777" w:rsidTr="005426E2">
        <w:trPr>
          <w:trHeight w:val="288"/>
        </w:trPr>
        <w:tc>
          <w:tcPr>
            <w:tcW w:w="959" w:type="dxa"/>
          </w:tcPr>
          <w:p w14:paraId="06196DF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89BB0B0" w14:textId="2E13E2F8"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bmoBCDXYZ</w:t>
            </w:r>
          </w:p>
        </w:tc>
        <w:tc>
          <w:tcPr>
            <w:tcW w:w="7033" w:type="dxa"/>
          </w:tcPr>
          <w:p w14:paraId="27D60643" w14:textId="56EF78C9"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a. C. aromaticivorans and N. japonica.</w:t>
            </w:r>
          </w:p>
        </w:tc>
        <w:tc>
          <w:tcPr>
            <w:tcW w:w="1155" w:type="dxa"/>
          </w:tcPr>
          <w:p w14:paraId="58BB0644" w14:textId="60A91DFD" w:rsidR="00E84712" w:rsidRPr="00F8503F" w:rsidRDefault="00E84712" w:rsidP="00E84712">
            <w:pPr>
              <w:spacing w:line="276"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lfiifuje7","properties":{"formattedCitation":"[35]","plainCitation":"[35]","noteIndex":0},"citationItems":[{"id":6900,"uris":["http://zotero.org/users/local/tLbKPnjF/items/NCDRCM3Q"],"itemData":{"id":6900,"type":"article-journal","abstract":"The development of oil exploration activities and an increase in shipping in Arctic areas have increased the risk of oil spills in this cold marine environment. The objective of this experimental study was to assess the effect of biostimulation on microbial community abundance, structure, dynamics, and metabolic potential for oil hydrocarbon degradation in oil-contaminated Arctic seawater. The combination of amplicon-based and shotgun sequencing, together with the integration of genome-resolved metagenomics and omics data, was applied to assess microbial community structure and metabolic properties in naphthenic crude oil-amended microcosms. The comparison of estimates for oil-degrading microbial taxa obtained with different sequencing and taxonomic assignment methods showed substantial discrepancies between applied methods. Consequently, the data acquired with different methods was integrated for the analysis of microbial community structure, and amended with quantitative PCR, producing a more objective description of microbial community dynamics and evaluation of the effect of biostimulation on particular microbial taxa. Implementing biostimulation of the seawater microbial community with the addition of nutrients resulted in substantially elevated prokaryotic community abundance (103-fold), a distinctly different bacterial community structure from that in the initial seawater, 1.3-fold elevation in the normalized abundance of hydrocarbon degradation genes, and 12% enhancement of crude oil biodegradation. The bacterial communities in biostimulated microcosms after four months of incubation were dominated by Gammaproteobacterial genera Pseudomonas, Marinomonas, and Oleispira, which were succeeded by Cycloclasticus and Paraperlucidibaca after eight months of incubation. The majority of 195 compiled good-quality metagenome-assembled genomes (MAGs) exhibited diverse hydrocarbon degradation gene profiles. The results reveal that biostimulation with nutrients promotes naphthenic oil degradation in Arctic seawater, but this strategy alone might not be sufficient to effectively achieve bioremediation goals within a reasonable timeframe.","container-title":"Microorganisms","DOI":"10.3390/microorganisms9122425","ISSN":"2076-2607","issue":"12","journalAbbreviation":"Microorganisms","language":"en","license":"https://creativecommons.org/licenses/by/4.0/","page":"2425","source":"DOI.org (Crossref)","title":"Microbial Community Dynamics during Biodegradation of Crude Oil and Its Response to Biostimulation in Svalbard Seawater at Low Temperature","volume":"9","author":[{"family":"Nõlvak","given":"Hiie"},{"family":"Dang","given":"Nga Phuong"},{"family":"Truu","given":"Marika"},{"family":"Peeb","given":"Angela"},{"family":"Tiirik","given":"Kertu"},{"family":"O’Sadnick","given":"Megan"},{"family":"Truu","given":"Jaak"}],"issued":{"date-parts":[["2021",11,24]]}}}],"schema":"https://github.com/citation-style-language/schema/raw/master/csl-citation.json"} </w:instrText>
            </w:r>
            <w:r>
              <w:rPr>
                <w:rFonts w:ascii="Times New Roman" w:hAnsi="Times New Roman" w:cs="Times New Roman"/>
              </w:rPr>
              <w:fldChar w:fldCharType="separate"/>
            </w:r>
            <w:r w:rsidRPr="00977260">
              <w:rPr>
                <w:rFonts w:ascii="Times New Roman" w:hAnsi="Times New Roman" w:cs="Times New Roman"/>
                <w:kern w:val="0"/>
              </w:rPr>
              <w:t>[35]</w:t>
            </w:r>
            <w:r>
              <w:rPr>
                <w:rFonts w:ascii="Times New Roman" w:hAnsi="Times New Roman" w:cs="Times New Roman"/>
              </w:rPr>
              <w:fldChar w:fldCharType="end"/>
            </w:r>
          </w:p>
        </w:tc>
      </w:tr>
      <w:tr w:rsidR="00E84712" w:rsidRPr="00F8503F" w14:paraId="4C11166A" w14:textId="77777777" w:rsidTr="005426E2">
        <w:trPr>
          <w:trHeight w:val="288"/>
        </w:trPr>
        <w:tc>
          <w:tcPr>
            <w:tcW w:w="959" w:type="dxa"/>
          </w:tcPr>
          <w:p w14:paraId="300BE1B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2DEDDB4" w14:textId="396BAECA"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ym</w:t>
            </w:r>
          </w:p>
        </w:tc>
        <w:tc>
          <w:tcPr>
            <w:tcW w:w="7033" w:type="dxa"/>
          </w:tcPr>
          <w:p w14:paraId="4AEC3362" w14:textId="731D4ABB"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 xml:space="preserve">Pseudomonas putida </w:t>
            </w:r>
            <w:r w:rsidRPr="006C07FC">
              <w:rPr>
                <w:rFonts w:ascii="Times New Roman" w:hAnsi="Times New Roman" w:cs="Times New Roman"/>
                <w:color w:val="000000" w:themeColor="text1"/>
                <w:sz w:val="24"/>
                <w:szCs w:val="24"/>
              </w:rPr>
              <w:t>F1</w:t>
            </w:r>
          </w:p>
        </w:tc>
        <w:tc>
          <w:tcPr>
            <w:tcW w:w="1155" w:type="dxa"/>
          </w:tcPr>
          <w:p w14:paraId="627C0D24" w14:textId="45C8CF7C" w:rsidR="00E84712" w:rsidRDefault="00E84712" w:rsidP="00E84712">
            <w:pPr>
              <w:spacing w:line="276"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h1ga8g450","properties":{"formattedCitation":"[36]","plainCitation":"[36]","noteIndex":0},"citationItems":[{"id":6903,"uris":["http://zotero.org/users/local/tLbKPnjF/items/C2Q9S3KE"],"itemData":{"id":6903,"type":"article-journal","abstract":"Pseudomonas putida F1 utilizes p-cymene (p-isopropyltoluene) by an 11-step pathway through p-cumate (p-isopropylbenzoate) to isobutyrate, pyruvate, and acetyl coenzyme A. The cym operon, encoding the conversion of p-cymene to p-cumate, is located just upstream of the cmt operon, which encodes the further catabolism of p-cumate and is located, in turn, upstream of the tod (toluene catabolism) operon in P. putida F1. The sequences of an 11,236-bp DNA segment carrying the cym operon and a 915-bp DNA segment completing the sequence of the 2,673-bp DNA segment separating the cmt and tod operons have been determined and are discussed here. The cym operon contains six genes in the order cymBCAaAbDE. The gene products have been identified both by functional assays and by comparing deduced amino acid sequences to published sequences. Thus, cymAa and cymAb encode the two components of p-cymene monooxygenase, a hydroxylase and a reductase, respectively; cymB encodes p-cumic alcohol dehydrogenase; cymC encodes p-cumic aldehyde dehydrogenase; cymD encodes a putative outer membrane protein related to gene products of other aromatic hydrocarbon catabolic operons, but having an unknown function in p-cymene catabolism; and cymE encodes an acetyl coenzyme A synthetase whose role in this pathway is also unknown. Upstream of the cym operon is a regulatory gene, cymR. By using recombinant bacteria carrying either the operator-promoter region of the cym operon or the cmt operon upstream of genes encoding readily assayed enzymes, in the presence or absence of cymR, it was demonstrated that cymR encodes a repressor which controls expression of both the cym and cmt operons and is inducible by p-cumate but not p-cymene. Short (less than 350 bp) homologous DNA segments that are located upstream of cymR and between the cmt and tod operons may have been involved in recombination events that led to the current arrangement of cym, cmt, and tod genes in P. putida F1.","container-title":"Journal of Bacteriology","DOI":"10.1128/jb.179.10.3171-3180.1997","ISSN":"0021-9193, 1098-5530","issue":"10","journalAbbreviation":"J Bacteriol","language":"en","page":"3171-3180","source":"DOI.org (Crossref)","title":"p-Cymene catabolic pathway in Pseudomonas putida F1: cloning and characterization of DNA encoding conversion of p-cymene to p-cumate","title-short":"p-Cymene catabolic pathway in Pseudomonas putida F1","volume":"179","author":[{"family":"Eaton","given":"R W"}],"issued":{"date-parts":[["1997",5]]}}}],"schema":"https://github.com/citation-style-language/schema/raw/master/csl-citation.json"} </w:instrText>
            </w:r>
            <w:r>
              <w:rPr>
                <w:rFonts w:ascii="Times New Roman" w:hAnsi="Times New Roman" w:cs="Times New Roman"/>
              </w:rPr>
              <w:fldChar w:fldCharType="separate"/>
            </w:r>
            <w:r w:rsidRPr="00977260">
              <w:rPr>
                <w:rFonts w:ascii="Times New Roman" w:hAnsi="Times New Roman" w:cs="Times New Roman"/>
                <w:kern w:val="0"/>
              </w:rPr>
              <w:t>[36]</w:t>
            </w:r>
            <w:r>
              <w:rPr>
                <w:rFonts w:ascii="Times New Roman" w:hAnsi="Times New Roman" w:cs="Times New Roman"/>
              </w:rPr>
              <w:fldChar w:fldCharType="end"/>
            </w:r>
          </w:p>
        </w:tc>
      </w:tr>
      <w:tr w:rsidR="00E84712" w:rsidRPr="00F8503F" w14:paraId="1ACC42D3" w14:textId="77777777" w:rsidTr="005426E2">
        <w:trPr>
          <w:trHeight w:val="288"/>
        </w:trPr>
        <w:tc>
          <w:tcPr>
            <w:tcW w:w="959" w:type="dxa"/>
          </w:tcPr>
          <w:p w14:paraId="06734C5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04516F4" w14:textId="7026E876"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frmA</w:t>
            </w:r>
          </w:p>
        </w:tc>
        <w:tc>
          <w:tcPr>
            <w:tcW w:w="7033" w:type="dxa"/>
          </w:tcPr>
          <w:p w14:paraId="458E4497" w14:textId="1FB0F401"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Bacterial community</w:t>
            </w:r>
          </w:p>
        </w:tc>
        <w:tc>
          <w:tcPr>
            <w:tcW w:w="1155" w:type="dxa"/>
          </w:tcPr>
          <w:p w14:paraId="7DEA264D" w14:textId="628D7B97" w:rsidR="00E84712"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a4f7po4rba","properties":{"formattedCitation":"[37]","plainCitation":"[37]","noteIndex":0},"citationItems":[{"id":5711,"uris":["http://zotero.org/users/local/tLbKPnjF/items/K7C3F7U4"],"itemData":{"id":5711,"type":"article-journal","container-title":"Journal of Hazardous Materials","DOI":"10.1016/j.jhazmat.2024.135060","ISSN":"03043894","journalAbbreviation":"Journal of Hazardous Materials","language":"en","page":"135060","source":"DOI.org (Crossref)","title":"Driving mechanisms for the adaptation and degradation of petroleum hydrocarbons by native microbiota from seas prone to oil spills","volume":"476","author":[{"family":"Zhou","given":"Yumiao"},{"family":"Wang","given":"Ying"},{"family":"Yao","given":"Shudi"},{"family":"Zhao","given":"Xinyu"},{"family":"Kong","given":"Qiang"},{"family":"Cui","given":"Lihua"},{"family":"Zhang","given":"Huanxin"}],"issued":{"date-parts":[["2024",9]]}}}],"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kern w:val="0"/>
              </w:rPr>
              <w:t>[37]</w:t>
            </w:r>
            <w:r w:rsidRPr="00F8503F">
              <w:rPr>
                <w:rFonts w:ascii="Times New Roman" w:hAnsi="Times New Roman" w:cs="Times New Roman"/>
              </w:rPr>
              <w:fldChar w:fldCharType="end"/>
            </w:r>
          </w:p>
        </w:tc>
      </w:tr>
      <w:tr w:rsidR="00E84712" w:rsidRPr="00F8503F" w14:paraId="706CD256" w14:textId="77777777" w:rsidTr="005426E2">
        <w:trPr>
          <w:trHeight w:val="288"/>
        </w:trPr>
        <w:tc>
          <w:tcPr>
            <w:tcW w:w="959" w:type="dxa"/>
          </w:tcPr>
          <w:p w14:paraId="005C56F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181EC9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do</w:t>
            </w:r>
          </w:p>
        </w:tc>
        <w:tc>
          <w:tcPr>
            <w:tcW w:w="7033" w:type="dxa"/>
          </w:tcPr>
          <w:p w14:paraId="205F58E5" w14:textId="3BF9A2D8"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putida NCIB 9816</w:t>
            </w:r>
          </w:p>
        </w:tc>
        <w:tc>
          <w:tcPr>
            <w:tcW w:w="1155" w:type="dxa"/>
          </w:tcPr>
          <w:p w14:paraId="04E215D9" w14:textId="2BC77C0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AVMnr0SA","properties":{"formattedCitation":"[38]","plainCitation":"[38]","noteIndex":0},"citationItems":[{"id":6562,"uris":["http://zotero.org/users/local/tLbKPnjF/items/TZ3KFJBJ"],"itemData":{"id":6562,"type":"article-journal","container-title":"FEMS Microbiology Reviews","DOI":"10.1111/j.1574-6976.2008.00127.x","ISSN":"1574-6976","issue":"6","journalAbbreviation":"FEMS Microbiol Rev","language":"en","note":"number: 6","page":"927-955","source":"DOI.org (Crossref)","title":"Microbial biodegradation of polyaromatic hydrocarbons","volume":"32","author":[{"family":"Peng","given":"Ri-He"},{"family":"Xiong","given":"Ai-Sheng"},{"family":"Xue","given":"Yong"},{"family":"Fu","given":"Xiao-Yan"},{"family":"Gao","given":"Feng"},{"family":"Zhao","given":"Wei"},{"family":"Tian","given":"Yong-Sheng"},{"family":"Yao","given":"Quan-Hong"}],"issued":{"date-parts":[["2008",1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8]</w:t>
            </w:r>
            <w:r w:rsidRPr="00F8503F">
              <w:rPr>
                <w:rFonts w:ascii="Times New Roman" w:hAnsi="Times New Roman" w:cs="Times New Roman"/>
              </w:rPr>
              <w:fldChar w:fldCharType="end"/>
            </w:r>
          </w:p>
        </w:tc>
      </w:tr>
      <w:tr w:rsidR="00E84712" w:rsidRPr="00F8503F" w14:paraId="5A8F290B" w14:textId="77777777" w:rsidTr="005426E2">
        <w:trPr>
          <w:trHeight w:val="288"/>
        </w:trPr>
        <w:tc>
          <w:tcPr>
            <w:tcW w:w="959" w:type="dxa"/>
          </w:tcPr>
          <w:p w14:paraId="19CE296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517072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edA</w:t>
            </w:r>
          </w:p>
        </w:tc>
        <w:tc>
          <w:tcPr>
            <w:tcW w:w="7033" w:type="dxa"/>
          </w:tcPr>
          <w:p w14:paraId="2F79EF28"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romatoleum aromaticum EbN1</w:t>
            </w:r>
          </w:p>
        </w:tc>
        <w:tc>
          <w:tcPr>
            <w:tcW w:w="1155" w:type="dxa"/>
          </w:tcPr>
          <w:p w14:paraId="73D8ADC4" w14:textId="40533E9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ef9p5V49","properties":{"formattedCitation":"[39]","plainCitation":"[39]","noteIndex":0},"citationItems":[{"id":5603,"uris":["http://zotero.org/users/local/tLbKPnjF/items/JLPVG8IC"],"itemData":{"id":5603,"type":"article-journal","abstract":"Hydrocarbons are abundant in anoxic environments and pose biochemical challenges to their anaerobic degradation by microorganisms. Within the framework of the Priority Program 1319, investigations funded by the Deutsche Forschungsgemeinschaft on the anaerobic microbial degradation of hydrocarbons ranged from isolation and enrichment of hitherto unknown hydrocarbon-degrading anaerobic microorganisms, discovery of novel reactions, detailed studies of enzyme mechanisms and structures to process-oriented in situ studies. Selected highlights from this program are collected in this synopsis, with more detailed information provided by theme-focused reviews of the special topic issue on ‘Anaerobic biodegradation of hydrocarbons' [this issue, pp. 1-244]. The interdisciplinary character of the program, involving microbiologists, biochemists, organic chemists and environmental scientists, is best exemplified by the studies on alkyl-/arylalkylsuccinate synthases. Here, research topics ranged from in-depth mechanistic studies of archetypical toluene-activating benzylsuccinate synthase, substrate-specific phylogenetic clustering of alkyl-/arylalkylsuccinate synthases (toluene plus xylenes, p-cymene, p-cresol, 2-methylnaphthalene, n-alkanes), stereochemical and co-metabolic insights into n-alkane-activating (methylalkyl)succinate synthases to the discovery of bacterial groups previously unknown to possess alkyl-/arylalkylsuccinate synthases by means of functional gene markers and in situ field studies enabled by state-of-the-art stable isotope probing and fractionation approaches. Other topics are Mo-cofactor-dependent dehydrogenases performing O2-independent hydroxylation of hydrocarbons and alkyl side chains (ethylbenzene, p-cymene, cholesterol, n-hexadecane), degradation of p-alkylated benzoates and toluenes, glycyl radical-bearing 4-hydroxyphenylacetate decarboxylase, novel types of carboxylation reactions (for acetophenone, acetone, and potentially also benzene and naphthalene), W-cofactor-containing enzymes for reductive dearomatization of benzoyl-CoA (class II benzoyl-CoA reductase) in obligate anaerobes and addition of water to acetylene, fermentative formation of cyclohexanecarboxylate from benzoate, and methanogenic degradation of hydrocarbons.","container-title":"Microbial Physiology","DOI":"10.1159/000443997","ISSN":"2673-1665, 2673-1673","issue":"1-3","journalAbbreviation":"Microb Physiol","language":"en","license":"https://karger.com/pages/terms-and-conditions","note":"number: 1-3","page":"5-28","source":"DOI.org (Crossref)","title":"Anaerobic Microbial Degradation of Hydrocarbons: From Enzymatic Reactions to the Environment","title-short":"Anaerobic Microbial Degradation of Hydrocarbons","volume":"26","author":[{"family":"Rabus","given":"Ralf"},{"family":"Boll","given":"Matthias"},{"family":"Heider","given":"Johann"},{"family":"Meckenstock","given":"Rainer U."},{"family":"Buckel","given":"Wolfgang"},{"family":"Einsle","given":"Oliver"},{"family":"Ermler","given":"Ulrich"},{"family":"Golding","given":"Bernard T."},{"family":"Gunsalus","given":"Robert P."},{"family":"Kroneck","given":"Peter M.H."},{"family":"Krüger","given":"Martin"},{"family":"Lueders","given":"Tillmann"},{"family":"Martins","given":"Berta M."},{"family":"Musat","given":"Florin"},{"family":"Richnow","given":"Hans H."},{"family":"Schink","given":"Bernhard"},{"family":"Seifert","given":"Jana"},{"family":"Szaleniec","given":"Maciej"},{"family":"Treude","given":"Tina"},{"family":"Ullmann","given":"G. Matthias"},{"family":"Vogt","given":"Carsten"},{"family":"Von Bergen","given":"Martin"},{"family":"Wilkes","given":"Heinz"}],"issued":{"date-parts":[["201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9]</w:t>
            </w:r>
            <w:r w:rsidRPr="00F8503F">
              <w:rPr>
                <w:rFonts w:ascii="Times New Roman" w:hAnsi="Times New Roman" w:cs="Times New Roman"/>
              </w:rPr>
              <w:fldChar w:fldCharType="end"/>
            </w:r>
          </w:p>
        </w:tc>
      </w:tr>
      <w:tr w:rsidR="00E84712" w:rsidRPr="00F8503F" w14:paraId="33708813" w14:textId="77777777" w:rsidTr="005426E2">
        <w:trPr>
          <w:trHeight w:val="288"/>
        </w:trPr>
        <w:tc>
          <w:tcPr>
            <w:tcW w:w="959" w:type="dxa"/>
          </w:tcPr>
          <w:p w14:paraId="41267A1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C2792A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bzdN</w:t>
            </w:r>
          </w:p>
        </w:tc>
        <w:tc>
          <w:tcPr>
            <w:tcW w:w="7033" w:type="dxa"/>
          </w:tcPr>
          <w:p w14:paraId="15332FD9"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esulfosarcina ovata</w:t>
            </w:r>
          </w:p>
        </w:tc>
        <w:tc>
          <w:tcPr>
            <w:tcW w:w="1155" w:type="dxa"/>
          </w:tcPr>
          <w:p w14:paraId="67BF5D70" w14:textId="1A01065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rRMhPkEv","properties":{"formattedCitation":"[39]","plainCitation":"[39]","noteIndex":0},"citationItems":[{"id":5603,"uris":["http://zotero.org/users/local/tLbKPnjF/items/JLPVG8IC"],"itemData":{"id":5603,"type":"article-journal","abstract":"Hydrocarbons are abundant in anoxic environments and pose biochemical challenges to their anaerobic degradation by microorganisms. Within the framework of the Priority Program 1319, investigations funded by the Deutsche Forschungsgemeinschaft on the anaerobic microbial degradation of hydrocarbons ranged from isolation and enrichment of hitherto unknown hydrocarbon-degrading anaerobic microorganisms, discovery of novel reactions, detailed studies of enzyme mechanisms and structures to process-oriented in situ studies. Selected highlights from this program are collected in this synopsis, with more detailed information provided by theme-focused reviews of the special topic issue on ‘Anaerobic biodegradation of hydrocarbons' [this issue, pp. 1-244]. The interdisciplinary character of the program, involving microbiologists, biochemists, organic chemists and environmental scientists, is best exemplified by the studies on alkyl-/arylalkylsuccinate synthases. Here, research topics ranged from in-depth mechanistic studies of archetypical toluene-activating benzylsuccinate synthase, substrate-specific phylogenetic clustering of alkyl-/arylalkylsuccinate synthases (toluene plus xylenes, p-cymene, p-cresol, 2-methylnaphthalene, n-alkanes), stereochemical and co-metabolic insights into n-alkane-activating (methylalkyl)succinate synthases to the discovery of bacterial groups previously unknown to possess alkyl-/arylalkylsuccinate synthases by means of functional gene markers and in situ field studies enabled by state-of-the-art stable isotope probing and fractionation approaches. Other topics are Mo-cofactor-dependent dehydrogenases performing O2-independent hydroxylation of hydrocarbons and alkyl side chains (ethylbenzene, p-cymene, cholesterol, n-hexadecane), degradation of p-alkylated benzoates and toluenes, glycyl radical-bearing 4-hydroxyphenylacetate decarboxylase, novel types of carboxylation reactions (for acetophenone, acetone, and potentially also benzene and naphthalene), W-cofactor-containing enzymes for reductive dearomatization of benzoyl-CoA (class II benzoyl-CoA reductase) in obligate anaerobes and addition of water to acetylene, fermentative formation of cyclohexanecarboxylate from benzoate, and methanogenic degradation of hydrocarbons.","container-title":"Microbial Physiology","DOI":"10.1159/000443997","ISSN":"2673-1665, 2673-1673","issue":"1-3","journalAbbreviation":"Microb Physiol","language":"en","license":"https://karger.com/pages/terms-and-conditions","note":"number: 1-3","page":"5-28","source":"DOI.org (Crossref)","title":"Anaerobic Microbial Degradation of Hydrocarbons: From Enzymatic Reactions to the Environment","title-short":"Anaerobic Microbial Degradation of Hydrocarbons","volume":"26","author":[{"family":"Rabus","given":"Ralf"},{"family":"Boll","given":"Matthias"},{"family":"Heider","given":"Johann"},{"family":"Meckenstock","given":"Rainer U."},{"family":"Buckel","given":"Wolfgang"},{"family":"Einsle","given":"Oliver"},{"family":"Ermler","given":"Ulrich"},{"family":"Golding","given":"Bernard T."},{"family":"Gunsalus","given":"Robert P."},{"family":"Kroneck","given":"Peter M.H."},{"family":"Krüger","given":"Martin"},{"family":"Lueders","given":"Tillmann"},{"family":"Martins","given":"Berta M."},{"family":"Musat","given":"Florin"},{"family":"Richnow","given":"Hans H."},{"family":"Schink","given":"Bernhard"},{"family":"Seifert","given":"Jana"},{"family":"Szaleniec","given":"Maciej"},{"family":"Treude","given":"Tina"},{"family":"Ullmann","given":"G. Matthias"},{"family":"Vogt","given":"Carsten"},{"family":"Von Bergen","given":"Martin"},{"family":"Wilkes","given":"Heinz"}],"issued":{"date-parts":[["201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9]</w:t>
            </w:r>
            <w:r w:rsidRPr="00F8503F">
              <w:rPr>
                <w:rFonts w:ascii="Times New Roman" w:hAnsi="Times New Roman" w:cs="Times New Roman"/>
              </w:rPr>
              <w:fldChar w:fldCharType="end"/>
            </w:r>
          </w:p>
        </w:tc>
      </w:tr>
      <w:tr w:rsidR="00E84712" w:rsidRPr="00F8503F" w14:paraId="04E70C20" w14:textId="77777777" w:rsidTr="005426E2">
        <w:trPr>
          <w:trHeight w:val="288"/>
        </w:trPr>
        <w:tc>
          <w:tcPr>
            <w:tcW w:w="959" w:type="dxa"/>
          </w:tcPr>
          <w:p w14:paraId="7F211A7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4003D37"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tbA</w:t>
            </w:r>
          </w:p>
        </w:tc>
        <w:tc>
          <w:tcPr>
            <w:tcW w:w="7033" w:type="dxa"/>
          </w:tcPr>
          <w:p w14:paraId="08392AA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romatoleum sp. strain HxN1</w:t>
            </w:r>
          </w:p>
        </w:tc>
        <w:tc>
          <w:tcPr>
            <w:tcW w:w="1155" w:type="dxa"/>
          </w:tcPr>
          <w:p w14:paraId="1425B03F" w14:textId="026CE50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lUDeG0Qf","properties":{"formattedCitation":"[39]","plainCitation":"[39]","noteIndex":0},"citationItems":[{"id":5603,"uris":["http://zotero.org/users/local/tLbKPnjF/items/JLPVG8IC"],"itemData":{"id":5603,"type":"article-journal","abstract":"Hydrocarbons are abundant in anoxic environments and pose biochemical challenges to their anaerobic degradation by microorganisms. Within the framework of the Priority Program 1319, investigations funded by the Deutsche Forschungsgemeinschaft on the anaerobic microbial degradation of hydrocarbons ranged from isolation and enrichment of hitherto unknown hydrocarbon-degrading anaerobic microorganisms, discovery of novel reactions, detailed studies of enzyme mechanisms and structures to process-oriented in situ studies. Selected highlights from this program are collected in this synopsis, with more detailed information provided by theme-focused reviews of the special topic issue on ‘Anaerobic biodegradation of hydrocarbons' [this issue, pp. 1-244]. The interdisciplinary character of the program, involving microbiologists, biochemists, organic chemists and environmental scientists, is best exemplified by the studies on alkyl-/arylalkylsuccinate synthases. Here, research topics ranged from in-depth mechanistic studies of archetypical toluene-activating benzylsuccinate synthase, substrate-specific phylogenetic clustering of alkyl-/arylalkylsuccinate synthases (toluene plus xylenes, p-cymene, p-cresol, 2-methylnaphthalene, n-alkanes), stereochemical and co-metabolic insights into n-alkane-activating (methylalkyl)succinate synthases to the discovery of bacterial groups previously unknown to possess alkyl-/arylalkylsuccinate synthases by means of functional gene markers and in situ field studies enabled by state-of-the-art stable isotope probing and fractionation approaches. Other topics are Mo-cofactor-dependent dehydrogenases performing O2-independent hydroxylation of hydrocarbons and alkyl side chains (ethylbenzene, p-cymene, cholesterol, n-hexadecane), degradation of p-alkylated benzoates and toluenes, glycyl radical-bearing 4-hydroxyphenylacetate decarboxylase, novel types of carboxylation reactions (for acetophenone, acetone, and potentially also benzene and naphthalene), W-cofactor-containing enzymes for reductive dearomatization of benzoyl-CoA (class II benzoyl-CoA reductase) in obligate anaerobes and addition of water to acetylene, fermentative formation of cyclohexanecarboxylate from benzoate, and methanogenic degradation of hydrocarbons.","container-title":"Microbial Physiology","DOI":"10.1159/000443997","ISSN":"2673-1665, 2673-1673","issue":"1-3","journalAbbreviation":"Microb Physiol","language":"en","license":"https://karger.com/pages/terms-and-conditions","note":"number: 1-3","page":"5-28","source":"DOI.org (Crossref)","title":"Anaerobic Microbial Degradation of Hydrocarbons: From Enzymatic Reactions to the Environment","title-short":"Anaerobic Microbial Degradation of Hydrocarbons","volume":"26","author":[{"family":"Rabus","given":"Ralf"},{"family":"Boll","given":"Matthias"},{"family":"Heider","given":"Johann"},{"family":"Meckenstock","given":"Rainer U."},{"family":"Buckel","given":"Wolfgang"},{"family":"Einsle","given":"Oliver"},{"family":"Ermler","given":"Ulrich"},{"family":"Golding","given":"Bernard T."},{"family":"Gunsalus","given":"Robert P."},{"family":"Kroneck","given":"Peter M.H."},{"family":"Krüger","given":"Martin"},{"family":"Lueders","given":"Tillmann"},{"family":"Martins","given":"Berta M."},{"family":"Musat","given":"Florin"},{"family":"Richnow","given":"Hans H."},{"family":"Schink","given":"Bernhard"},{"family":"Seifert","given":"Jana"},{"family":"Szaleniec","given":"Maciej"},{"family":"Treude","given":"Tina"},{"family":"Ullmann","given":"G. Matthias"},{"family":"Vogt","given":"Carsten"},{"family":"Von Bergen","given":"Martin"},{"family":"Wilkes","given":"Heinz"}],"issued":{"date-parts":[["201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9]</w:t>
            </w:r>
            <w:r w:rsidRPr="00F8503F">
              <w:rPr>
                <w:rFonts w:ascii="Times New Roman" w:hAnsi="Times New Roman" w:cs="Times New Roman"/>
              </w:rPr>
              <w:fldChar w:fldCharType="end"/>
            </w:r>
          </w:p>
        </w:tc>
      </w:tr>
      <w:tr w:rsidR="00E84712" w:rsidRPr="00F8503F" w14:paraId="72835B64" w14:textId="77777777" w:rsidTr="005426E2">
        <w:trPr>
          <w:trHeight w:val="288"/>
        </w:trPr>
        <w:tc>
          <w:tcPr>
            <w:tcW w:w="959" w:type="dxa"/>
          </w:tcPr>
          <w:p w14:paraId="2EC8D3A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96DB2EB"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mcrA</w:t>
            </w:r>
          </w:p>
        </w:tc>
        <w:tc>
          <w:tcPr>
            <w:tcW w:w="7033" w:type="dxa"/>
          </w:tcPr>
          <w:p w14:paraId="3075D31D"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esulfobacterium cetonicum</w:t>
            </w:r>
          </w:p>
        </w:tc>
        <w:tc>
          <w:tcPr>
            <w:tcW w:w="1155" w:type="dxa"/>
          </w:tcPr>
          <w:p w14:paraId="3330CF09" w14:textId="4FA0E60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u3MSB1Qg","properties":{"formattedCitation":"[39]","plainCitation":"[39]","noteIndex":0},"citationItems":[{"id":5603,"uris":["http://zotero.org/users/local/tLbKPnjF/items/JLPVG8IC"],"itemData":{"id":5603,"type":"article-journal","abstract":"Hydrocarbons are abundant in anoxic environments and pose biochemical challenges to their anaerobic degradation by microorganisms. Within the framework of the Priority Program 1319, investigations funded by the Deutsche Forschungsgemeinschaft on the anaerobic microbial degradation of hydrocarbons ranged from isolation and enrichment of hitherto unknown hydrocarbon-degrading anaerobic microorganisms, discovery of novel reactions, detailed studies of enzyme mechanisms and structures to process-oriented in situ studies. Selected highlights from this program are collected in this synopsis, with more detailed information provided by theme-focused reviews of the special topic issue on ‘Anaerobic biodegradation of hydrocarbons' [this issue, pp. 1-244]. The interdisciplinary character of the program, involving microbiologists, biochemists, organic chemists and environmental scientists, is best exemplified by the studies on alkyl-/arylalkylsuccinate synthases. Here, research topics ranged from in-depth mechanistic studies of archetypical toluene-activating benzylsuccinate synthase, substrate-specific phylogenetic clustering of alkyl-/arylalkylsuccinate synthases (toluene plus xylenes, p-cymene, p-cresol, 2-methylnaphthalene, n-alkanes), stereochemical and co-metabolic insights into n-alkane-activating (methylalkyl)succinate synthases to the discovery of bacterial groups previously unknown to possess alkyl-/arylalkylsuccinate synthases by means of functional gene markers and in situ field studies enabled by state-of-the-art stable isotope probing and fractionation approaches. Other topics are Mo-cofactor-dependent dehydrogenases performing O2-independent hydroxylation of hydrocarbons and alkyl side chains (ethylbenzene, p-cymene, cholesterol, n-hexadecane), degradation of p-alkylated benzoates and toluenes, glycyl radical-bearing 4-hydroxyphenylacetate decarboxylase, novel types of carboxylation reactions (for acetophenone, acetone, and potentially also benzene and naphthalene), W-cofactor-containing enzymes for reductive dearomatization of benzoyl-CoA (class II benzoyl-CoA reductase) in obligate anaerobes and addition of water to acetylene, fermentative formation of cyclohexanecarboxylate from benzoate, and methanogenic degradation of hydrocarbons.","container-title":"Microbial Physiology","DOI":"10.1159/000443997","ISSN":"2673-1665, 2673-1673","issue":"1-3","journalAbbreviation":"Microb Physiol","language":"en","license":"https://karger.com/pages/terms-and-conditions","note":"number: 1-3","page":"5-28","source":"DOI.org (Crossref)","title":"Anaerobic Microbial Degradation of Hydrocarbons: From Enzymatic Reactions to the Environment","title-short":"Anaerobic Microbial Degradation of Hydrocarbons","volume":"26","author":[{"family":"Rabus","given":"Ralf"},{"family":"Boll","given":"Matthias"},{"family":"Heider","given":"Johann"},{"family":"Meckenstock","given":"Rainer U."},{"family":"Buckel","given":"Wolfgang"},{"family":"Einsle","given":"Oliver"},{"family":"Ermler","given":"Ulrich"},{"family":"Golding","given":"Bernard T."},{"family":"Gunsalus","given":"Robert P."},{"family":"Kroneck","given":"Peter M.H."},{"family":"Krüger","given":"Martin"},{"family":"Lueders","given":"Tillmann"},{"family":"Martins","given":"Berta M."},{"family":"Musat","given":"Florin"},{"family":"Richnow","given":"Hans H."},{"family":"Schink","given":"Bernhard"},{"family":"Seifert","given":"Jana"},{"family":"Szaleniec","given":"Maciej"},{"family":"Treude","given":"Tina"},{"family":"Ullmann","given":"G. Matthias"},{"family":"Vogt","given":"Carsten"},{"family":"Von Bergen","given":"Martin"},{"family":"Wilkes","given":"Heinz"}],"issued":{"date-parts":[["201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9]</w:t>
            </w:r>
            <w:r w:rsidRPr="00F8503F">
              <w:rPr>
                <w:rFonts w:ascii="Times New Roman" w:hAnsi="Times New Roman" w:cs="Times New Roman"/>
              </w:rPr>
              <w:fldChar w:fldCharType="end"/>
            </w:r>
          </w:p>
        </w:tc>
      </w:tr>
      <w:tr w:rsidR="00E84712" w:rsidRPr="00F8503F" w14:paraId="7532FD81" w14:textId="77777777" w:rsidTr="005426E2">
        <w:trPr>
          <w:trHeight w:val="288"/>
        </w:trPr>
        <w:tc>
          <w:tcPr>
            <w:tcW w:w="959" w:type="dxa"/>
          </w:tcPr>
          <w:p w14:paraId="3456045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2F13E91"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msA</w:t>
            </w:r>
          </w:p>
        </w:tc>
        <w:tc>
          <w:tcPr>
            <w:tcW w:w="7033" w:type="dxa"/>
          </w:tcPr>
          <w:p w14:paraId="5BFA2D0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esulfatibacillum aliphaticivorans</w:t>
            </w:r>
          </w:p>
        </w:tc>
        <w:tc>
          <w:tcPr>
            <w:tcW w:w="1155" w:type="dxa"/>
          </w:tcPr>
          <w:p w14:paraId="279E0BAF" w14:textId="40B060F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bc4QfUIx","properties":{"formattedCitation":"[39]","plainCitation":"[39]","noteIndex":0},"citationItems":[{"id":5603,"uris":["http://zotero.org/users/local/tLbKPnjF/items/JLPVG8IC"],"itemData":{"id":5603,"type":"article-journal","abstract":"Hydrocarbons are abundant in anoxic environments and pose biochemical challenges to their anaerobic degradation by microorganisms. Within the framework of the Priority Program 1319, investigations funded by the Deutsche Forschungsgemeinschaft on the anaerobic microbial degradation of hydrocarbons ranged from isolation and enrichment of hitherto unknown hydrocarbon-degrading anaerobic microorganisms, discovery of novel reactions, detailed studies of enzyme mechanisms and structures to process-oriented in situ studies. Selected highlights from this program are collected in this synopsis, with more detailed information provided by theme-focused reviews of the special topic issue on ‘Anaerobic biodegradation of hydrocarbons' [this issue, pp. 1-244]. The interdisciplinary character of the program, involving microbiologists, biochemists, organic chemists and environmental scientists, is best exemplified by the studies on alkyl-/arylalkylsuccinate synthases. Here, research topics ranged from in-depth mechanistic studies of archetypical toluene-activating benzylsuccinate synthase, substrate-specific phylogenetic clustering of alkyl-/arylalkylsuccinate synthases (toluene plus xylenes, p-cymene, p-cresol, 2-methylnaphthalene, n-alkanes), stereochemical and co-metabolic insights into n-alkane-activating (methylalkyl)succinate synthases to the discovery of bacterial groups previously unknown to possess alkyl-/arylalkylsuccinate synthases by means of functional gene markers and in situ field studies enabled by state-of-the-art stable isotope probing and fractionation approaches. Other topics are Mo-cofactor-dependent dehydrogenases performing O2-independent hydroxylation of hydrocarbons and alkyl side chains (ethylbenzene, p-cymene, cholesterol, n-hexadecane), degradation of p-alkylated benzoates and toluenes, glycyl radical-bearing 4-hydroxyphenylacetate decarboxylase, novel types of carboxylation reactions (for acetophenone, acetone, and potentially also benzene and naphthalene), W-cofactor-containing enzymes for reductive dearomatization of benzoyl-CoA (class II benzoyl-CoA reductase) in obligate anaerobes and addition of water to acetylene, fermentative formation of cyclohexanecarboxylate from benzoate, and methanogenic degradation of hydrocarbons.","container-title":"Microbial Physiology","DOI":"10.1159/000443997","ISSN":"2673-1665, 2673-1673","issue":"1-3","journalAbbreviation":"Microb Physiol","language":"en","license":"https://karger.com/pages/terms-and-conditions","note":"number: 1-3","page":"5-28","source":"DOI.org (Crossref)","title":"Anaerobic Microbial Degradation of Hydrocarbons: From Enzymatic Reactions to the Environment","title-short":"Anaerobic Microbial Degradation of Hydrocarbons","volume":"26","author":[{"family":"Rabus","given":"Ralf"},{"family":"Boll","given":"Matthias"},{"family":"Heider","given":"Johann"},{"family":"Meckenstock","given":"Rainer U."},{"family":"Buckel","given":"Wolfgang"},{"family":"Einsle","given":"Oliver"},{"family":"Ermler","given":"Ulrich"},{"family":"Golding","given":"Bernard T."},{"family":"Gunsalus","given":"Robert P."},{"family":"Kroneck","given":"Peter M.H."},{"family":"Krüger","given":"Martin"},{"family":"Lueders","given":"Tillmann"},{"family":"Martins","given":"Berta M."},{"family":"Musat","given":"Florin"},{"family":"Richnow","given":"Hans H."},{"family":"Schink","given":"Bernhard"},{"family":"Seifert","given":"Jana"},{"family":"Szaleniec","given":"Maciej"},{"family":"Treude","given":"Tina"},{"family":"Ullmann","given":"G. Matthias"},{"family":"Vogt","given":"Carsten"},{"family":"Von Bergen","given":"Martin"},{"family":"Wilkes","given":"Heinz"}],"issued":{"date-parts":[["201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9]</w:t>
            </w:r>
            <w:r w:rsidRPr="00F8503F">
              <w:rPr>
                <w:rFonts w:ascii="Times New Roman" w:hAnsi="Times New Roman" w:cs="Times New Roman"/>
              </w:rPr>
              <w:fldChar w:fldCharType="end"/>
            </w:r>
          </w:p>
        </w:tc>
      </w:tr>
      <w:tr w:rsidR="00E84712" w:rsidRPr="00F8503F" w14:paraId="43D8F5CB" w14:textId="77777777" w:rsidTr="005426E2">
        <w:trPr>
          <w:trHeight w:val="288"/>
        </w:trPr>
        <w:tc>
          <w:tcPr>
            <w:tcW w:w="959" w:type="dxa"/>
          </w:tcPr>
          <w:p w14:paraId="7393B17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40B4FD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cx</w:t>
            </w:r>
          </w:p>
        </w:tc>
        <w:tc>
          <w:tcPr>
            <w:tcW w:w="7033" w:type="dxa"/>
          </w:tcPr>
          <w:p w14:paraId="41019988"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 aromaticum EbN1</w:t>
            </w:r>
          </w:p>
        </w:tc>
        <w:tc>
          <w:tcPr>
            <w:tcW w:w="1155" w:type="dxa"/>
          </w:tcPr>
          <w:p w14:paraId="756BCE5E" w14:textId="7507D82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SJAl9PIu","properties":{"formattedCitation":"[39]","plainCitation":"[39]","noteIndex":0},"citationItems":[{"id":5603,"uris":["http://zotero.org/users/local/tLbKPnjF/items/JLPVG8IC"],"itemData":{"id":5603,"type":"article-journal","abstract":"Hydrocarbons are abundant in anoxic environments and pose biochemical challenges to their anaerobic degradation by microorganisms. Within the framework of the Priority Program 1319, investigations funded by the Deutsche Forschungsgemeinschaft on the anaerobic microbial degradation of hydrocarbons ranged from isolation and enrichment of hitherto unknown hydrocarbon-degrading anaerobic microorganisms, discovery of novel reactions, detailed studies of enzyme mechanisms and structures to process-oriented in situ studies. Selected highlights from this program are collected in this synopsis, with more detailed information provided by theme-focused reviews of the special topic issue on ‘Anaerobic biodegradation of hydrocarbons' [this issue, pp. 1-244]. The interdisciplinary character of the program, involving microbiologists, biochemists, organic chemists and environmental scientists, is best exemplified by the studies on alkyl-/arylalkylsuccinate synthases. Here, research topics ranged from in-depth mechanistic studies of archetypical toluene-activating benzylsuccinate synthase, substrate-specific phylogenetic clustering of alkyl-/arylalkylsuccinate synthases (toluene plus xylenes, p-cymene, p-cresol, 2-methylnaphthalene, n-alkanes), stereochemical and co-metabolic insights into n-alkane-activating (methylalkyl)succinate synthases to the discovery of bacterial groups previously unknown to possess alkyl-/arylalkylsuccinate synthases by means of functional gene markers and in situ field studies enabled by state-of-the-art stable isotope probing and fractionation approaches. Other topics are Mo-cofactor-dependent dehydrogenases performing O2-independent hydroxylation of hydrocarbons and alkyl side chains (ethylbenzene, p-cymene, cholesterol, n-hexadecane), degradation of p-alkylated benzoates and toluenes, glycyl radical-bearing 4-hydroxyphenylacetate decarboxylase, novel types of carboxylation reactions (for acetophenone, acetone, and potentially also benzene and naphthalene), W-cofactor-containing enzymes for reductive dearomatization of benzoyl-CoA (class II benzoyl-CoA reductase) in obligate anaerobes and addition of water to acetylene, fermentative formation of cyclohexanecarboxylate from benzoate, and methanogenic degradation of hydrocarbons.","container-title":"Microbial Physiology","DOI":"10.1159/000443997","ISSN":"2673-1665, 2673-1673","issue":"1-3","journalAbbreviation":"Microb Physiol","language":"en","license":"https://karger.com/pages/terms-and-conditions","note":"number: 1-3","page":"5-28","source":"DOI.org (Crossref)","title":"Anaerobic Microbial Degradation of Hydrocarbons: From Enzymatic Reactions to the Environment","title-short":"Anaerobic Microbial Degradation of Hydrocarbons","volume":"26","author":[{"family":"Rabus","given":"Ralf"},{"family":"Boll","given":"Matthias"},{"family":"Heider","given":"Johann"},{"family":"Meckenstock","given":"Rainer U."},{"family":"Buckel","given":"Wolfgang"},{"family":"Einsle","given":"Oliver"},{"family":"Ermler","given":"Ulrich"},{"family":"Golding","given":"Bernard T."},{"family":"Gunsalus","given":"Robert P."},{"family":"Kroneck","given":"Peter M.H."},{"family":"Krüger","given":"Martin"},{"family":"Lueders","given":"Tillmann"},{"family":"Martins","given":"Berta M."},{"family":"Musat","given":"Florin"},{"family":"Richnow","given":"Hans H."},{"family":"Schink","given":"Bernhard"},{"family":"Seifert","given":"Jana"},{"family":"Szaleniec","given":"Maciej"},{"family":"Treude","given":"Tina"},{"family":"Ullmann","given":"G. Matthias"},{"family":"Vogt","given":"Carsten"},{"family":"Von Bergen","given":"Martin"},{"family":"Wilkes","given":"Heinz"}],"issued":{"date-parts":[["201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9]</w:t>
            </w:r>
            <w:r w:rsidRPr="00F8503F">
              <w:rPr>
                <w:rFonts w:ascii="Times New Roman" w:hAnsi="Times New Roman" w:cs="Times New Roman"/>
              </w:rPr>
              <w:fldChar w:fldCharType="end"/>
            </w:r>
          </w:p>
        </w:tc>
      </w:tr>
      <w:tr w:rsidR="00E84712" w:rsidRPr="00F8503F" w14:paraId="22E2A1E8" w14:textId="77777777" w:rsidTr="005426E2">
        <w:trPr>
          <w:trHeight w:val="288"/>
        </w:trPr>
        <w:tc>
          <w:tcPr>
            <w:tcW w:w="959" w:type="dxa"/>
          </w:tcPr>
          <w:p w14:paraId="755A3A25"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1758FA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bamB</w:t>
            </w:r>
          </w:p>
        </w:tc>
        <w:tc>
          <w:tcPr>
            <w:tcW w:w="7033" w:type="dxa"/>
          </w:tcPr>
          <w:p w14:paraId="36140CCC" w14:textId="72E8FA8D"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elobacter acetylenicus</w:t>
            </w:r>
          </w:p>
        </w:tc>
        <w:tc>
          <w:tcPr>
            <w:tcW w:w="1155" w:type="dxa"/>
          </w:tcPr>
          <w:p w14:paraId="3A3BCADF" w14:textId="054AC8E5"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T8wG2XfH","properties":{"formattedCitation":"[39]","plainCitation":"[39]","noteIndex":0},"citationItems":[{"id":5603,"uris":["http://zotero.org/users/local/tLbKPnjF/items/JLPVG8IC"],"itemData":{"id":5603,"type":"article-journal","abstract":"Hydrocarbons are abundant in anoxic environments and pose biochemical challenges to their anaerobic degradation by microorganisms. Within the framework of the Priority Program 1319, investigations funded by the Deutsche Forschungsgemeinschaft on the anaerobic microbial degradation of hydrocarbons ranged from isolation and enrichment of hitherto unknown hydrocarbon-degrading anaerobic microorganisms, discovery of novel reactions, detailed studies of enzyme mechanisms and structures to process-oriented in situ studies. Selected highlights from this program are collected in this synopsis, with more detailed information provided by theme-focused reviews of the special topic issue on ‘Anaerobic biodegradation of hydrocarbons' [this issue, pp. 1-244]. The interdisciplinary character of the program, involving microbiologists, biochemists, organic chemists and environmental scientists, is best exemplified by the studies on alkyl-/arylalkylsuccinate synthases. Here, research topics ranged from in-depth mechanistic studies of archetypical toluene-activating benzylsuccinate synthase, substrate-specific phylogenetic clustering of alkyl-/arylalkylsuccinate synthases (toluene plus xylenes, p-cymene, p-cresol, 2-methylnaphthalene, n-alkanes), stereochemical and co-metabolic insights into n-alkane-activating (methylalkyl)succinate synthases to the discovery of bacterial groups previously unknown to possess alkyl-/arylalkylsuccinate synthases by means of functional gene markers and in situ field studies enabled by state-of-the-art stable isotope probing and fractionation approaches. Other topics are Mo-cofactor-dependent dehydrogenases performing O2-independent hydroxylation of hydrocarbons and alkyl side chains (ethylbenzene, p-cymene, cholesterol, n-hexadecane), degradation of p-alkylated benzoates and toluenes, glycyl radical-bearing 4-hydroxyphenylacetate decarboxylase, novel types of carboxylation reactions (for acetophenone, acetone, and potentially also benzene and naphthalene), W-cofactor-containing enzymes for reductive dearomatization of benzoyl-CoA (class II benzoyl-CoA reductase) in obligate anaerobes and addition of water to acetylene, fermentative formation of cyclohexanecarboxylate from benzoate, and methanogenic degradation of hydrocarbons.","container-title":"Microbial Physiology","DOI":"10.1159/000443997","ISSN":"2673-1665, 2673-1673","issue":"1-3","journalAbbreviation":"Microb Physiol","language":"en","license":"https://karger.com/pages/terms-and-conditions","note":"number: 1-3","page":"5-28","source":"DOI.org (Crossref)","title":"Anaerobic Microbial Degradation of Hydrocarbons: From Enzymatic Reactions to the Environment","title-short":"Anaerobic Microbial Degradation of Hydrocarbons","volume":"26","author":[{"family":"Rabus","given":"Ralf"},{"family":"Boll","given":"Matthias"},{"family":"Heider","given":"Johann"},{"family":"Meckenstock","given":"Rainer U."},{"family":"Buckel","given":"Wolfgang"},{"family":"Einsle","given":"Oliver"},{"family":"Ermler","given":"Ulrich"},{"family":"Golding","given":"Bernard T."},{"family":"Gunsalus","given":"Robert P."},{"family":"Kroneck","given":"Peter M.H."},{"family":"Krüger","given":"Martin"},{"family":"Lueders","given":"Tillmann"},{"family":"Martins","given":"Berta M."},{"family":"Musat","given":"Florin"},{"family":"Richnow","given":"Hans H."},{"family":"Schink","given":"Bernhard"},{"family":"Seifert","given":"Jana"},{"family":"Szaleniec","given":"Maciej"},{"family":"Treude","given":"Tina"},{"family":"Ullmann","given":"G. Matthias"},{"family":"Vogt","given":"Carsten"},{"family":"Von Bergen","given":"Martin"},{"family":"Wilkes","given":"Heinz"}],"issued":{"date-parts":[["201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9]</w:t>
            </w:r>
            <w:r w:rsidRPr="00F8503F">
              <w:rPr>
                <w:rFonts w:ascii="Times New Roman" w:hAnsi="Times New Roman" w:cs="Times New Roman"/>
              </w:rPr>
              <w:fldChar w:fldCharType="end"/>
            </w:r>
          </w:p>
        </w:tc>
      </w:tr>
      <w:tr w:rsidR="00E84712" w:rsidRPr="00F8503F" w14:paraId="21CDAF0B" w14:textId="77777777" w:rsidTr="005426E2">
        <w:trPr>
          <w:trHeight w:val="288"/>
        </w:trPr>
        <w:tc>
          <w:tcPr>
            <w:tcW w:w="959" w:type="dxa"/>
          </w:tcPr>
          <w:p w14:paraId="6B6A136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F773341"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utD</w:t>
            </w:r>
          </w:p>
        </w:tc>
        <w:tc>
          <w:tcPr>
            <w:tcW w:w="7033" w:type="dxa"/>
          </w:tcPr>
          <w:p w14:paraId="7AF6208C"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T. aromatica T1</w:t>
            </w:r>
          </w:p>
        </w:tc>
        <w:tc>
          <w:tcPr>
            <w:tcW w:w="1155" w:type="dxa"/>
          </w:tcPr>
          <w:p w14:paraId="4F4B9631" w14:textId="014B5CF6"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dwjZ4LaR","properties":{"formattedCitation":"[39]","plainCitation":"[39]","noteIndex":0},"citationItems":[{"id":5603,"uris":["http://zotero.org/users/local/tLbKPnjF/items/JLPVG8IC"],"itemData":{"id":5603,"type":"article-journal","abstract":"Hydrocarbons are abundant in anoxic environments and pose biochemical challenges to their anaerobic degradation by microorganisms. Within the framework of the Priority Program 1319, investigations funded by the Deutsche Forschungsgemeinschaft on the anaerobic microbial degradation of hydrocarbons ranged from isolation and enrichment of hitherto unknown hydrocarbon-degrading anaerobic microorganisms, discovery of novel reactions, detailed studies of enzyme mechanisms and structures to process-oriented in situ studies. Selected highlights from this program are collected in this synopsis, with more detailed information provided by theme-focused reviews of the special topic issue on ‘Anaerobic biodegradation of hydrocarbons' [this issue, pp. 1-244]. The interdisciplinary character of the program, involving microbiologists, biochemists, organic chemists and environmental scientists, is best exemplified by the studies on alkyl-/arylalkylsuccinate synthases. Here, research topics ranged from in-depth mechanistic studies of archetypical toluene-activating benzylsuccinate synthase, substrate-specific phylogenetic clustering of alkyl-/arylalkylsuccinate synthases (toluene plus xylenes, p-cymene, p-cresol, 2-methylnaphthalene, n-alkanes), stereochemical and co-metabolic insights into n-alkane-activating (methylalkyl)succinate synthases to the discovery of bacterial groups previously unknown to possess alkyl-/arylalkylsuccinate synthases by means of functional gene markers and in situ field studies enabled by state-of-the-art stable isotope probing and fractionation approaches. Other topics are Mo-cofactor-dependent dehydrogenases performing O2-independent hydroxylation of hydrocarbons and alkyl side chains (ethylbenzene, p-cymene, cholesterol, n-hexadecane), degradation of p-alkylated benzoates and toluenes, glycyl radical-bearing 4-hydroxyphenylacetate decarboxylase, novel types of carboxylation reactions (for acetophenone, acetone, and potentially also benzene and naphthalene), W-cofactor-containing enzymes for reductive dearomatization of benzoyl-CoA (class II benzoyl-CoA reductase) in obligate anaerobes and addition of water to acetylene, fermentative formation of cyclohexanecarboxylate from benzoate, and methanogenic degradation of hydrocarbons.","container-title":"Microbial Physiology","DOI":"10.1159/000443997","ISSN":"2673-1665, 2673-1673","issue":"1-3","journalAbbreviation":"Microb Physiol","language":"en","license":"https://karger.com/pages/terms-and-conditions","note":"number: 1-3","page":"5-28","source":"DOI.org (Crossref)","title":"Anaerobic Microbial Degradation of Hydrocarbons: From Enzymatic Reactions to the Environment","title-short":"Anaerobic Microbial Degradation of Hydrocarbons","volume":"26","author":[{"family":"Rabus","given":"Ralf"},{"family":"Boll","given":"Matthias"},{"family":"Heider","given":"Johann"},{"family":"Meckenstock","given":"Rainer U."},{"family":"Buckel","given":"Wolfgang"},{"family":"Einsle","given":"Oliver"},{"family":"Ermler","given":"Ulrich"},{"family":"Golding","given":"Bernard T."},{"family":"Gunsalus","given":"Robert P."},{"family":"Kroneck","given":"Peter M.H."},{"family":"Krüger","given":"Martin"},{"family":"Lueders","given":"Tillmann"},{"family":"Martins","given":"Berta M."},{"family":"Musat","given":"Florin"},{"family":"Richnow","given":"Hans H."},{"family":"Schink","given":"Bernhard"},{"family":"Seifert","given":"Jana"},{"family":"Szaleniec","given":"Maciej"},{"family":"Treude","given":"Tina"},{"family":"Ullmann","given":"G. Matthias"},{"family":"Vogt","given":"Carsten"},{"family":"Von Bergen","given":"Martin"},{"family":"Wilkes","given":"Heinz"}],"issued":{"date-parts":[["201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39]</w:t>
            </w:r>
            <w:r w:rsidRPr="00F8503F">
              <w:rPr>
                <w:rFonts w:ascii="Times New Roman" w:hAnsi="Times New Roman" w:cs="Times New Roman"/>
              </w:rPr>
              <w:fldChar w:fldCharType="end"/>
            </w:r>
          </w:p>
        </w:tc>
      </w:tr>
      <w:tr w:rsidR="00E84712" w:rsidRPr="00F8503F" w14:paraId="7809E894" w14:textId="77777777" w:rsidTr="005426E2">
        <w:trPr>
          <w:trHeight w:val="288"/>
        </w:trPr>
        <w:tc>
          <w:tcPr>
            <w:tcW w:w="959" w:type="dxa"/>
          </w:tcPr>
          <w:p w14:paraId="6AC0F94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8283985" w14:textId="00F9873F"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hpCF</w:t>
            </w:r>
          </w:p>
        </w:tc>
        <w:tc>
          <w:tcPr>
            <w:tcW w:w="7033" w:type="dxa"/>
          </w:tcPr>
          <w:p w14:paraId="0A33482F"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acteroides fragilis</w:t>
            </w:r>
          </w:p>
        </w:tc>
        <w:tc>
          <w:tcPr>
            <w:tcW w:w="1155" w:type="dxa"/>
          </w:tcPr>
          <w:p w14:paraId="6C64F4A2" w14:textId="0116C205"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mhSgWej6","properties":{"formattedCitation":"[40]","plainCitation":"[40]","noteIndex":0},"citationItems":[{"id":6883,"uris":["http://zotero.org/users/local/tLbKPnjF/items/6N2KGW63"],"itemData":{"id":6883,"type":"article-journal","abstract":"ABSTRACT\n            \n              In this study we report the identification and role of the alkyl hydroperoxide reductase (\n              ahp\n              ) gene in\n              Bacteroides fragilis\n              . The two components of\n              ahp\n              ,\n              ahpC\n              , and\n              ahpF\n              , are organized in an operon, and the deduced amino acid sequences revealed that\n              B. fragilis\n              AhpCF shares approximately 60% identity to orthologues in other gram-positive and gram-negative bacteria. Northern blot hybridization analysis of total RNA showed that the\n              ahpCF\n              genes were transcribed as a polycistronic 2.4-kb mRNA and that\n              ahpC\n              also was present as a 0.6-kb monocistronic mRNA.\n              ahpC\n              and\n              ahpCF\n              mRNAs were induced approximately 60-fold following H\n              2\n              O\n              2\n              treatment or oxygen exposure of the parent strain but were constitutive in a peroxide-resistant strain. Further investigation using an\n              ahpCF\n              ′::β-xylosidase gene transcriptional fusion confirmed that\n              ahpCF\n              had lost normal regulation in the peroxide-resistant strain compared to the parent. The\n              ahpCF\n              mutant was more sensitive to growth inhibition and mutagenesis by organic peroxides than the parent strain, as determined by disk inhibition assays and the frequency of mutation to fusidic acid resistance. This finding suggests that the\n              ahp\n              genes play an important role in peroxide resistance in\n              B. fragilis\n              . Under anaerobic conditions, we observed increases in the number of spontaneous fusidic acid-resistant mutants of five- and sevenfold in\n              ahpCF\n              and\n              ahpF\n              strain backgrounds, respectively, and eightfold in the\n              ahpCF katB\n              double mutant strain compared to the parent and\n              katB\n              strains. In addition,\n              ahpCF\n              ,\n              ahpF\n              , and\n              ahpCF katB\n              mutants were slightly more sensitive to oxygen exposure than the parent strain. Moreover, the isolation of a strain with enhanced aerotolerance and high-level resistance to alkyl hydroperoxides from an\n              ahpCF katB\n              parent suggests that the physiological responses to peroxide toxicity and to the toxic effects of molecular oxygen are overlapping and complex in this obligate anaerobe.","container-title":"Journal of Bacteriology","DOI":"10.1128/JB.181.18.5701-5710.1999","ISSN":"0021-9193, 1098-5530","issue":"18","journalAbbreviation":"J Bacteriol","language":"en","page":"5701-5710","source":"DOI.org (Crossref)","title":"Role of the Alkyl Hydroperoxide Reductase ( &lt;i&gt;ahpCF&lt;/i&gt; ) Gene in Oxidative Stress Defense of the Obligate Anaerobe &lt;i&gt;Bacteroides fragilis&lt;/i&gt;","volume":"181","author":[{"family":"Rocha","given":"Edson R."},{"family":"Smith","given":"C. Jeffrey"}],"issued":{"date-parts":[["1999",9,15]]}}}],"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0]</w:t>
            </w:r>
            <w:r w:rsidRPr="00F8503F">
              <w:rPr>
                <w:rFonts w:ascii="Times New Roman" w:hAnsi="Times New Roman" w:cs="Times New Roman"/>
              </w:rPr>
              <w:fldChar w:fldCharType="end"/>
            </w:r>
          </w:p>
        </w:tc>
      </w:tr>
      <w:tr w:rsidR="00E84712" w:rsidRPr="00F8503F" w14:paraId="540C37FE" w14:textId="77777777" w:rsidTr="005426E2">
        <w:trPr>
          <w:trHeight w:val="288"/>
        </w:trPr>
        <w:tc>
          <w:tcPr>
            <w:tcW w:w="959" w:type="dxa"/>
          </w:tcPr>
          <w:p w14:paraId="2F2C6E2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68B8A4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doB</w:t>
            </w:r>
          </w:p>
        </w:tc>
        <w:tc>
          <w:tcPr>
            <w:tcW w:w="7033" w:type="dxa"/>
          </w:tcPr>
          <w:p w14:paraId="42451FD6" w14:textId="60DC679A"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urkholderia</w:t>
            </w:r>
          </w:p>
        </w:tc>
        <w:tc>
          <w:tcPr>
            <w:tcW w:w="1155" w:type="dxa"/>
          </w:tcPr>
          <w:p w14:paraId="70E31E3F" w14:textId="27F055A8"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Pr>
                <w:rFonts w:ascii="Times New Roman" w:hAnsi="Times New Roman" w:cs="Times New Roman"/>
                <w:u w:val="single"/>
              </w:rPr>
              <w:instrText xml:space="preserve"> ADDIN ZOTERO_ITEM CSL_CITATION {"citationID":"a1aj7r624o5","properties":{"formattedCitation":"[41]","plainCitation":"[41]","noteIndex":0},"citationItems":[{"id":6722,"uris":["http://zotero.org/users/local/tLbKPnjF/items/HYSIW6Q5"],"itemData":{"id":6722,"type":"article-journal","container-title":"Frontiers in Microbiology","DOI":"10.3389/fmicb.2017.01845","ISSN":"1664-302X","journalAbbreviation":"Front. Microbiol.","page":"1845","source":"DOI.org (Crossref)","title":"Benzene and Naphthalene Degrading Bacterial Communities in an Oil Sands Tailings Pond","volume":"8","author":[{"family":"Rochman","given":"Fauziah F."},{"family":"Sheremet","given":"Andriy"},{"family":"Tamas","given":"Ivica"},{"family":"Saidi-Mehrabad","given":"Alireza"},{"family":"Kim","given":"Joong-Jae"},{"family":"Dong","given":"Xiaoli"},{"family":"Sensen","given":"Christoph W."},{"family":"Gieg","given":"Lisa M."},{"family":"Dunfield","given":"Peter F."}],"issued":{"date-parts":[["2017",9,28]]}}}],"schema":"https://github.com/citation-style-language/schema/raw/master/csl-citation.json"} </w:instrText>
            </w:r>
            <w:r w:rsidRPr="00F8503F">
              <w:rPr>
                <w:rFonts w:ascii="Times New Roman" w:hAnsi="Times New Roman" w:cs="Times New Roman"/>
                <w:u w:val="single"/>
              </w:rPr>
              <w:fldChar w:fldCharType="separate"/>
            </w:r>
            <w:r w:rsidRPr="00977260">
              <w:rPr>
                <w:rFonts w:ascii="Times New Roman" w:hAnsi="Times New Roman" w:cs="Times New Roman"/>
              </w:rPr>
              <w:t>[41]</w:t>
            </w:r>
            <w:r w:rsidRPr="00F8503F">
              <w:rPr>
                <w:rFonts w:ascii="Times New Roman" w:hAnsi="Times New Roman" w:cs="Times New Roman"/>
                <w:u w:val="single"/>
              </w:rPr>
              <w:fldChar w:fldCharType="end"/>
            </w:r>
          </w:p>
        </w:tc>
      </w:tr>
      <w:tr w:rsidR="00E84712" w:rsidRPr="00F8503F" w14:paraId="4425D6E8" w14:textId="77777777" w:rsidTr="005426E2">
        <w:trPr>
          <w:trHeight w:val="288"/>
        </w:trPr>
        <w:tc>
          <w:tcPr>
            <w:tcW w:w="959" w:type="dxa"/>
          </w:tcPr>
          <w:p w14:paraId="73CCF4B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8D4404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RHA1</w:t>
            </w:r>
          </w:p>
        </w:tc>
        <w:tc>
          <w:tcPr>
            <w:tcW w:w="7033" w:type="dxa"/>
          </w:tcPr>
          <w:p w14:paraId="21B3E30E" w14:textId="3AD146FC"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 sp</w:t>
            </w:r>
            <w:r>
              <w:rPr>
                <w:rFonts w:ascii="Times New Roman" w:hAnsi="Times New Roman" w:cs="Times New Roman"/>
                <w:i/>
                <w:iCs/>
                <w:color w:val="000000" w:themeColor="text1"/>
                <w:sz w:val="24"/>
                <w:szCs w:val="24"/>
              </w:rPr>
              <w:t>.</w:t>
            </w:r>
          </w:p>
        </w:tc>
        <w:tc>
          <w:tcPr>
            <w:tcW w:w="1155" w:type="dxa"/>
          </w:tcPr>
          <w:p w14:paraId="0D1A4716" w14:textId="7AFF70D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LMHaNXgz","properties":{"formattedCitation":"[42]","plainCitation":"[42]","noteIndex":0},"citationItems":[{"id":5692,"uris":["http://zotero.org/users/local/tLbKPnjF/items/48FX64F7"],"itemData":{"id":5692,"type":"article","abstract":"ABSTRACT\n          \n            Databases of genes and enzymes involved in hydrocarbon degradation have been previously reported. However, these databases specialize on only a specific group of hydrocarbons and/or are constructed partly based on enzyme sequences with putative functions indicated by\n            in silico\n            research, with no experimental evidence. Here, we present a curated database of Hydrocarbon Aerobic Degradation Enzymes and Genes (HADEG) containing proteins and genes involved in alkane, alkene, aromatic, and plastic aerobic degradation and biosurfactant production based solely on experimental evidence, which are present in bacteria, and fungi. HADEG includes 259 proteins for petroleum hydrocarbon degradation, 160 for plastic degradation, and 32 for biosurfactant production. This database will help identify and predict hydrocarbon degradation genes/pathways and biosurfactant production in genomes.\n          \n          \n            Graphical abstract\n            \n              \n            \n          \n          \n            Data summary\n            \n              The HADEG database repository is\n              https://github.com/jarojasva/HADEG\n              . All Supplementary Material file is available on:\n              https://figshare.com/articles/dataset/Supplementary_Material_HADEG/20752642\n              .","DOI":"10.1101/2022.08.30.505856","language":"en","publisher":"Bioinformatics","source":"DOI.org (Crossref)","title":"HADEG: A Curated Hydrocarbon Aerobic Degradation Enzymes and Genes Database","title-short":"HADEG","URL":"http://biorxiv.org/lookup/doi/10.1101/2022.08.30.505856","author":[{"family":"Rojas-Vargas","given":"Jorge"},{"family":"Castelán-Sánchez","given":"Hugo G."},{"family":"Pardo-López","given":"Liliana"}],"accessed":{"date-parts":[["2025",2,8]]},"issued":{"date-parts":[["2022",9,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2]</w:t>
            </w:r>
            <w:r w:rsidRPr="00F8503F">
              <w:rPr>
                <w:rFonts w:ascii="Times New Roman" w:hAnsi="Times New Roman" w:cs="Times New Roman"/>
              </w:rPr>
              <w:fldChar w:fldCharType="end"/>
            </w:r>
          </w:p>
        </w:tc>
      </w:tr>
      <w:tr w:rsidR="00E84712" w:rsidRPr="00F8503F" w14:paraId="2B2E5276" w14:textId="77777777" w:rsidTr="005426E2">
        <w:trPr>
          <w:trHeight w:val="288"/>
        </w:trPr>
        <w:tc>
          <w:tcPr>
            <w:tcW w:w="959" w:type="dxa"/>
          </w:tcPr>
          <w:p w14:paraId="7AB259C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72BC6F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xml:space="preserve"> mpdBC</w:t>
            </w:r>
          </w:p>
        </w:tc>
        <w:tc>
          <w:tcPr>
            <w:tcW w:w="7033" w:type="dxa"/>
          </w:tcPr>
          <w:p w14:paraId="557BF1AD" w14:textId="027F569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w:t>
            </w:r>
            <w:r>
              <w:rPr>
                <w:rFonts w:ascii="Times New Roman" w:hAnsi="Times New Roman" w:cs="Times New Roman"/>
                <w:i/>
                <w:iCs/>
                <w:color w:val="000000" w:themeColor="text1"/>
                <w:sz w:val="24"/>
                <w:szCs w:val="24"/>
              </w:rPr>
              <w:t xml:space="preserve"> </w:t>
            </w:r>
            <w:r w:rsidRPr="006C07FC">
              <w:rPr>
                <w:rFonts w:ascii="Times New Roman" w:hAnsi="Times New Roman" w:cs="Times New Roman"/>
                <w:i/>
                <w:iCs/>
                <w:color w:val="000000" w:themeColor="text1"/>
                <w:sz w:val="24"/>
                <w:szCs w:val="24"/>
              </w:rPr>
              <w:t>austroafricanum.</w:t>
            </w:r>
          </w:p>
        </w:tc>
        <w:tc>
          <w:tcPr>
            <w:tcW w:w="1155" w:type="dxa"/>
          </w:tcPr>
          <w:p w14:paraId="0EF369CB" w14:textId="476446FC"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ZpKN0L43","properties":{"formattedCitation":"[43]","plainCitation":"[43]","noteIndex":0},"citationItems":[{"id":6012,"uris":["http://zotero.org/users/local/tLbKPnjF/items/FM2ZZ5VD"],"itemData":{"id":6012,"type":"article-journal","container-title":"Computational Biology and Chemistry","DOI":"10.1016/j.compbiolchem.2023.107966","ISSN":"14769271","journalAbbreviation":"Computational Biology and Chemistry","language":"en","page":"107966","source":"DOI.org (Crossref)","title":"HADEG: A curated hydrocarbon aerobic degradation enzymes and genes database","title-short":"HADEG","volume":"107","author":[{"family":"Rojas-Vargas","given":"Jorge"},{"family":"Castelán-Sánchez","given":"Hugo G."},{"family":"Pardo-López","given":"Liliana"}],"issued":{"date-parts":[["2023",12]]}}}],"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3]</w:t>
            </w:r>
            <w:r w:rsidRPr="00F8503F">
              <w:rPr>
                <w:rFonts w:ascii="Times New Roman" w:hAnsi="Times New Roman" w:cs="Times New Roman"/>
              </w:rPr>
              <w:fldChar w:fldCharType="end"/>
            </w:r>
          </w:p>
        </w:tc>
      </w:tr>
      <w:tr w:rsidR="00E84712" w:rsidRPr="00F8503F" w14:paraId="569E69F2" w14:textId="77777777" w:rsidTr="005426E2">
        <w:trPr>
          <w:trHeight w:val="288"/>
        </w:trPr>
        <w:tc>
          <w:tcPr>
            <w:tcW w:w="959" w:type="dxa"/>
          </w:tcPr>
          <w:p w14:paraId="63E8573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36781D8" w14:textId="02C02F9C"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omcS</w:t>
            </w:r>
          </w:p>
        </w:tc>
        <w:tc>
          <w:tcPr>
            <w:tcW w:w="7033" w:type="dxa"/>
          </w:tcPr>
          <w:p w14:paraId="14ED2EA3" w14:textId="21EF3816"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naeromyxobacter dehalogens</w:t>
            </w:r>
          </w:p>
        </w:tc>
        <w:tc>
          <w:tcPr>
            <w:tcW w:w="1155" w:type="dxa"/>
          </w:tcPr>
          <w:p w14:paraId="6A22DDA8" w14:textId="71475CBF"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2Z9jPNmd","properties":{"formattedCitation":"[43]","plainCitation":"[43]","noteIndex":0},"citationItems":[{"id":6012,"uris":["http://zotero.org/users/local/tLbKPnjF/items/FM2ZZ5VD"],"itemData":{"id":6012,"type":"article-journal","container-title":"Computational Biology and Chemistry","DOI":"10.1016/j.compbiolchem.2023.107966","ISSN":"14769271","journalAbbreviation":"Computational Biology and Chemistry","language":"en","page":"107966","source":"DOI.org (Crossref)","title":"HADEG: A curated hydrocarbon aerobic degradation enzymes and genes database","title-short":"HADEG","volume":"107","author":[{"family":"Rojas-Vargas","given":"Jorge"},{"family":"Castelán-Sánchez","given":"Hugo G."},{"family":"Pardo-López","given":"Liliana"}],"issued":{"date-parts":[["2023",12]]}}}],"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3]</w:t>
            </w:r>
            <w:r w:rsidRPr="00F8503F">
              <w:rPr>
                <w:rFonts w:ascii="Times New Roman" w:hAnsi="Times New Roman" w:cs="Times New Roman"/>
              </w:rPr>
              <w:fldChar w:fldCharType="end"/>
            </w:r>
          </w:p>
        </w:tc>
      </w:tr>
      <w:tr w:rsidR="00E84712" w:rsidRPr="00F8503F" w14:paraId="3B178960" w14:textId="77777777" w:rsidTr="005426E2">
        <w:trPr>
          <w:trHeight w:val="288"/>
        </w:trPr>
        <w:tc>
          <w:tcPr>
            <w:tcW w:w="959" w:type="dxa"/>
          </w:tcPr>
          <w:p w14:paraId="24289DF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5411AA5" w14:textId="59BDF825"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xml:space="preserve">xecADC </w:t>
            </w:r>
          </w:p>
        </w:tc>
        <w:tc>
          <w:tcPr>
            <w:tcW w:w="7033" w:type="dxa"/>
          </w:tcPr>
          <w:p w14:paraId="6DA806D4" w14:textId="67E5831F"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Xanthobacter autotrophicus Py2</w:t>
            </w:r>
          </w:p>
        </w:tc>
        <w:tc>
          <w:tcPr>
            <w:tcW w:w="1155" w:type="dxa"/>
          </w:tcPr>
          <w:p w14:paraId="621AD984" w14:textId="6AE43AB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rBKOeC18","properties":{"formattedCitation":"[43]","plainCitation":"[43]","noteIndex":0},"citationItems":[{"id":6012,"uris":["http://zotero.org/users/local/tLbKPnjF/items/FM2ZZ5VD"],"itemData":{"id":6012,"type":"article-journal","container-title":"Computational Biology and Chemistry","DOI":"10.1016/j.compbiolchem.2023.107966","ISSN":"14769271","journalAbbreviation":"Computational Biology and Chemistry","language":"en","page":"107966","source":"DOI.org (Crossref)","title":"HADEG: A curated hydrocarbon aerobic degradation enzymes and genes database","title-short":"HADEG","volume":"107","author":[{"family":"Rojas-Vargas","given":"Jorge"},{"family":"Castelán-Sánchez","given":"Hugo G."},{"family":"Pardo-López","given":"Liliana"}],"issued":{"date-parts":[["2023",12]]}}}],"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3]</w:t>
            </w:r>
            <w:r w:rsidRPr="00F8503F">
              <w:rPr>
                <w:rFonts w:ascii="Times New Roman" w:hAnsi="Times New Roman" w:cs="Times New Roman"/>
              </w:rPr>
              <w:fldChar w:fldCharType="end"/>
            </w:r>
          </w:p>
        </w:tc>
      </w:tr>
      <w:tr w:rsidR="00E84712" w:rsidRPr="00F8503F" w14:paraId="64EEA1FF" w14:textId="77777777" w:rsidTr="005426E2">
        <w:trPr>
          <w:trHeight w:val="288"/>
        </w:trPr>
        <w:tc>
          <w:tcPr>
            <w:tcW w:w="959" w:type="dxa"/>
          </w:tcPr>
          <w:p w14:paraId="2B1E37C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14FC9DB"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moABCD</w:t>
            </w:r>
          </w:p>
        </w:tc>
        <w:tc>
          <w:tcPr>
            <w:tcW w:w="7033" w:type="dxa"/>
          </w:tcPr>
          <w:p w14:paraId="2CFF9F3E"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Nocardia corallina B-276</w:t>
            </w:r>
          </w:p>
        </w:tc>
        <w:tc>
          <w:tcPr>
            <w:tcW w:w="1155" w:type="dxa"/>
          </w:tcPr>
          <w:p w14:paraId="658CC857" w14:textId="01179316"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ymmtgKjR","properties":{"formattedCitation":"[43]","plainCitation":"[43]","noteIndex":0},"citationItems":[{"id":6012,"uris":["http://zotero.org/users/local/tLbKPnjF/items/FM2ZZ5VD"],"itemData":{"id":6012,"type":"article-journal","container-title":"Computational Biology and Chemistry","DOI":"10.1016/j.compbiolchem.2023.107966","ISSN":"14769271","journalAbbreviation":"Computational Biology and Chemistry","language":"en","page":"107966","source":"DOI.org (Crossref)","title":"HADEG: A curated hydrocarbon aerobic degradation enzymes and genes database","title-short":"HADEG","volume":"107","author":[{"family":"Rojas-Vargas","given":"Jorge"},{"family":"Castelán-Sánchez","given":"Hugo G."},{"family":"Pardo-López","given":"Liliana"}],"issued":{"date-parts":[["2023",12]]}}}],"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3]</w:t>
            </w:r>
            <w:r w:rsidRPr="00F8503F">
              <w:rPr>
                <w:rFonts w:ascii="Times New Roman" w:hAnsi="Times New Roman" w:cs="Times New Roman"/>
              </w:rPr>
              <w:fldChar w:fldCharType="end"/>
            </w:r>
          </w:p>
        </w:tc>
      </w:tr>
      <w:tr w:rsidR="00E84712" w:rsidRPr="00F8503F" w14:paraId="79EFBFD9" w14:textId="77777777" w:rsidTr="005426E2">
        <w:trPr>
          <w:trHeight w:val="288"/>
        </w:trPr>
        <w:tc>
          <w:tcPr>
            <w:tcW w:w="959" w:type="dxa"/>
          </w:tcPr>
          <w:p w14:paraId="735F2D5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55AAADC"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tnE</w:t>
            </w:r>
          </w:p>
        </w:tc>
        <w:tc>
          <w:tcPr>
            <w:tcW w:w="7033" w:type="dxa"/>
          </w:tcPr>
          <w:p w14:paraId="22598E5E"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ycolicibacterium rhodesiae</w:t>
            </w:r>
          </w:p>
        </w:tc>
        <w:tc>
          <w:tcPr>
            <w:tcW w:w="1155" w:type="dxa"/>
          </w:tcPr>
          <w:p w14:paraId="60B77AD2" w14:textId="5677ECA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BpFVlJi6","properties":{"formattedCitation":"[43]","plainCitation":"[43]","noteIndex":0},"citationItems":[{"id":6012,"uris":["http://zotero.org/users/local/tLbKPnjF/items/FM2ZZ5VD"],"itemData":{"id":6012,"type":"article-journal","container-title":"Computational Biology and Chemistry","DOI":"10.1016/j.compbiolchem.2023.107966","ISSN":"14769271","journalAbbreviation":"Computational Biology and Chemistry","language":"en","page":"107966","source":"DOI.org (Crossref)","title":"HADEG: A curated hydrocarbon aerobic degradation enzymes and genes database","title-short":"HADEG","volume":"107","author":[{"family":"Rojas-Vargas","given":"Jorge"},{"family":"Castelán-Sánchez","given":"Hugo G."},{"family":"Pardo-López","given":"Liliana"}],"issued":{"date-parts":[["2023",12]]}}}],"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3]</w:t>
            </w:r>
            <w:r w:rsidRPr="00F8503F">
              <w:rPr>
                <w:rFonts w:ascii="Times New Roman" w:hAnsi="Times New Roman" w:cs="Times New Roman"/>
              </w:rPr>
              <w:fldChar w:fldCharType="end"/>
            </w:r>
          </w:p>
        </w:tc>
      </w:tr>
      <w:tr w:rsidR="00E84712" w:rsidRPr="00F8503F" w14:paraId="3E4320B3" w14:textId="77777777" w:rsidTr="005426E2">
        <w:trPr>
          <w:trHeight w:val="288"/>
        </w:trPr>
        <w:tc>
          <w:tcPr>
            <w:tcW w:w="959" w:type="dxa"/>
          </w:tcPr>
          <w:p w14:paraId="7D9FE7C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A8CD353"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xml:space="preserve">isoABCDEHI </w:t>
            </w:r>
          </w:p>
        </w:tc>
        <w:tc>
          <w:tcPr>
            <w:tcW w:w="7033" w:type="dxa"/>
          </w:tcPr>
          <w:p w14:paraId="07942359" w14:textId="4978A3FC"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 sp. AD45</w:t>
            </w:r>
          </w:p>
        </w:tc>
        <w:tc>
          <w:tcPr>
            <w:tcW w:w="1155" w:type="dxa"/>
          </w:tcPr>
          <w:p w14:paraId="591CBB1D" w14:textId="40958B80"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dIn2rpKi","properties":{"formattedCitation":"[43]","plainCitation":"[43]","noteIndex":0},"citationItems":[{"id":6012,"uris":["http://zotero.org/users/local/tLbKPnjF/items/FM2ZZ5VD"],"itemData":{"id":6012,"type":"article-journal","container-title":"Computational Biology and Chemistry","DOI":"10.1016/j.compbiolchem.2023.107966","ISSN":"14769271","journalAbbreviation":"Computational Biology and Chemistry","language":"en","page":"107966","source":"DOI.org (Crossref)","title":"HADEG: A curated hydrocarbon aerobic degradation enzymes and genes database","title-short":"HADEG","volume":"107","author":[{"family":"Rojas-Vargas","given":"Jorge"},{"family":"Castelán-Sánchez","given":"Hugo G."},{"family":"Pardo-López","given":"Liliana"}],"issued":{"date-parts":[["2023",12]]}}}],"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3]</w:t>
            </w:r>
            <w:r w:rsidRPr="00F8503F">
              <w:rPr>
                <w:rFonts w:ascii="Times New Roman" w:hAnsi="Times New Roman" w:cs="Times New Roman"/>
              </w:rPr>
              <w:fldChar w:fldCharType="end"/>
            </w:r>
          </w:p>
        </w:tc>
      </w:tr>
      <w:tr w:rsidR="00E84712" w:rsidRPr="00F8503F" w14:paraId="2F0BFA28" w14:textId="77777777" w:rsidTr="005426E2">
        <w:trPr>
          <w:trHeight w:val="288"/>
        </w:trPr>
        <w:tc>
          <w:tcPr>
            <w:tcW w:w="959" w:type="dxa"/>
          </w:tcPr>
          <w:p w14:paraId="4EA4893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93175FA"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mtaABC</w:t>
            </w:r>
          </w:p>
        </w:tc>
        <w:tc>
          <w:tcPr>
            <w:tcW w:w="7033" w:type="dxa"/>
          </w:tcPr>
          <w:p w14:paraId="1987AD9F" w14:textId="3437CCE5"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Bacterial community</w:t>
            </w:r>
          </w:p>
        </w:tc>
        <w:tc>
          <w:tcPr>
            <w:tcW w:w="1155" w:type="dxa"/>
          </w:tcPr>
          <w:p w14:paraId="051C7047" w14:textId="6201AA91" w:rsidR="00E84712" w:rsidRPr="00F8503F" w:rsidRDefault="00E84712" w:rsidP="00E84712">
            <w:pPr>
              <w:spacing w:line="276" w:lineRule="auto"/>
              <w:jc w:val="center"/>
              <w:rPr>
                <w:rFonts w:ascii="Times New Roman" w:hAnsi="Times New Roman" w:cs="Times New Roman"/>
              </w:rPr>
            </w:pPr>
            <w:r w:rsidRPr="00D017DF">
              <w:rPr>
                <w:rFonts w:ascii="Times New Roman" w:hAnsi="Times New Roman" w:cs="Times New Roman"/>
              </w:rPr>
              <w:fldChar w:fldCharType="begin"/>
            </w:r>
            <w:r>
              <w:rPr>
                <w:rFonts w:ascii="Times New Roman" w:hAnsi="Times New Roman" w:cs="Times New Roman"/>
              </w:rPr>
              <w:instrText xml:space="preserve"> ADDIN ZOTERO_ITEM CSL_CITATION {"citationID":"80Ai3XYp","properties":{"formattedCitation":"[44]","plainCitation":"[44]","noteIndex":0},"citationItems":[{"id":6013,"uris":["http://zotero.org/users/local/tLbKPnjF/items/FXGN979A"],"itemData":{"id":6013,"type":"article-journal","container-title":"Communications Earth &amp; Environment","DOI":"10.1038/s43247-025-02062-1","ISSN":"2662-4435","issue":"1","journalAbbreviation":"Commun Earth Environ","language":"en","note":"number: 1","page":"77","source":"DOI.org (Crossref)","title":"Biogeochemical coupling of C/Fe in oil-polluted wetlands associated with iron reduction","volume":"6","author":[{"family":"Zhang","given":"Xiaolin"},{"family":"Xue","given":"Wendan"},{"family":"Wang","given":"Guoliang"},{"family":"Liang","given":"Jieliang"},{"family":"Wang","given":"Qi"},{"family":"Li","given":"Yuhao"},{"family":"Shu","given":"Wensheng"},{"family":"Zhou","given":"Qixing"}],"issued":{"date-parts":[["2025",2,3]]}}}],"schema":"https://github.com/citation-style-language/schema/raw/master/csl-citation.json"} </w:instrText>
            </w:r>
            <w:r w:rsidRPr="00D017DF">
              <w:rPr>
                <w:rFonts w:ascii="Times New Roman" w:hAnsi="Times New Roman" w:cs="Times New Roman"/>
              </w:rPr>
              <w:fldChar w:fldCharType="separate"/>
            </w:r>
            <w:r w:rsidRPr="00977260">
              <w:rPr>
                <w:rFonts w:ascii="Times New Roman" w:hAnsi="Times New Roman" w:cs="Times New Roman"/>
                <w:kern w:val="0"/>
              </w:rPr>
              <w:t>[44]</w:t>
            </w:r>
            <w:r w:rsidRPr="00D017DF">
              <w:rPr>
                <w:rFonts w:ascii="Times New Roman" w:hAnsi="Times New Roman" w:cs="Times New Roman"/>
              </w:rPr>
              <w:fldChar w:fldCharType="end"/>
            </w:r>
          </w:p>
        </w:tc>
      </w:tr>
      <w:tr w:rsidR="00E84712" w:rsidRPr="00F8503F" w14:paraId="62E20759" w14:textId="77777777" w:rsidTr="005426E2">
        <w:trPr>
          <w:trHeight w:val="288"/>
        </w:trPr>
        <w:tc>
          <w:tcPr>
            <w:tcW w:w="959" w:type="dxa"/>
          </w:tcPr>
          <w:p w14:paraId="53C9AE7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B3785A3" w14:textId="45DB072E"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dhCDE</w:t>
            </w:r>
          </w:p>
        </w:tc>
        <w:tc>
          <w:tcPr>
            <w:tcW w:w="7033" w:type="dxa"/>
          </w:tcPr>
          <w:p w14:paraId="1C0EC011" w14:textId="7EAF4653" w:rsidR="00E84712" w:rsidRPr="006C07FC" w:rsidRDefault="00E84712" w:rsidP="00E84712">
            <w:pPr>
              <w:spacing w:line="276" w:lineRule="auto"/>
              <w:jc w:val="center"/>
              <w:rPr>
                <w:rFonts w:ascii="Times New Roman" w:hAnsi="Times New Roman" w:cs="Times New Roman"/>
                <w:color w:val="000000" w:themeColor="text1"/>
                <w:sz w:val="24"/>
                <w:szCs w:val="24"/>
              </w:rPr>
            </w:pPr>
            <w:r w:rsidRPr="006C07FC">
              <w:rPr>
                <w:rFonts w:ascii="Times New Roman" w:hAnsi="Times New Roman" w:cs="Times New Roman"/>
                <w:color w:val="000000" w:themeColor="text1"/>
                <w:sz w:val="24"/>
                <w:szCs w:val="24"/>
              </w:rPr>
              <w:t>Bacterial community</w:t>
            </w:r>
          </w:p>
        </w:tc>
        <w:tc>
          <w:tcPr>
            <w:tcW w:w="1155" w:type="dxa"/>
          </w:tcPr>
          <w:p w14:paraId="7CEB1DC5" w14:textId="2529DD75" w:rsidR="00E84712" w:rsidRPr="00D017DF" w:rsidRDefault="00E84712" w:rsidP="00E84712">
            <w:pPr>
              <w:spacing w:line="276"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1ogk0kakml","properties":{"formattedCitation":"[44]","plainCitation":"[44]","noteIndex":0},"citationItems":[{"id":6013,"uris":["http://zotero.org/users/local/tLbKPnjF/items/FXGN979A"],"itemData":{"id":6013,"type":"article-journal","container-title":"Communications Earth &amp; Environment","DOI":"10.1038/s43247-025-02062-1","ISSN":"2662-4435","issue":"1","journalAbbreviation":"Commun Earth Environ","language":"en","note":"number: 1","page":"77","source":"DOI.org (Crossref)","title":"Biogeochemical coupling of C/Fe in oil-polluted wetlands associated with iron reduction","volume":"6","author":[{"family":"Zhang","given":"Xiaolin"},{"family":"Xue","given":"Wendan"},{"family":"Wang","given":"Guoliang"},{"family":"Liang","given":"Jieliang"},{"family":"Wang","given":"Qi"},{"family":"Li","given":"Yuhao"},{"family":"Shu","given":"Wensheng"},{"family":"Zhou","given":"Qixing"}],"issued":{"date-parts":[["2025",2,3]]}}}],"schema":"https://github.com/citation-style-language/schema/raw/master/csl-citation.json"} </w:instrText>
            </w:r>
            <w:r>
              <w:rPr>
                <w:rFonts w:ascii="Times New Roman" w:hAnsi="Times New Roman" w:cs="Times New Roman"/>
              </w:rPr>
              <w:fldChar w:fldCharType="separate"/>
            </w:r>
            <w:r w:rsidRPr="00977260">
              <w:rPr>
                <w:rFonts w:ascii="Times New Roman" w:hAnsi="Times New Roman" w:cs="Times New Roman"/>
                <w:kern w:val="0"/>
              </w:rPr>
              <w:t>[44]</w:t>
            </w:r>
            <w:r>
              <w:rPr>
                <w:rFonts w:ascii="Times New Roman" w:hAnsi="Times New Roman" w:cs="Times New Roman"/>
              </w:rPr>
              <w:fldChar w:fldCharType="end"/>
            </w:r>
          </w:p>
        </w:tc>
      </w:tr>
      <w:tr w:rsidR="00E84712" w:rsidRPr="00F8503F" w14:paraId="1560730A" w14:textId="77777777" w:rsidTr="005426E2">
        <w:trPr>
          <w:trHeight w:val="288"/>
        </w:trPr>
        <w:tc>
          <w:tcPr>
            <w:tcW w:w="959" w:type="dxa"/>
          </w:tcPr>
          <w:p w14:paraId="7988AA5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AFCD03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dhABCD</w:t>
            </w:r>
          </w:p>
        </w:tc>
        <w:tc>
          <w:tcPr>
            <w:tcW w:w="7033" w:type="dxa"/>
          </w:tcPr>
          <w:p w14:paraId="1FCB749E" w14:textId="5BBC3891"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Bacterial community</w:t>
            </w:r>
          </w:p>
        </w:tc>
        <w:tc>
          <w:tcPr>
            <w:tcW w:w="1155" w:type="dxa"/>
          </w:tcPr>
          <w:p w14:paraId="5B458732" w14:textId="1D7C65A5" w:rsidR="00E84712" w:rsidRPr="00F8503F" w:rsidRDefault="00E84712" w:rsidP="00E84712">
            <w:pPr>
              <w:spacing w:line="276" w:lineRule="auto"/>
              <w:jc w:val="center"/>
              <w:rPr>
                <w:rFonts w:ascii="Times New Roman" w:hAnsi="Times New Roman" w:cs="Times New Roman"/>
              </w:rPr>
            </w:pPr>
            <w:r w:rsidRPr="00D017DF">
              <w:rPr>
                <w:rFonts w:ascii="Times New Roman" w:hAnsi="Times New Roman" w:cs="Times New Roman"/>
              </w:rPr>
              <w:fldChar w:fldCharType="begin"/>
            </w:r>
            <w:r>
              <w:rPr>
                <w:rFonts w:ascii="Times New Roman" w:hAnsi="Times New Roman" w:cs="Times New Roman"/>
              </w:rPr>
              <w:instrText xml:space="preserve"> ADDIN ZOTERO_ITEM CSL_CITATION {"citationID":"eZxqkYRh","properties":{"formattedCitation":"[44]","plainCitation":"[44]","noteIndex":0},"citationItems":[{"id":6013,"uris":["http://zotero.org/users/local/tLbKPnjF/items/FXGN979A"],"itemData":{"id":6013,"type":"article-journal","container-title":"Communications Earth &amp; Environment","DOI":"10.1038/s43247-025-02062-1","ISSN":"2662-4435","issue":"1","journalAbbreviation":"Commun Earth Environ","language":"en","note":"number: 1","page":"77","source":"DOI.org (Crossref)","title":"Biogeochemical coupling of C/Fe in oil-polluted wetlands associated with iron reduction","volume":"6","author":[{"family":"Zhang","given":"Xiaolin"},{"family":"Xue","given":"Wendan"},{"family":"Wang","given":"Guoliang"},{"family":"Liang","given":"Jieliang"},{"family":"Wang","given":"Qi"},{"family":"Li","given":"Yuhao"},{"family":"Shu","given":"Wensheng"},{"family":"Zhou","given":"Qixing"}],"issued":{"date-parts":[["2025",2,3]]}}}],"schema":"https://github.com/citation-style-language/schema/raw/master/csl-citation.json"} </w:instrText>
            </w:r>
            <w:r w:rsidRPr="00D017DF">
              <w:rPr>
                <w:rFonts w:ascii="Times New Roman" w:hAnsi="Times New Roman" w:cs="Times New Roman"/>
              </w:rPr>
              <w:fldChar w:fldCharType="separate"/>
            </w:r>
            <w:r w:rsidRPr="00977260">
              <w:rPr>
                <w:rFonts w:ascii="Times New Roman" w:hAnsi="Times New Roman" w:cs="Times New Roman"/>
                <w:kern w:val="0"/>
              </w:rPr>
              <w:t>[44]</w:t>
            </w:r>
            <w:r w:rsidRPr="00D017DF">
              <w:rPr>
                <w:rFonts w:ascii="Times New Roman" w:hAnsi="Times New Roman" w:cs="Times New Roman"/>
              </w:rPr>
              <w:fldChar w:fldCharType="end"/>
            </w:r>
          </w:p>
        </w:tc>
      </w:tr>
      <w:tr w:rsidR="00E84712" w:rsidRPr="00F8503F" w14:paraId="017646FD" w14:textId="77777777" w:rsidTr="005426E2">
        <w:trPr>
          <w:trHeight w:val="288"/>
        </w:trPr>
        <w:tc>
          <w:tcPr>
            <w:tcW w:w="959" w:type="dxa"/>
          </w:tcPr>
          <w:p w14:paraId="302A135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9358A4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uoABCD</w:t>
            </w:r>
          </w:p>
        </w:tc>
        <w:tc>
          <w:tcPr>
            <w:tcW w:w="7033" w:type="dxa"/>
          </w:tcPr>
          <w:p w14:paraId="7605FE02" w14:textId="5ED30889"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Bacterial community</w:t>
            </w:r>
          </w:p>
        </w:tc>
        <w:tc>
          <w:tcPr>
            <w:tcW w:w="1155" w:type="dxa"/>
          </w:tcPr>
          <w:p w14:paraId="5EEE927A" w14:textId="27B8220D" w:rsidR="00E84712" w:rsidRPr="00F8503F" w:rsidRDefault="00E84712" w:rsidP="00E84712">
            <w:pPr>
              <w:spacing w:line="276" w:lineRule="auto"/>
              <w:jc w:val="center"/>
              <w:rPr>
                <w:rFonts w:ascii="Times New Roman" w:hAnsi="Times New Roman" w:cs="Times New Roman"/>
              </w:rPr>
            </w:pPr>
            <w:r w:rsidRPr="00D017DF">
              <w:rPr>
                <w:rFonts w:ascii="Times New Roman" w:hAnsi="Times New Roman" w:cs="Times New Roman"/>
              </w:rPr>
              <w:fldChar w:fldCharType="begin"/>
            </w:r>
            <w:r>
              <w:rPr>
                <w:rFonts w:ascii="Times New Roman" w:hAnsi="Times New Roman" w:cs="Times New Roman"/>
              </w:rPr>
              <w:instrText xml:space="preserve"> ADDIN ZOTERO_ITEM CSL_CITATION {"citationID":"lQOVKSIp","properties":{"formattedCitation":"[44]","plainCitation":"[44]","noteIndex":0},"citationItems":[{"id":6013,"uris":["http://zotero.org/users/local/tLbKPnjF/items/FXGN979A"],"itemData":{"id":6013,"type":"article-journal","container-title":"Communications Earth &amp; Environment","DOI":"10.1038/s43247-025-02062-1","ISSN":"2662-4435","issue":"1","journalAbbreviation":"Commun Earth Environ","language":"en","note":"number: 1","page":"77","source":"DOI.org (Crossref)","title":"Biogeochemical coupling of C/Fe in oil-polluted wetlands associated with iron reduction","volume":"6","author":[{"family":"Zhang","given":"Xiaolin"},{"family":"Xue","given":"Wendan"},{"family":"Wang","given":"Guoliang"},{"family":"Liang","given":"Jieliang"},{"family":"Wang","given":"Qi"},{"family":"Li","given":"Yuhao"},{"family":"Shu","given":"Wensheng"},{"family":"Zhou","given":"Qixing"}],"issued":{"date-parts":[["2025",2,3]]}}}],"schema":"https://github.com/citation-style-language/schema/raw/master/csl-citation.json"} </w:instrText>
            </w:r>
            <w:r w:rsidRPr="00D017DF">
              <w:rPr>
                <w:rFonts w:ascii="Times New Roman" w:hAnsi="Times New Roman" w:cs="Times New Roman"/>
              </w:rPr>
              <w:fldChar w:fldCharType="separate"/>
            </w:r>
            <w:r w:rsidRPr="00977260">
              <w:rPr>
                <w:rFonts w:ascii="Times New Roman" w:hAnsi="Times New Roman" w:cs="Times New Roman"/>
                <w:kern w:val="0"/>
              </w:rPr>
              <w:t>[44]</w:t>
            </w:r>
            <w:r w:rsidRPr="00D017DF">
              <w:rPr>
                <w:rFonts w:ascii="Times New Roman" w:hAnsi="Times New Roman" w:cs="Times New Roman"/>
              </w:rPr>
              <w:fldChar w:fldCharType="end"/>
            </w:r>
          </w:p>
        </w:tc>
      </w:tr>
      <w:tr w:rsidR="00E84712" w:rsidRPr="00F8503F" w14:paraId="660BCD07" w14:textId="77777777" w:rsidTr="005426E2">
        <w:trPr>
          <w:trHeight w:val="288"/>
        </w:trPr>
        <w:tc>
          <w:tcPr>
            <w:tcW w:w="959" w:type="dxa"/>
          </w:tcPr>
          <w:p w14:paraId="1F731D8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E3FF0F3"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bmA</w:t>
            </w:r>
          </w:p>
        </w:tc>
        <w:tc>
          <w:tcPr>
            <w:tcW w:w="7033" w:type="dxa"/>
          </w:tcPr>
          <w:p w14:paraId="160B6343"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aenarthrobacter sp</w:t>
            </w:r>
          </w:p>
        </w:tc>
        <w:tc>
          <w:tcPr>
            <w:tcW w:w="1155" w:type="dxa"/>
          </w:tcPr>
          <w:p w14:paraId="4DEBB1AB" w14:textId="38940528"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9Kr2OBvq","properties":{"formattedCitation":"[45]","plainCitation":"[45]","noteIndex":0},"citationItems":[{"id":5597,"uris":["http://zotero.org/users/local/tLbKPnjF/items/WQG8WTN2"],"itemData":{"id":5597,"type":"article-journal","abstract":"Ocean oil pollution has a large impact on the environment and the health of living organisms. Bioremediation cleaning strategies are promising eco-friendly alternatives for tackling this problem. Previously, we designed and reported a hydrocarbon (HC) degrading microbial consortium of four marine strains belonging to the species\n              Alloalcanivorax xenomutans\n              ,\n              Halopseudomonas aestusnigri\n              ,\n              Paenarthrobacter\n              sp., and\n              Pseudomonas aeruginosa\n              . However, the knowledge about the metabolic potential of this bacterial consortium for HC bioremediation is not yet well understood. Here, we analyzed the complete genomes of these marine bacterial strains accompanied by a phylogenetic reconstruction along with 138 bacterial strains. Synteny between complete genomes of the same species or genus, revealed high conservation among strains of the same species, covering over 91% of their genomic sequences. Functional predictions highlighted a high abundance of genes related to HC degradation, which may result in functional redundancy within the consortium; however, unique and complete gene clusters linked to aromatic degradation were found in the four genomes, suggesting substrate specialization. Pangenome gain and loss analysis of genes involved in HC degradation provided insights into the evolutionary history of these capabilities, shedding light on the acquisition and loss of relevant genes related to alkane and aromatic degradation. Our work, including comparative genomic analyses, identification of secondary metabolites, and prediction of HC-degrading genes, enhances our understanding of the functional diversity and ecological roles of these marine bacteria in crude oil-contaminated marine environments and contributes to the applied knowledge of bioremediation.","container-title":"PLOS ONE","DOI":"10.1371/journal.pone.0303363","ISSN":"1932-6203","issue":"8","journalAbbreviation":"PLoS ONE","language":"en","note":"number: 8","page":"e0303363","source":"DOI.org (Crossref)","title":"A comparative genomic study of a hydrocarbon-degrading marine bacterial consortium","volume":"19","author":[{"family":"Rojas-Vargas","given":"Jorge"},{"family":"Rebollar","given":"Eria A."},{"family":"Sanchez-Flores","given":"Alejandro"},{"family":"Pardo-López","given":"Liliana"}],"editor":[{"family":"Arora","given":"Pankaj Kumar"}],"issued":{"date-parts":[["2024",8,8]]}}}],"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5]</w:t>
            </w:r>
            <w:r w:rsidRPr="00F8503F">
              <w:rPr>
                <w:rFonts w:ascii="Times New Roman" w:hAnsi="Times New Roman" w:cs="Times New Roman"/>
              </w:rPr>
              <w:fldChar w:fldCharType="end"/>
            </w:r>
          </w:p>
        </w:tc>
      </w:tr>
      <w:tr w:rsidR="00E84712" w:rsidRPr="00F8503F" w14:paraId="70522ED4" w14:textId="77777777" w:rsidTr="005426E2">
        <w:trPr>
          <w:trHeight w:val="288"/>
        </w:trPr>
        <w:tc>
          <w:tcPr>
            <w:tcW w:w="959" w:type="dxa"/>
          </w:tcPr>
          <w:p w14:paraId="50643D3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08CACB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ntABC</w:t>
            </w:r>
          </w:p>
        </w:tc>
        <w:tc>
          <w:tcPr>
            <w:tcW w:w="7033" w:type="dxa"/>
          </w:tcPr>
          <w:p w14:paraId="1FC9A9A4"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aenarthrobacter sp</w:t>
            </w:r>
          </w:p>
        </w:tc>
        <w:tc>
          <w:tcPr>
            <w:tcW w:w="1155" w:type="dxa"/>
          </w:tcPr>
          <w:p w14:paraId="167DB9EB" w14:textId="73528BB0"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ScXjq36H","properties":{"formattedCitation":"[45]","plainCitation":"[45]","noteIndex":0},"citationItems":[{"id":5597,"uris":["http://zotero.org/users/local/tLbKPnjF/items/WQG8WTN2"],"itemData":{"id":5597,"type":"article-journal","abstract":"Ocean oil pollution has a large impact on the environment and the health of living organisms. Bioremediation cleaning strategies are promising eco-friendly alternatives for tackling this problem. Previously, we designed and reported a hydrocarbon (HC) degrading microbial consortium of four marine strains belonging to the species\n              Alloalcanivorax xenomutans\n              ,\n              Halopseudomonas aestusnigri\n              ,\n              Paenarthrobacter\n              sp., and\n              Pseudomonas aeruginosa\n              . However, the knowledge about the metabolic potential of this bacterial consortium for HC bioremediation is not yet well understood. Here, we analyzed the complete genomes of these marine bacterial strains accompanied by a phylogenetic reconstruction along with 138 bacterial strains. Synteny between complete genomes of the same species or genus, revealed high conservation among strains of the same species, covering over 91% of their genomic sequences. Functional predictions highlighted a high abundance of genes related to HC degradation, which may result in functional redundancy within the consortium; however, unique and complete gene clusters linked to aromatic degradation were found in the four genomes, suggesting substrate specialization. Pangenome gain and loss analysis of genes involved in HC degradation provided insights into the evolutionary history of these capabilities, shedding light on the acquisition and loss of relevant genes related to alkane and aromatic degradation. Our work, including comparative genomic analyses, identification of secondary metabolites, and prediction of HC-degrading genes, enhances our understanding of the functional diversity and ecological roles of these marine bacteria in crude oil-contaminated marine environments and contributes to the applied knowledge of bioremediation.","container-title":"PLOS ONE","DOI":"10.1371/journal.pone.0303363","ISSN":"1932-6203","issue":"8","journalAbbreviation":"PLoS ONE","language":"en","note":"number: 8","page":"e0303363","source":"DOI.org (Crossref)","title":"A comparative genomic study of a hydrocarbon-degrading marine bacterial consortium","volume":"19","author":[{"family":"Rojas-Vargas","given":"Jorge"},{"family":"Rebollar","given":"Eria A."},{"family":"Sanchez-Flores","given":"Alejandro"},{"family":"Pardo-López","given":"Liliana"}],"editor":[{"family":"Arora","given":"Pankaj Kumar"}],"issued":{"date-parts":[["2024",8,8]]}}}],"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5]</w:t>
            </w:r>
            <w:r w:rsidRPr="00F8503F">
              <w:rPr>
                <w:rFonts w:ascii="Times New Roman" w:hAnsi="Times New Roman" w:cs="Times New Roman"/>
              </w:rPr>
              <w:fldChar w:fldCharType="end"/>
            </w:r>
          </w:p>
        </w:tc>
      </w:tr>
      <w:tr w:rsidR="00E84712" w:rsidRPr="00F8503F" w14:paraId="7DC1B297" w14:textId="77777777" w:rsidTr="005426E2">
        <w:trPr>
          <w:trHeight w:val="288"/>
        </w:trPr>
        <w:tc>
          <w:tcPr>
            <w:tcW w:w="959" w:type="dxa"/>
          </w:tcPr>
          <w:p w14:paraId="1BDB7FA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EBC7D89"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HMO</w:t>
            </w:r>
          </w:p>
        </w:tc>
        <w:tc>
          <w:tcPr>
            <w:tcW w:w="7033" w:type="dxa"/>
          </w:tcPr>
          <w:p w14:paraId="3028CB22" w14:textId="60FB6541"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 aeruginosa GOM9</w:t>
            </w:r>
          </w:p>
        </w:tc>
        <w:tc>
          <w:tcPr>
            <w:tcW w:w="1155" w:type="dxa"/>
          </w:tcPr>
          <w:p w14:paraId="2805B371" w14:textId="14420802"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LbVgqh2Q","properties":{"formattedCitation":"[45]","plainCitation":"[45]","noteIndex":0},"citationItems":[{"id":5597,"uris":["http://zotero.org/users/local/tLbKPnjF/items/WQG8WTN2"],"itemData":{"id":5597,"type":"article-journal","abstract":"Ocean oil pollution has a large impact on the environment and the health of living organisms. Bioremediation cleaning strategies are promising eco-friendly alternatives for tackling this problem. Previously, we designed and reported a hydrocarbon (HC) degrading microbial consortium of four marine strains belonging to the species\n              Alloalcanivorax xenomutans\n              ,\n              Halopseudomonas aestusnigri\n              ,\n              Paenarthrobacter\n              sp., and\n              Pseudomonas aeruginosa\n              . However, the knowledge about the metabolic potential of this bacterial consortium for HC bioremediation is not yet well understood. Here, we analyzed the complete genomes of these marine bacterial strains accompanied by a phylogenetic reconstruction along with 138 bacterial strains. Synteny between complete genomes of the same species or genus, revealed high conservation among strains of the same species, covering over 91% of their genomic sequences. Functional predictions highlighted a high abundance of genes related to HC degradation, which may result in functional redundancy within the consortium; however, unique and complete gene clusters linked to aromatic degradation were found in the four genomes, suggesting substrate specialization. Pangenome gain and loss analysis of genes involved in HC degradation provided insights into the evolutionary history of these capabilities, shedding light on the acquisition and loss of relevant genes related to alkane and aromatic degradation. Our work, including comparative genomic analyses, identification of secondary metabolites, and prediction of HC-degrading genes, enhances our understanding of the functional diversity and ecological roles of these marine bacteria in crude oil-contaminated marine environments and contributes to the applied knowledge of bioremediation.","container-title":"PLOS ONE","DOI":"10.1371/journal.pone.0303363","ISSN":"1932-6203","issue":"8","journalAbbreviation":"PLoS ONE","language":"en","note":"number: 8","page":"e0303363","source":"DOI.org (Crossref)","title":"A comparative genomic study of a hydrocarbon-degrading marine bacterial consortium","volume":"19","author":[{"family":"Rojas-Vargas","given":"Jorge"},{"family":"Rebollar","given":"Eria A."},{"family":"Sanchez-Flores","given":"Alejandro"},{"family":"Pardo-López","given":"Liliana"}],"editor":[{"family":"Arora","given":"Pankaj Kumar"}],"issued":{"date-parts":[["2024",8,8]]}}}],"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5]</w:t>
            </w:r>
            <w:r w:rsidRPr="00F8503F">
              <w:rPr>
                <w:rFonts w:ascii="Times New Roman" w:hAnsi="Times New Roman" w:cs="Times New Roman"/>
              </w:rPr>
              <w:fldChar w:fldCharType="end"/>
            </w:r>
          </w:p>
        </w:tc>
      </w:tr>
      <w:tr w:rsidR="00E84712" w:rsidRPr="00F8503F" w14:paraId="7734821B" w14:textId="77777777" w:rsidTr="005426E2">
        <w:trPr>
          <w:trHeight w:val="288"/>
        </w:trPr>
        <w:tc>
          <w:tcPr>
            <w:tcW w:w="959" w:type="dxa"/>
          </w:tcPr>
          <w:p w14:paraId="631C379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C8E5A13" w14:textId="152D3E0D"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hpC</w:t>
            </w:r>
          </w:p>
        </w:tc>
        <w:tc>
          <w:tcPr>
            <w:tcW w:w="7033" w:type="dxa"/>
          </w:tcPr>
          <w:p w14:paraId="0C227527" w14:textId="03B23DA9"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aeruginosa GOM9, Alloalcanivorax xenomutans GOM5, Paenarthrobacter sp. GOM3</w:t>
            </w:r>
          </w:p>
        </w:tc>
        <w:tc>
          <w:tcPr>
            <w:tcW w:w="1155" w:type="dxa"/>
          </w:tcPr>
          <w:p w14:paraId="20F52260" w14:textId="67F43410"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vKMx3O3G","properties":{"formattedCitation":"[45]","plainCitation":"[45]","noteIndex":0},"citationItems":[{"id":5597,"uris":["http://zotero.org/users/local/tLbKPnjF/items/WQG8WTN2"],"itemData":{"id":5597,"type":"article-journal","abstract":"Ocean oil pollution has a large impact on the environment and the health of living organisms. Bioremediation cleaning strategies are promising eco-friendly alternatives for tackling this problem. Previously, we designed and reported a hydrocarbon (HC) degrading microbial consortium of four marine strains belonging to the species\n              Alloalcanivorax xenomutans\n              ,\n              Halopseudomonas aestusnigri\n              ,\n              Paenarthrobacter\n              sp., and\n              Pseudomonas aeruginosa\n              . However, the knowledge about the metabolic potential of this bacterial consortium for HC bioremediation is not yet well understood. Here, we analyzed the complete genomes of these marine bacterial strains accompanied by a phylogenetic reconstruction along with 138 bacterial strains. Synteny between complete genomes of the same species or genus, revealed high conservation among strains of the same species, covering over 91% of their genomic sequences. Functional predictions highlighted a high abundance of genes related to HC degradation, which may result in functional redundancy within the consortium; however, unique and complete gene clusters linked to aromatic degradation were found in the four genomes, suggesting substrate specialization. Pangenome gain and loss analysis of genes involved in HC degradation provided insights into the evolutionary history of these capabilities, shedding light on the acquisition and loss of relevant genes related to alkane and aromatic degradation. Our work, including comparative genomic analyses, identification of secondary metabolites, and prediction of HC-degrading genes, enhances our understanding of the functional diversity and ecological roles of these marine bacteria in crude oil-contaminated marine environments and contributes to the applied knowledge of bioremediation.","container-title":"PLOS ONE","DOI":"10.1371/journal.pone.0303363","ISSN":"1932-6203","issue":"8","journalAbbreviation":"PLoS ONE","language":"en","note":"number: 8","page":"e0303363","source":"DOI.org (Crossref)","title":"A comparative genomic study of a hydrocarbon-degrading marine bacterial consortium","volume":"19","author":[{"family":"Rojas-Vargas","given":"Jorge"},{"family":"Rebollar","given":"Eria A."},{"family":"Sanchez-Flores","given":"Alejandro"},{"family":"Pardo-López","given":"Liliana"}],"editor":[{"family":"Arora","given":"Pankaj Kumar"}],"issued":{"date-parts":[["2024",8,8]]}}}],"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5]</w:t>
            </w:r>
            <w:r w:rsidRPr="00F8503F">
              <w:rPr>
                <w:rFonts w:ascii="Times New Roman" w:hAnsi="Times New Roman" w:cs="Times New Roman"/>
              </w:rPr>
              <w:fldChar w:fldCharType="end"/>
            </w:r>
          </w:p>
        </w:tc>
      </w:tr>
      <w:tr w:rsidR="00E84712" w:rsidRPr="00F8503F" w14:paraId="3E88FADE" w14:textId="77777777" w:rsidTr="005426E2">
        <w:trPr>
          <w:trHeight w:val="288"/>
        </w:trPr>
        <w:tc>
          <w:tcPr>
            <w:tcW w:w="959" w:type="dxa"/>
          </w:tcPr>
          <w:p w14:paraId="0AED421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B0C5FB7"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SrfAB</w:t>
            </w:r>
          </w:p>
        </w:tc>
        <w:tc>
          <w:tcPr>
            <w:tcW w:w="7033" w:type="dxa"/>
          </w:tcPr>
          <w:p w14:paraId="34C0CBA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aeruginosa GOM9, Paenarthrobacter sp. GOM3</w:t>
            </w:r>
          </w:p>
        </w:tc>
        <w:tc>
          <w:tcPr>
            <w:tcW w:w="1155" w:type="dxa"/>
          </w:tcPr>
          <w:p w14:paraId="63513C73" w14:textId="372684E6"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EfSUV6Dp","properties":{"formattedCitation":"[45]","plainCitation":"[45]","noteIndex":0},"citationItems":[{"id":5597,"uris":["http://zotero.org/users/local/tLbKPnjF/items/WQG8WTN2"],"itemData":{"id":5597,"type":"article-journal","abstract":"Ocean oil pollution has a large impact on the environment and the health of living organisms. Bioremediation cleaning strategies are promising eco-friendly alternatives for tackling this problem. Previously, we designed and reported a hydrocarbon (HC) degrading microbial consortium of four marine strains belonging to the species\n              Alloalcanivorax xenomutans\n              ,\n              Halopseudomonas aestusnigri\n              ,\n              Paenarthrobacter\n              sp., and\n              Pseudomonas aeruginosa\n              . However, the knowledge about the metabolic potential of this bacterial consortium for HC bioremediation is not yet well understood. Here, we analyzed the complete genomes of these marine bacterial strains accompanied by a phylogenetic reconstruction along with 138 bacterial strains. Synteny between complete genomes of the same species or genus, revealed high conservation among strains of the same species, covering over 91% of their genomic sequences. Functional predictions highlighted a high abundance of genes related to HC degradation, which may result in functional redundancy within the consortium; however, unique and complete gene clusters linked to aromatic degradation were found in the four genomes, suggesting substrate specialization. Pangenome gain and loss analysis of genes involved in HC degradation provided insights into the evolutionary history of these capabilities, shedding light on the acquisition and loss of relevant genes related to alkane and aromatic degradation. Our work, including comparative genomic analyses, identification of secondary metabolites, and prediction of HC-degrading genes, enhances our understanding of the functional diversity and ecological roles of these marine bacteria in crude oil-contaminated marine environments and contributes to the applied knowledge of bioremediation.","container-title":"PLOS ONE","DOI":"10.1371/journal.pone.0303363","ISSN":"1932-6203","issue":"8","journalAbbreviation":"PLoS ONE","language":"en","note":"number: 8","page":"e0303363","source":"DOI.org (Crossref)","title":"A comparative genomic study of a hydrocarbon-degrading marine bacterial consortium","volume":"19","author":[{"family":"Rojas-Vargas","given":"Jorge"},{"family":"Rebollar","given":"Eria A."},{"family":"Sanchez-Flores","given":"Alejandro"},{"family":"Pardo-López","given":"Liliana"}],"editor":[{"family":"Arora","given":"Pankaj Kumar"}],"issued":{"date-parts":[["2024",8,8]]}}}],"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5]</w:t>
            </w:r>
            <w:r w:rsidRPr="00F8503F">
              <w:rPr>
                <w:rFonts w:ascii="Times New Roman" w:hAnsi="Times New Roman" w:cs="Times New Roman"/>
              </w:rPr>
              <w:fldChar w:fldCharType="end"/>
            </w:r>
          </w:p>
        </w:tc>
      </w:tr>
      <w:tr w:rsidR="00E84712" w:rsidRPr="00F8503F" w14:paraId="0DC6EFC1" w14:textId="77777777" w:rsidTr="005426E2">
        <w:trPr>
          <w:trHeight w:val="288"/>
        </w:trPr>
        <w:tc>
          <w:tcPr>
            <w:tcW w:w="959" w:type="dxa"/>
          </w:tcPr>
          <w:p w14:paraId="280CF07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372BD1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acL</w:t>
            </w:r>
          </w:p>
        </w:tc>
        <w:tc>
          <w:tcPr>
            <w:tcW w:w="7033" w:type="dxa"/>
          </w:tcPr>
          <w:p w14:paraId="33CCA805" w14:textId="276867A0"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zoarcus evansii</w:t>
            </w:r>
          </w:p>
        </w:tc>
        <w:tc>
          <w:tcPr>
            <w:tcW w:w="1155" w:type="dxa"/>
          </w:tcPr>
          <w:p w14:paraId="4D56960B" w14:textId="61246D3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uUvB6DRU","properties":{"formattedCitation":"[46]","plainCitation":"[46]","noteIndex":0},"citationItems":[{"id":5726,"uris":["http://zotero.org/users/local/tLbKPnjF/items/E8UBHW2U"],"itemData":{"id":5726,"type":"article-journal","container-title":"Molecular Genetics and Genomics","DOI":"10.1007/s00438-002-0699-9","ISSN":"1617-4615, 1617-4623","issue":"5","journalAbbreviation":"Mol Gen Genomics","language":"en","license":"http://www.springer.com/tdm","note":"number: 5","page":"656-663","source":"DOI.org (Crossref)","title":"Molecular analysis of aerobic phenylacetate degradation in Azoarcus evansii","volume":"267","author":[{"family":"Rost","given":"R."},{"family":"Haas","given":"S."},{"family":"Hammer","given":"E."},{"family":"Herrmann","given":"H."},{"family":"Burchhardt","given":"G."}],"issued":{"date-parts":[["2002",7]]}}}],"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6]</w:t>
            </w:r>
            <w:r w:rsidRPr="00F8503F">
              <w:rPr>
                <w:rFonts w:ascii="Times New Roman" w:hAnsi="Times New Roman" w:cs="Times New Roman"/>
              </w:rPr>
              <w:fldChar w:fldCharType="end"/>
            </w:r>
          </w:p>
        </w:tc>
      </w:tr>
      <w:tr w:rsidR="00E84712" w:rsidRPr="00F8503F" w14:paraId="50DA7CA8" w14:textId="77777777" w:rsidTr="005426E2">
        <w:trPr>
          <w:trHeight w:val="288"/>
        </w:trPr>
        <w:tc>
          <w:tcPr>
            <w:tcW w:w="959" w:type="dxa"/>
          </w:tcPr>
          <w:p w14:paraId="3770951B"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5150C7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pAGH</w:t>
            </w:r>
          </w:p>
        </w:tc>
        <w:tc>
          <w:tcPr>
            <w:tcW w:w="7033" w:type="dxa"/>
          </w:tcPr>
          <w:p w14:paraId="438D15E4" w14:textId="6B5C2603" w:rsidR="00E84712" w:rsidRPr="006C07FC" w:rsidRDefault="00E84712" w:rsidP="00E84712">
            <w:pPr>
              <w:spacing w:line="276" w:lineRule="auto"/>
              <w:jc w:val="center"/>
              <w:rPr>
                <w:rFonts w:ascii="Times New Roman" w:hAnsi="Times New Roman" w:cs="Times New Roman"/>
                <w:color w:val="000000" w:themeColor="text1"/>
                <w:sz w:val="24"/>
                <w:szCs w:val="24"/>
              </w:rPr>
            </w:pPr>
            <w:r w:rsidRPr="006C07FC">
              <w:rPr>
                <w:rFonts w:ascii="Times New Roman" w:hAnsi="Times New Roman" w:cs="Times New Roman"/>
                <w:i/>
                <w:iCs/>
                <w:color w:val="000000" w:themeColor="text1"/>
                <w:sz w:val="24"/>
                <w:szCs w:val="24"/>
              </w:rPr>
              <w:t>Pseudomonas sp.</w:t>
            </w:r>
            <w:r w:rsidRPr="006C07FC">
              <w:rPr>
                <w:rFonts w:ascii="Times New Roman" w:hAnsi="Times New Roman" w:cs="Times New Roman"/>
                <w:color w:val="000000" w:themeColor="text1"/>
                <w:sz w:val="24"/>
                <w:szCs w:val="24"/>
              </w:rPr>
              <w:t xml:space="preserve"> SL-6</w:t>
            </w:r>
          </w:p>
        </w:tc>
        <w:tc>
          <w:tcPr>
            <w:tcW w:w="1155" w:type="dxa"/>
          </w:tcPr>
          <w:p w14:paraId="168D96AF" w14:textId="4F337FCA" w:rsidR="00E84712" w:rsidRPr="00F8503F" w:rsidRDefault="00E84712" w:rsidP="00E84712">
            <w:pPr>
              <w:spacing w:line="276"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9ucpsor3r","properties":{"formattedCitation":"[47]","plainCitation":"[47]","noteIndex":0},"citationItems":[{"id":6909,"uris":["http://zotero.org/users/local/tLbKPnjF/items/G23S6XBD"],"itemData":{"id":6909,"type":"article-journal","abstract":"The existence of polycyclic aromatic hydrocarbons (PAHs) in contaminated environment is multifarious. At present, studies of metabolic regulation focus on the degradation process of single PAH. The global metabolic regulatory mechanisms of microorganisms facing coexisting PAHs are poorly understood, which is the major bottleneck for efficient bioremediation of PAHs pollution. Naphthalene (NAP) significantly enhanced the biodegradation of phenanthrene (PHE) by\n              Pseudomonas\n              sp. SL-6. To explore the underlying mechanism, isobaric tags for relative and absolute quantification (iTRAQ) labeled quantitative proteomics was used to characterize the differentially expressed proteins of SL-6 cultured with PHE or NAP + PHE as carbon source. Through joint analysis of proteome and genome, unique proteins were identified and quantified. The up-regulated proteins mainly concentrated in PAH catabolism, Transporters and Electron transfer carriers. In the process, the regulator NahR, activated by salicylate (intermediate of NAP-biodegradation), up-regulates degradation enzymes (NahABCDE and SalABCDEFGH), which enhances the biodegradation of PHE and accumulation of toxic intermediate–1-hydroxy-2-naphthoic acid (1H2Na); 1H2Na stimulates the expression of ABC transporter, which maintains intracellular physiological activity by excreting 1H2Na; the up-regulation of cytochrome C promotes the above process running smoothly. Salicylate works as a trigger that stimulates cell to respond globally. The conjecture was verified at transcriptional and metabolic levels. These new insights contribute to improving the overall understanding of PAHs-biodegradation processes under complex natural conditions, and promoting the application of microbial remediation technology for PAHs pollution.","container-title":"Frontiers in Microbiology","DOI":"10.3389/fmicb.2021.761216","ISSN":"1664-302X","journalAbbreviation":"Front. Microbiol.","page":"761216","source":"DOI.org (Crossref)","title":"Insights Into Mechanism of the Naphthalene-Enhanced Biodegradation of Phenanthrene by Pseudomonas sp. SL-6 Based on Omics Analysis","volume":"12","author":[{"family":"Cao","given":"Hao"},{"family":"Zhang","given":"Xinyu"},{"family":"Wang","given":"Shuangyan"},{"family":"Liu","given":"Jiading"},{"family":"Han","given":"Dongfei"},{"family":"Zhao","given":"Baisuo"},{"family":"Wang","given":"Haisheng"}],"issued":{"date-parts":[["2021",11,17]]}}}],"schema":"https://github.com/citation-style-language/schema/raw/master/csl-citation.json"} </w:instrText>
            </w:r>
            <w:r>
              <w:rPr>
                <w:rFonts w:ascii="Times New Roman" w:hAnsi="Times New Roman" w:cs="Times New Roman"/>
              </w:rPr>
              <w:fldChar w:fldCharType="separate"/>
            </w:r>
            <w:r w:rsidRPr="00977260">
              <w:rPr>
                <w:rFonts w:ascii="Times New Roman" w:hAnsi="Times New Roman" w:cs="Times New Roman"/>
                <w:kern w:val="0"/>
              </w:rPr>
              <w:t>[47]</w:t>
            </w:r>
            <w:r>
              <w:rPr>
                <w:rFonts w:ascii="Times New Roman" w:hAnsi="Times New Roman" w:cs="Times New Roman"/>
              </w:rPr>
              <w:fldChar w:fldCharType="end"/>
            </w:r>
          </w:p>
        </w:tc>
      </w:tr>
      <w:tr w:rsidR="00E84712" w:rsidRPr="00F8503F" w14:paraId="6272AB90" w14:textId="77777777" w:rsidTr="005426E2">
        <w:trPr>
          <w:trHeight w:val="288"/>
        </w:trPr>
        <w:tc>
          <w:tcPr>
            <w:tcW w:w="959" w:type="dxa"/>
          </w:tcPr>
          <w:p w14:paraId="6C38BA9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75A6F7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fid</w:t>
            </w:r>
          </w:p>
        </w:tc>
        <w:tc>
          <w:tcPr>
            <w:tcW w:w="7033" w:type="dxa"/>
          </w:tcPr>
          <w:p w14:paraId="437429BD"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phingomonas sp.LB126</w:t>
            </w:r>
          </w:p>
        </w:tc>
        <w:tc>
          <w:tcPr>
            <w:tcW w:w="1155" w:type="dxa"/>
          </w:tcPr>
          <w:p w14:paraId="5A71FFE4" w14:textId="641F98A9"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tgsQYOex","properties":{"formattedCitation":"[48]","plainCitation":"[48]","noteIndex":0},"citationItems":[{"id":5610,"uris":["http://zotero.org/users/local/tLbKPnjF/items/UAGLW5IJ"],"itemData":{"id":5610,"type":"article-journal","container-title":"Applied Ecology and Environmental Sciences","DOI":"10.12691/aees-9-8-8","ISSN":"2328-3912","issue":"8","journalAbbreviation":"AEES","note":"number: 8","page":"769-785","source":"DOI.org (Crossref)","title":"Crude Oil Bioremediation - Genetically Modified Microorganisms for Poly-Aromatic Hydrocarbon Degradation","volume":"9","author":[{"family":"S","given":"Sadhana"},{"family":"E","given":"JaiVarshini"},{"family":"Reddy S","given":"Nikita"},{"family":"S","given":"Shruthi"}],"issued":{"date-parts":[["2021",8,2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8]</w:t>
            </w:r>
            <w:r w:rsidRPr="00F8503F">
              <w:rPr>
                <w:rFonts w:ascii="Times New Roman" w:hAnsi="Times New Roman" w:cs="Times New Roman"/>
              </w:rPr>
              <w:fldChar w:fldCharType="end"/>
            </w:r>
          </w:p>
        </w:tc>
      </w:tr>
      <w:tr w:rsidR="00E84712" w:rsidRPr="00F8503F" w14:paraId="4AA25973" w14:textId="77777777" w:rsidTr="005426E2">
        <w:trPr>
          <w:trHeight w:val="288"/>
        </w:trPr>
        <w:tc>
          <w:tcPr>
            <w:tcW w:w="959" w:type="dxa"/>
          </w:tcPr>
          <w:p w14:paraId="642C9611"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D85F374"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iB</w:t>
            </w:r>
          </w:p>
        </w:tc>
        <w:tc>
          <w:tcPr>
            <w:tcW w:w="7033" w:type="dxa"/>
          </w:tcPr>
          <w:p w14:paraId="36D9647C"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aeruginosa</w:t>
            </w:r>
          </w:p>
        </w:tc>
        <w:tc>
          <w:tcPr>
            <w:tcW w:w="1155" w:type="dxa"/>
          </w:tcPr>
          <w:p w14:paraId="4CF0BD7E" w14:textId="289AEF29" w:rsidR="00E84712" w:rsidRPr="00F8503F" w:rsidRDefault="00E84712" w:rsidP="00E84712">
            <w:pPr>
              <w:spacing w:line="276" w:lineRule="auto"/>
              <w:jc w:val="center"/>
              <w:rPr>
                <w:rFonts w:ascii="Times New Roman" w:hAnsi="Times New Roman" w:cs="Times New Roman"/>
                <w:highlight w:val="yellow"/>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TLkiVtmt","properties":{"formattedCitation":"[49]","plainCitation":"[49]","noteIndex":0},"citationItems":[{"id":6867,"uris":["http://zotero.org/users/local/tLbKPnjF/items/HYA5ZN65"],"itemData":{"id":6867,"type":"article-journal","abstract":"Abstract\n            \n              The alicyclic compound cyclohexane carboxylate (CHC) is anaerobically degraded through a peripheral pathway that converges with the central benzoyl‐CoA degradation pathway of aromatic compounds in\n              Rhodopseudomonas palustris\n              (bad pathway) and some strictly anaerobic bacteria. Here we show that in denitrifying bacteria, e.g.\n              Aromatoleum\n              sp. CIB strain, CHC is degraded through a bad‐ali pathway similar to that reported in\n              R\n              .\n              palustris\n              but that does not share common intermediates with the benzoyl‐CoA degradation pathway (bzd pathway) of this bacterium. The\n              bad‐ali\n              genes are also involved in the aerobic degradation of CHC in strain CIB, and orthologous\n              bad‐ali\n              clusters have been identified in the genomes of a wide variety of bacteria. Expression of\n              bad‐ali\n              genes in strain CIB is under control of the BadR transcriptional repressor, which was shown to recognize CHC‐CoA, the first intermediate of the pathway, as effector, and whose operator region (CAAN\n              4\n              TTG) was conserved in\n              bad‐ali\n              clusters from Gram‐negative bacteria. The bad‐ali and bzd pathways generate pimelyl‐CoA and 3‐hydroxypimelyl‐CoA, respectively, that are metabolized through a common aab pathway whose genetic determinants form a supraoperonic clustering with the\n              bad\n              ‐\n              ali\n              genes. A synthetic\n              bad‐ali‐aab\n              catabolic module was engineered and it was shown to confer CHC degradation abilities to different bacterial hosts.","container-title":"Environmental Microbiology","DOI":"10.1111/1462-2920.16093","ISSN":"1462-2912, 1462-2920","issue":"11","journalAbbreviation":"Environmental Microbiology","language":"en","page":"4987-5004","source":"DOI.org (Crossref)","title":"Genetic characterization of the cyclohexane carboxylate degradation pathway in the denitrifying bacterium &lt;i&gt;Aromatoleum&lt;/i&gt; sp. &lt;span style=\"font-variant:small-caps;\"&gt;CIB&lt;/span&gt;","title-short":"Genetic characterization of the cyclohexane carboxylate degradation pathway in the denitrifying bacterium &lt;i&gt;Aromatoleum&lt;/i&gt; sp. &lt;span style=\"font-variant","volume":"24","author":[{"family":"Sanz","given":"David"},{"family":"Díaz","given":"Eduardo"}],"issued":{"date-parts":[["2022",11]]}}}],"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49]</w:t>
            </w:r>
            <w:r w:rsidRPr="00F8503F">
              <w:rPr>
                <w:rFonts w:ascii="Times New Roman" w:hAnsi="Times New Roman" w:cs="Times New Roman"/>
              </w:rPr>
              <w:fldChar w:fldCharType="end"/>
            </w:r>
          </w:p>
        </w:tc>
      </w:tr>
      <w:tr w:rsidR="00E84712" w:rsidRPr="00F8503F" w14:paraId="439AD306" w14:textId="77777777" w:rsidTr="005426E2">
        <w:trPr>
          <w:trHeight w:val="288"/>
        </w:trPr>
        <w:tc>
          <w:tcPr>
            <w:tcW w:w="959" w:type="dxa"/>
          </w:tcPr>
          <w:p w14:paraId="7B3C721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8F1F8F4"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heB</w:t>
            </w:r>
          </w:p>
        </w:tc>
        <w:tc>
          <w:tcPr>
            <w:tcW w:w="7033" w:type="dxa"/>
          </w:tcPr>
          <w:p w14:paraId="55E89AC1" w14:textId="492B2678"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spp.</w:t>
            </w:r>
          </w:p>
        </w:tc>
        <w:tc>
          <w:tcPr>
            <w:tcW w:w="1155" w:type="dxa"/>
          </w:tcPr>
          <w:p w14:paraId="5785D074" w14:textId="2F49DA94" w:rsidR="00E84712" w:rsidRPr="00F8503F" w:rsidRDefault="00E84712" w:rsidP="00E84712">
            <w:pPr>
              <w:spacing w:line="276"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ltj29qv6h","properties":{"formattedCitation":"[50]","plainCitation":"[50]","noteIndex":0},"citationItems":[{"id":6911,"uris":["http://zotero.org/users/local/tLbKPnjF/items/E8PUQZ48"],"itemData":{"id":6911,"type":"article-journal","abstract":"Horizontal transfer of genes of selective value in an environment 6 years after their introduction into a watershed has been observed. Expression of the gene pheA, which encodes phenol monooxygenase and is linked to the pheBA operon (A. Nurk, L. Kasak, and M. Kivisaar, Gene 102:13-18, 1991), allows pseudomonads to use phenol as a growth substrate. Pseudomonas putida strains carrying this operon on a plasmid were used for bioremediation after an accidental fire in the Estonia oil shale mine in Estonia in 1988. The water samples used for studying the fate of the genes introduced were collected in 1994. The same gene cluster was also detected in Pseudomonas strains isolated from water samples of a nearby watershed which has been continuously polluted with phenols due to oil shale industry leachate. Together with the more frequently existing counterparts of the dmp genes (V. Shingler, J. Powlowski, and U. Marklund, J. Bacteriol. 174:711-724, 1992), the pheA gene was also represented in the phenol-degrading strains. The area where the strains containing the pheA gene were found was restricted to the regular route of phenolic leachate to the Baltic Sea. Nine Pseudomonas strains belonging to four different species (P. corrugata, P. fragi, P. stutzeri, and P. fluorescens biotypes B, C, and F) and harboring horizontally transferred pheBA operons were investigated. The phe genes were clustered in the same manner in these nine phe operons and were connected to the same promoter as in the case of the original pheBA operon. One 10.6-kb plasmid carrying a pheBA gene cluster was sequenced, and the structure of the rearranged pheBA operon was described. This data indicates that introduced genetic material could, if it encodes a beneficial capability, enrich the natural genetic variety for biodegradation.","container-title":"Applied and Environmental Microbiology","DOI":"10.1128/aem.63.12.4899-4906.1997","ISSN":"0099-2240, 1098-5336","issue":"12","journalAbbreviation":"Appl Environ Microbiol","language":"en","page":"4899-4906","source":"DOI.org (Crossref)","title":"Acquisition of a deliberately introduced phenol degradation operon, pheBA, by different indigenous Pseudomonas species","volume":"63","author":[{"family":"Peters","given":"M"},{"family":"Heinaru","given":"E"},{"family":"Talpsep","given":"E"},{"family":"Wand","given":"H"},{"family":"Stottmeister","given":"U"},{"family":"Heinaru","given":"A"},{"family":"Nurk","given":"A"}],"issued":{"date-parts":[["1997",12]]}}}],"schema":"https://github.com/citation-style-language/schema/raw/master/csl-citation.json"} </w:instrText>
            </w:r>
            <w:r>
              <w:rPr>
                <w:rFonts w:ascii="Times New Roman" w:hAnsi="Times New Roman" w:cs="Times New Roman"/>
              </w:rPr>
              <w:fldChar w:fldCharType="separate"/>
            </w:r>
            <w:r w:rsidRPr="00BA3350">
              <w:rPr>
                <w:rFonts w:ascii="Times New Roman" w:hAnsi="Times New Roman" w:cs="Times New Roman"/>
              </w:rPr>
              <w:t>[50]</w:t>
            </w:r>
            <w:r>
              <w:rPr>
                <w:rFonts w:ascii="Times New Roman" w:hAnsi="Times New Roman" w:cs="Times New Roman"/>
              </w:rPr>
              <w:fldChar w:fldCharType="end"/>
            </w:r>
          </w:p>
        </w:tc>
      </w:tr>
      <w:tr w:rsidR="00E84712" w:rsidRPr="00F8503F" w14:paraId="169DB196" w14:textId="77777777" w:rsidTr="005426E2">
        <w:trPr>
          <w:trHeight w:val="288"/>
        </w:trPr>
        <w:tc>
          <w:tcPr>
            <w:tcW w:w="959" w:type="dxa"/>
          </w:tcPr>
          <w:p w14:paraId="259E61B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816E5AC"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bcr</w:t>
            </w:r>
          </w:p>
        </w:tc>
        <w:tc>
          <w:tcPr>
            <w:tcW w:w="7033" w:type="dxa"/>
          </w:tcPr>
          <w:p w14:paraId="3175C290"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agnetospirillum sp.</w:t>
            </w:r>
          </w:p>
        </w:tc>
        <w:tc>
          <w:tcPr>
            <w:tcW w:w="1155" w:type="dxa"/>
          </w:tcPr>
          <w:p w14:paraId="0DB5E84E" w14:textId="7782F415"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pR72b6Tm","properties":{"formattedCitation":"[51]","plainCitation":"[51]","noteIndex":0},"citationItems":[{"id":6871,"uris":["http://zotero.org/users/local/tLbKPnjF/items/JN7Z4X9U"],"itemData":{"id":6871,"type":"article-journal","container-title":"Bioscience, Biotechnology, and Biochemistry","DOI":"10.1271/bbb.69.1483","ISSN":"0916-8451, 1347-6947","issue":"8","journalAbbreviation":"Bioscience, Biotechnology, and Biochemistry","language":"en","page":"1483-1491","source":"DOI.org (Crossref)","title":"Anaerobic Degradation of Aromatic Compounds by &lt;i&gt;Magnetospirillum&lt;/i&gt; Strains: Isolation and Degradation Genes","title-short":"Anaerobic Degradation of Aromatic Compounds by &lt;i&gt;Magnetospirillum&lt;/i&gt; Strains","volume":"69","author":[{"family":"Shinoda","given":"Yoshifumi"},{"family":"Akagi","given":"Junya"},{"family":"Uchihashi","given":"Yasumitsu"},{"family":"Hiraishi","given":"Akira"},{"family":"Yukawa","given":"Hideaki"},{"family":"Yurimoto","given":"Hiroya"},{"family":"Sakai","given":"Yasuyoshi"},{"family":"Kato","given":"Nobuo"}],"issued":{"date-parts":[["2005",1]]}}}],"schema":"https://github.com/citation-style-language/schema/raw/master/csl-citation.json"} </w:instrText>
            </w:r>
            <w:r w:rsidRPr="00F8503F">
              <w:rPr>
                <w:rFonts w:ascii="Times New Roman" w:hAnsi="Times New Roman" w:cs="Times New Roman"/>
              </w:rPr>
              <w:fldChar w:fldCharType="separate"/>
            </w:r>
            <w:r w:rsidRPr="00BA3350">
              <w:rPr>
                <w:rFonts w:ascii="Times New Roman" w:hAnsi="Times New Roman" w:cs="Times New Roman"/>
              </w:rPr>
              <w:t>[51]</w:t>
            </w:r>
            <w:r w:rsidRPr="00F8503F">
              <w:rPr>
                <w:rFonts w:ascii="Times New Roman" w:hAnsi="Times New Roman" w:cs="Times New Roman"/>
              </w:rPr>
              <w:fldChar w:fldCharType="end"/>
            </w:r>
          </w:p>
        </w:tc>
      </w:tr>
      <w:tr w:rsidR="00E84712" w:rsidRPr="00F8503F" w14:paraId="75A5C43B" w14:textId="77777777" w:rsidTr="005426E2">
        <w:trPr>
          <w:trHeight w:val="288"/>
        </w:trPr>
        <w:tc>
          <w:tcPr>
            <w:tcW w:w="959" w:type="dxa"/>
          </w:tcPr>
          <w:p w14:paraId="3AB2724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AD6DCC4"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hyA</w:t>
            </w:r>
          </w:p>
        </w:tc>
        <w:tc>
          <w:tcPr>
            <w:tcW w:w="7033" w:type="dxa"/>
          </w:tcPr>
          <w:p w14:paraId="4FE03646"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 aromaticum strain EbN1</w:t>
            </w:r>
          </w:p>
        </w:tc>
        <w:tc>
          <w:tcPr>
            <w:tcW w:w="1155" w:type="dxa"/>
          </w:tcPr>
          <w:p w14:paraId="678F0AFF" w14:textId="4F6ED07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IR74FYd1","properties":{"formattedCitation":"[52]","plainCitation":"[52]","noteIndex":0},"citationItems":[{"id":5584,"uris":["http://zotero.org/users/local/tLbKPnjF/items/Y2A3L3AU"],"itemData":{"id":5584,"type":"article-journal","abstract":"Abstract\n            \n              Microbial degradation of recalcitrant alkanes under anaerobic conditions results in the accumulation of heavy oil fraction in oil reservoirs. Hydroxylation of alkanes is an important activation mechanism under anaerobic conditions, but the diversity and distribution of the responsible microorganisms in the subsurface environment are still unclear. The lack of functional gene polymerase chain reaction (PCR) primers and commercially available intermediate degradation chemical compounds are the major obstacles for this research. In this investigation, PCR primers for the\n              ahyA\n              gene (encoding alkane hydroxylase) were designed, evaluated, and improved based on the nucleotide sequences available. Using microbial genomic DNA extracted from oil-contaminated soil and production water samples of oil reservoirs,\n              ahyA\n              gene nucleotide sequences were amplified and retrieved successfully from production water sample Z3-25 of Shengli oilfield. Additionally, the signature biomarker of 2-acetylalkanoic acid was detected in both Shengli and Jiangsu oilfields. These results demonstrate that anaerobic hydroxylation is an active mechanism used by microorganisms to degrade alkanes in oxygen-depleted oil reservoirs. This finding expands the current knowledge of biochemical reactions about alkane degradation in subsurface ecosystems. In addition, the PCR primers designed and tested in this study serve as an effective molecular tool for detecting the microorganisms responsible for anaerobic hydroxylation of alkanes in this and other ecosystems.","container-title":"AMB Express","DOI":"10.1186/s13568-020-01174-5","ISSN":"2191-0855","issue":"1","journalAbbreviation":"AMB Expr","language":"en","note":"number: 1","page":"18","source":"DOI.org (Crossref)","title":"New evidence for a hydroxylation pathway for anaerobic alkane degradation supported by analyses of functional genes and signature metabolites in oil reservoirs","volume":"11","author":[{"family":"Shou","given":"Li-Bin"},{"family":"Liu","given":"Yi-Fan"},{"family":"Zhou","given":"Jing"},{"family":"Liu","given":"Zhong-Lin"},{"family":"Zhou","given":"Lei"},{"family":"Liu","given":"Jin-Feng"},{"family":"Yang","given":"Shi-Zhong"},{"family":"Gu","given":"Ji-Dong"},{"family":"Mu","given":"Bo-Zhong"}],"issued":{"date-parts":[["2021",12]]}}}],"schema":"https://github.com/citation-style-language/schema/raw/master/csl-citation.json"} </w:instrText>
            </w:r>
            <w:r w:rsidRPr="00F8503F">
              <w:rPr>
                <w:rFonts w:ascii="Times New Roman" w:hAnsi="Times New Roman" w:cs="Times New Roman"/>
              </w:rPr>
              <w:fldChar w:fldCharType="separate"/>
            </w:r>
            <w:r w:rsidRPr="00BA3350">
              <w:rPr>
                <w:rFonts w:ascii="Times New Roman" w:hAnsi="Times New Roman" w:cs="Times New Roman"/>
              </w:rPr>
              <w:t>[52]</w:t>
            </w:r>
            <w:r w:rsidRPr="00F8503F">
              <w:rPr>
                <w:rFonts w:ascii="Times New Roman" w:hAnsi="Times New Roman" w:cs="Times New Roman"/>
              </w:rPr>
              <w:fldChar w:fldCharType="end"/>
            </w:r>
          </w:p>
        </w:tc>
      </w:tr>
      <w:tr w:rsidR="00E84712" w:rsidRPr="00F8503F" w14:paraId="37FE7305" w14:textId="77777777" w:rsidTr="005426E2">
        <w:trPr>
          <w:trHeight w:val="288"/>
        </w:trPr>
        <w:tc>
          <w:tcPr>
            <w:tcW w:w="959" w:type="dxa"/>
          </w:tcPr>
          <w:p w14:paraId="7366055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BE7C8D4"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hyABC</w:t>
            </w:r>
          </w:p>
        </w:tc>
        <w:tc>
          <w:tcPr>
            <w:tcW w:w="7033" w:type="dxa"/>
          </w:tcPr>
          <w:p w14:paraId="761027FB"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 oleovorans</w:t>
            </w:r>
          </w:p>
        </w:tc>
        <w:tc>
          <w:tcPr>
            <w:tcW w:w="1155" w:type="dxa"/>
          </w:tcPr>
          <w:p w14:paraId="64DAC683" w14:textId="6305B8F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cnlCALR6","properties":{"formattedCitation":"[52]","plainCitation":"[52]","noteIndex":0},"citationItems":[{"id":5584,"uris":["http://zotero.org/users/local/tLbKPnjF/items/Y2A3L3AU"],"itemData":{"id":5584,"type":"article-journal","abstract":"Abstract\n            \n              Microbial degradation of recalcitrant alkanes under anaerobic conditions results in the accumulation of heavy oil fraction in oil reservoirs. Hydroxylation of alkanes is an important activation mechanism under anaerobic conditions, but the diversity and distribution of the responsible microorganisms in the subsurface environment are still unclear. The lack of functional gene polymerase chain reaction (PCR) primers and commercially available intermediate degradation chemical compounds are the major obstacles for this research. In this investigation, PCR primers for the\n              ahyA\n              gene (encoding alkane hydroxylase) were designed, evaluated, and improved based on the nucleotide sequences available. Using microbial genomic DNA extracted from oil-contaminated soil and production water samples of oil reservoirs,\n              ahyA\n              gene nucleotide sequences were amplified and retrieved successfully from production water sample Z3-25 of Shengli oilfield. Additionally, the signature biomarker of 2-acetylalkanoic acid was detected in both Shengli and Jiangsu oilfields. These results demonstrate that anaerobic hydroxylation is an active mechanism used by microorganisms to degrade alkanes in oxygen-depleted oil reservoirs. This finding expands the current knowledge of biochemical reactions about alkane degradation in subsurface ecosystems. In addition, the PCR primers designed and tested in this study serve as an effective molecular tool for detecting the microorganisms responsible for anaerobic hydroxylation of alkanes in this and other ecosystems.","container-title":"AMB Express","DOI":"10.1186/s13568-020-01174-5","ISSN":"2191-0855","issue":"1","journalAbbreviation":"AMB Expr","language":"en","note":"number: 1","page":"18","source":"DOI.org (Crossref)","title":"New evidence for a hydroxylation pathway for anaerobic alkane degradation supported by analyses of functional genes and signature metabolites in oil reservoirs","volume":"11","author":[{"family":"Shou","given":"Li-Bin"},{"family":"Liu","given":"Yi-Fan"},{"family":"Zhou","given":"Jing"},{"family":"Liu","given":"Zhong-Lin"},{"family":"Zhou","given":"Lei"},{"family":"Liu","given":"Jin-Feng"},{"family":"Yang","given":"Shi-Zhong"},{"family":"Gu","given":"Ji-Dong"},{"family":"Mu","given":"Bo-Zhong"}],"issued":{"date-parts":[["2021",12]]}}}],"schema":"https://github.com/citation-style-language/schema/raw/master/csl-citation.json"} </w:instrText>
            </w:r>
            <w:r w:rsidRPr="00F8503F">
              <w:rPr>
                <w:rFonts w:ascii="Times New Roman" w:hAnsi="Times New Roman" w:cs="Times New Roman"/>
              </w:rPr>
              <w:fldChar w:fldCharType="separate"/>
            </w:r>
            <w:r w:rsidRPr="00BA3350">
              <w:rPr>
                <w:rFonts w:ascii="Times New Roman" w:hAnsi="Times New Roman" w:cs="Times New Roman"/>
              </w:rPr>
              <w:t>[52]</w:t>
            </w:r>
            <w:r w:rsidRPr="00F8503F">
              <w:rPr>
                <w:rFonts w:ascii="Times New Roman" w:hAnsi="Times New Roman" w:cs="Times New Roman"/>
              </w:rPr>
              <w:fldChar w:fldCharType="end"/>
            </w:r>
          </w:p>
        </w:tc>
      </w:tr>
      <w:tr w:rsidR="00E84712" w:rsidRPr="00F8503F" w14:paraId="270C73E4" w14:textId="77777777" w:rsidTr="005426E2">
        <w:trPr>
          <w:trHeight w:val="288"/>
        </w:trPr>
        <w:tc>
          <w:tcPr>
            <w:tcW w:w="959" w:type="dxa"/>
          </w:tcPr>
          <w:p w14:paraId="51DAC7C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12E3B9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haB1</w:t>
            </w:r>
          </w:p>
        </w:tc>
        <w:tc>
          <w:tcPr>
            <w:tcW w:w="7033" w:type="dxa"/>
          </w:tcPr>
          <w:p w14:paraId="75B0C8B9"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lostridium butyricum</w:t>
            </w:r>
          </w:p>
        </w:tc>
        <w:tc>
          <w:tcPr>
            <w:tcW w:w="1155" w:type="dxa"/>
          </w:tcPr>
          <w:p w14:paraId="1A115C3E" w14:textId="1980F73E"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JnCHsUI7","properties":{"formattedCitation":"[53]","plainCitation":"[53]","noteIndex":0},"citationItems":[{"id":6598,"uris":["http://zotero.org/users/local/tLbKPnjF/items/2688Y4SF"],"itemData":{"id":6598,"type":"article-journal","container-title":"Frontiers in Microbiology","DOI":"10.3389/fmicb.2017.02056","ISSN":"1664-302X","journalAbbreviation":"Front. Microbiol.","page":"2056","source":"DOI.org (Crossref)","title":"Anaerobic Oxidation of Ethane, Propane, and Butane by Marine Microbes: A Mini Review","title-short":"Anaerobic Oxidation of Ethane, Propane, and Butane by Marine Microbes","volume":"8","author":[{"family":"Singh","given":"Rajesh"},{"family":"Guzman","given":"Michael S."},{"family":"Bose","given":"Arpita"}],"issued":{"date-parts":[["2017",10,23]]}}}],"schema":"https://github.com/citation-style-language/schema/raw/master/csl-citation.json"} </w:instrText>
            </w:r>
            <w:r w:rsidRPr="00F8503F">
              <w:rPr>
                <w:rFonts w:ascii="Times New Roman" w:hAnsi="Times New Roman" w:cs="Times New Roman"/>
              </w:rPr>
              <w:fldChar w:fldCharType="separate"/>
            </w:r>
            <w:r w:rsidRPr="00BA3350">
              <w:rPr>
                <w:rFonts w:ascii="Times New Roman" w:hAnsi="Times New Roman" w:cs="Times New Roman"/>
              </w:rPr>
              <w:t>[53]</w:t>
            </w:r>
            <w:r w:rsidRPr="00F8503F">
              <w:rPr>
                <w:rFonts w:ascii="Times New Roman" w:hAnsi="Times New Roman" w:cs="Times New Roman"/>
              </w:rPr>
              <w:fldChar w:fldCharType="end"/>
            </w:r>
          </w:p>
        </w:tc>
      </w:tr>
      <w:tr w:rsidR="00E84712" w:rsidRPr="00F8503F" w14:paraId="026C96A9" w14:textId="77777777" w:rsidTr="005426E2">
        <w:trPr>
          <w:trHeight w:val="288"/>
        </w:trPr>
        <w:tc>
          <w:tcPr>
            <w:tcW w:w="959" w:type="dxa"/>
          </w:tcPr>
          <w:p w14:paraId="23C6C29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B24607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mpB</w:t>
            </w:r>
          </w:p>
        </w:tc>
        <w:tc>
          <w:tcPr>
            <w:tcW w:w="7033" w:type="dxa"/>
          </w:tcPr>
          <w:p w14:paraId="5D94A85D" w14:textId="58F88E16" w:rsidR="00E84712" w:rsidRPr="006C07FC" w:rsidRDefault="00E84712" w:rsidP="00E84712">
            <w:pPr>
              <w:tabs>
                <w:tab w:val="left" w:pos="2197"/>
                <w:tab w:val="center" w:pos="3124"/>
              </w:tabs>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omamonas testosteroni TA441</w:t>
            </w:r>
          </w:p>
        </w:tc>
        <w:tc>
          <w:tcPr>
            <w:tcW w:w="1155" w:type="dxa"/>
          </w:tcPr>
          <w:p w14:paraId="2B0BE568" w14:textId="44CEF9A5" w:rsidR="00E84712" w:rsidRPr="00F8503F" w:rsidRDefault="00E84712" w:rsidP="00E84712">
            <w:pPr>
              <w:spacing w:line="276"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i4psfntpa","properties":{"formattedCitation":"[54]","plainCitation":"[54]","noteIndex":0},"citationItems":[{"id":6913,"uris":["http://zotero.org/users/local/tLbKPnjF/items/6QEHA6Y5"],"itemData":{"id":6913,"type":"article-journal","container-title":"Microbiology","DOI":"10.1099/00221287-146-7-1707","ISSN":"1350-0872, 1465-2080","issue":"7","language":"en","page":"1707-1715","source":"DOI.org (Crossref)","title":"Arrangement and regulation of the genes for meta-pathway enzymes required for degradation of phenol in Comamonas testosteroni TA441 The DDBJ/EMBL/GenBank accession number for the sequence reported in this paper is AB029044.","volume":"146","author":[{"family":"Arai","given":"Hiroyuki"},{"family":"Ohishi","given":"Tohru"},{"family":"Chang","given":"Mee Young"},{"family":"Kudo","given":"Toshiaki"}],"issued":{"date-parts":[["2000",7,1]]}}}],"schema":"https://github.com/citation-style-language/schema/raw/master/csl-citation.json"} </w:instrText>
            </w:r>
            <w:r>
              <w:rPr>
                <w:rFonts w:ascii="Times New Roman" w:hAnsi="Times New Roman" w:cs="Times New Roman"/>
              </w:rPr>
              <w:fldChar w:fldCharType="separate"/>
            </w:r>
            <w:r w:rsidRPr="00BA3350">
              <w:rPr>
                <w:rFonts w:ascii="Times New Roman" w:hAnsi="Times New Roman" w:cs="Times New Roman"/>
                <w:kern w:val="0"/>
              </w:rPr>
              <w:t>[54]</w:t>
            </w:r>
            <w:r>
              <w:rPr>
                <w:rFonts w:ascii="Times New Roman" w:hAnsi="Times New Roman" w:cs="Times New Roman"/>
              </w:rPr>
              <w:fldChar w:fldCharType="end"/>
            </w:r>
          </w:p>
        </w:tc>
      </w:tr>
      <w:tr w:rsidR="00E84712" w:rsidRPr="00F8503F" w14:paraId="0E43A616" w14:textId="77777777" w:rsidTr="005426E2">
        <w:trPr>
          <w:trHeight w:val="288"/>
        </w:trPr>
        <w:tc>
          <w:tcPr>
            <w:tcW w:w="959" w:type="dxa"/>
          </w:tcPr>
          <w:p w14:paraId="1ADC76A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6C00943"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mpD</w:t>
            </w:r>
          </w:p>
        </w:tc>
        <w:tc>
          <w:tcPr>
            <w:tcW w:w="7033" w:type="dxa"/>
          </w:tcPr>
          <w:p w14:paraId="603002BD" w14:textId="2F7EFAC6"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omamonas testosteroni TA441</w:t>
            </w:r>
          </w:p>
        </w:tc>
        <w:tc>
          <w:tcPr>
            <w:tcW w:w="1155" w:type="dxa"/>
          </w:tcPr>
          <w:p w14:paraId="2CE5FDBA" w14:textId="3E29F9C7" w:rsidR="00E84712" w:rsidRPr="00F8503F" w:rsidRDefault="00E84712" w:rsidP="00E84712">
            <w:pPr>
              <w:spacing w:line="276"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pOrkGaFt","properties":{"formattedCitation":"[54]","plainCitation":"[54]","noteIndex":0},"citationItems":[{"id":6913,"uris":["http://zotero.org/users/local/tLbKPnjF/items/6QEHA6Y5"],"itemData":{"id":6913,"type":"article-journal","container-title":"Microbiology","DOI":"10.1099/00221287-146-7-1707","ISSN":"1350-0872, 1465-2080","issue":"7","language":"en","page":"1707-1715","source":"DOI.org (Crossref)","title":"Arrangement and regulation of the genes for meta-pathway enzymes required for degradation of phenol in Comamonas testosteroni TA441 The DDBJ/EMBL/GenBank accession number for the sequence reported in this paper is AB029044.","volume":"146","author":[{"family":"Arai","given":"Hiroyuki"},{"family":"Ohishi","given":"Tohru"},{"family":"Chang","given":"Mee Young"},{"family":"Kudo","given":"Toshiaki"}],"issued":{"date-parts":[["2000",7,1]]}}}],"schema":"https://github.com/citation-style-language/schema/raw/master/csl-citation.json"} </w:instrText>
            </w:r>
            <w:r>
              <w:rPr>
                <w:rFonts w:ascii="Times New Roman" w:hAnsi="Times New Roman" w:cs="Times New Roman"/>
              </w:rPr>
              <w:fldChar w:fldCharType="separate"/>
            </w:r>
            <w:r w:rsidRPr="00BA3350">
              <w:rPr>
                <w:rFonts w:ascii="Times New Roman" w:hAnsi="Times New Roman" w:cs="Times New Roman"/>
                <w:kern w:val="0"/>
              </w:rPr>
              <w:t>[54]</w:t>
            </w:r>
            <w:r>
              <w:rPr>
                <w:rFonts w:ascii="Times New Roman" w:hAnsi="Times New Roman" w:cs="Times New Roman"/>
              </w:rPr>
              <w:fldChar w:fldCharType="end"/>
            </w:r>
          </w:p>
        </w:tc>
      </w:tr>
      <w:tr w:rsidR="00E84712" w:rsidRPr="00F8503F" w14:paraId="252F3AA1" w14:textId="77777777" w:rsidTr="005426E2">
        <w:trPr>
          <w:trHeight w:val="288"/>
        </w:trPr>
        <w:tc>
          <w:tcPr>
            <w:tcW w:w="959" w:type="dxa"/>
          </w:tcPr>
          <w:p w14:paraId="5447417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CA7DAF5"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hI</w:t>
            </w:r>
          </w:p>
        </w:tc>
        <w:tc>
          <w:tcPr>
            <w:tcW w:w="7033" w:type="dxa"/>
          </w:tcPr>
          <w:p w14:paraId="5E87C996" w14:textId="35675B5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fluorescens</w:t>
            </w:r>
          </w:p>
        </w:tc>
        <w:tc>
          <w:tcPr>
            <w:tcW w:w="1155" w:type="dxa"/>
          </w:tcPr>
          <w:p w14:paraId="1A4D5E81" w14:textId="053A36DB" w:rsidR="00E84712" w:rsidRPr="00F8503F" w:rsidRDefault="00E84712" w:rsidP="00E84712">
            <w:pPr>
              <w:spacing w:line="276"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22b03a9rs9","properties":{"formattedCitation":"[55]","plainCitation":"[55]","noteIndex":0},"citationItems":[{"id":6915,"uris":["http://zotero.org/users/local/tLbKPnjF/items/M2RZTVWZ"],"itemData":{"id":6915,"type":"article-journal","container-title":"Biodegradation","DOI":"10.1007/BF00115749","ISSN":"0923-9820, 1572-9729","issue":"4","journalAbbreviation":"Biodegradation","language":"en","license":"http://www.springer.com/tdm","page":"353-366","source":"DOI.org (Crossref)","title":"Transposon and spontaneous deletion mutants of plasmid-borne genes encoding polycyclic aromatic hydrocarbon degradation by a strain of Pseudomonas fluorescens","volume":"7","author":[{"family":"Foght","given":"Julia M."},{"family":"Westlake","given":"Donald W. S."}],"issued":{"date-parts":[["1996",8]]}}}],"schema":"https://github.com/citation-style-language/schema/raw/master/csl-citation.json"} </w:instrText>
            </w:r>
            <w:r>
              <w:rPr>
                <w:rFonts w:ascii="Times New Roman" w:hAnsi="Times New Roman" w:cs="Times New Roman"/>
              </w:rPr>
              <w:fldChar w:fldCharType="separate"/>
            </w:r>
            <w:r w:rsidRPr="00BA3350">
              <w:rPr>
                <w:rFonts w:ascii="Times New Roman" w:hAnsi="Times New Roman" w:cs="Times New Roman"/>
                <w:kern w:val="0"/>
              </w:rPr>
              <w:t>[55]</w:t>
            </w:r>
            <w:r>
              <w:rPr>
                <w:rFonts w:ascii="Times New Roman" w:hAnsi="Times New Roman" w:cs="Times New Roman"/>
              </w:rPr>
              <w:fldChar w:fldCharType="end"/>
            </w:r>
          </w:p>
        </w:tc>
      </w:tr>
      <w:tr w:rsidR="00E84712" w:rsidRPr="00F8503F" w14:paraId="67B69C34" w14:textId="77777777" w:rsidTr="005426E2">
        <w:trPr>
          <w:trHeight w:val="288"/>
        </w:trPr>
        <w:tc>
          <w:tcPr>
            <w:tcW w:w="959" w:type="dxa"/>
          </w:tcPr>
          <w:p w14:paraId="1FE8FC1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81B004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hJ</w:t>
            </w:r>
          </w:p>
        </w:tc>
        <w:tc>
          <w:tcPr>
            <w:tcW w:w="7033" w:type="dxa"/>
          </w:tcPr>
          <w:p w14:paraId="4EE57C8D" w14:textId="5928EC08"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fluorescens</w:t>
            </w:r>
          </w:p>
        </w:tc>
        <w:tc>
          <w:tcPr>
            <w:tcW w:w="1155" w:type="dxa"/>
          </w:tcPr>
          <w:p w14:paraId="54E81D3D" w14:textId="024330A0" w:rsidR="00E84712" w:rsidRPr="00F8503F" w:rsidRDefault="00E84712" w:rsidP="00E84712">
            <w:pPr>
              <w:spacing w:line="276" w:lineRule="auto"/>
              <w:jc w:val="center"/>
              <w:rPr>
                <w:rFonts w:ascii="Times New Roman" w:hAnsi="Times New Roman" w:cs="Times New Roman"/>
              </w:rPr>
            </w:pPr>
            <w:r w:rsidRPr="00DA494A">
              <w:rPr>
                <w:rFonts w:ascii="Times New Roman" w:hAnsi="Times New Roman" w:cs="Times New Roman"/>
              </w:rPr>
              <w:fldChar w:fldCharType="begin"/>
            </w:r>
            <w:r>
              <w:rPr>
                <w:rFonts w:ascii="Times New Roman" w:hAnsi="Times New Roman" w:cs="Times New Roman"/>
              </w:rPr>
              <w:instrText xml:space="preserve"> ADDIN ZOTERO_ITEM CSL_CITATION {"citationID":"mMBZSWkR","properties":{"formattedCitation":"[55]","plainCitation":"[55]","noteIndex":0},"citationItems":[{"id":6915,"uris":["http://zotero.org/users/local/tLbKPnjF/items/M2RZTVWZ"],"itemData":{"id":6915,"type":"article-journal","container-title":"Biodegradation","DOI":"10.1007/BF00115749","ISSN":"0923-9820, 1572-9729","issue":"4","journalAbbreviation":"Biodegradation","language":"en","license":"http://www.springer.com/tdm","page":"353-366","source":"DOI.org (Crossref)","title":"Transposon and spontaneous deletion mutants of plasmid-borne genes encoding polycyclic aromatic hydrocarbon degradation by a strain of Pseudomonas fluorescens","volume":"7","author":[{"family":"Foght","given":"Julia M."},{"family":"Westlake","given":"Donald W. S."}],"issued":{"date-parts":[["1996",8]]}}}],"schema":"https://github.com/citation-style-language/schema/raw/master/csl-citation.json"} </w:instrText>
            </w:r>
            <w:r w:rsidRPr="00DA494A">
              <w:rPr>
                <w:rFonts w:ascii="Times New Roman" w:hAnsi="Times New Roman" w:cs="Times New Roman"/>
              </w:rPr>
              <w:fldChar w:fldCharType="separate"/>
            </w:r>
            <w:r w:rsidRPr="00BA3350">
              <w:rPr>
                <w:rFonts w:ascii="Times New Roman" w:hAnsi="Times New Roman" w:cs="Times New Roman"/>
                <w:kern w:val="0"/>
              </w:rPr>
              <w:t>[55]</w:t>
            </w:r>
            <w:r w:rsidRPr="00DA494A">
              <w:rPr>
                <w:rFonts w:ascii="Times New Roman" w:hAnsi="Times New Roman" w:cs="Times New Roman"/>
              </w:rPr>
              <w:fldChar w:fldCharType="end"/>
            </w:r>
          </w:p>
        </w:tc>
      </w:tr>
      <w:tr w:rsidR="00E84712" w:rsidRPr="00F8503F" w14:paraId="3786E687" w14:textId="77777777" w:rsidTr="005426E2">
        <w:trPr>
          <w:trHeight w:val="288"/>
        </w:trPr>
        <w:tc>
          <w:tcPr>
            <w:tcW w:w="959" w:type="dxa"/>
          </w:tcPr>
          <w:p w14:paraId="6393581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6A69AE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hK</w:t>
            </w:r>
          </w:p>
        </w:tc>
        <w:tc>
          <w:tcPr>
            <w:tcW w:w="7033" w:type="dxa"/>
          </w:tcPr>
          <w:p w14:paraId="609287FB" w14:textId="11F3C24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fluorescens</w:t>
            </w:r>
          </w:p>
        </w:tc>
        <w:tc>
          <w:tcPr>
            <w:tcW w:w="1155" w:type="dxa"/>
          </w:tcPr>
          <w:p w14:paraId="70779B1F" w14:textId="7507092D" w:rsidR="00E84712" w:rsidRPr="00F8503F" w:rsidRDefault="00E84712" w:rsidP="00E84712">
            <w:pPr>
              <w:spacing w:line="276" w:lineRule="auto"/>
              <w:jc w:val="center"/>
              <w:rPr>
                <w:rFonts w:ascii="Times New Roman" w:hAnsi="Times New Roman" w:cs="Times New Roman"/>
              </w:rPr>
            </w:pPr>
            <w:r w:rsidRPr="00DA494A">
              <w:rPr>
                <w:rFonts w:ascii="Times New Roman" w:hAnsi="Times New Roman" w:cs="Times New Roman"/>
              </w:rPr>
              <w:fldChar w:fldCharType="begin"/>
            </w:r>
            <w:r>
              <w:rPr>
                <w:rFonts w:ascii="Times New Roman" w:hAnsi="Times New Roman" w:cs="Times New Roman"/>
              </w:rPr>
              <w:instrText xml:space="preserve"> ADDIN ZOTERO_ITEM CSL_CITATION {"citationID":"zLfnRQnj","properties":{"formattedCitation":"[55]","plainCitation":"[55]","noteIndex":0},"citationItems":[{"id":6915,"uris":["http://zotero.org/users/local/tLbKPnjF/items/M2RZTVWZ"],"itemData":{"id":6915,"type":"article-journal","container-title":"Biodegradation","DOI":"10.1007/BF00115749","ISSN":"0923-9820, 1572-9729","issue":"4","journalAbbreviation":"Biodegradation","language":"en","license":"http://www.springer.com/tdm","page":"353-366","source":"DOI.org (Crossref)","title":"Transposon and spontaneous deletion mutants of plasmid-borne genes encoding polycyclic aromatic hydrocarbon degradation by a strain of Pseudomonas fluorescens","volume":"7","author":[{"family":"Foght","given":"Julia M."},{"family":"Westlake","given":"Donald W. S."}],"issued":{"date-parts":[["1996",8]]}}}],"schema":"https://github.com/citation-style-language/schema/raw/master/csl-citation.json"} </w:instrText>
            </w:r>
            <w:r w:rsidRPr="00DA494A">
              <w:rPr>
                <w:rFonts w:ascii="Times New Roman" w:hAnsi="Times New Roman" w:cs="Times New Roman"/>
              </w:rPr>
              <w:fldChar w:fldCharType="separate"/>
            </w:r>
            <w:r w:rsidRPr="00BA3350">
              <w:rPr>
                <w:rFonts w:ascii="Times New Roman" w:hAnsi="Times New Roman" w:cs="Times New Roman"/>
                <w:kern w:val="0"/>
              </w:rPr>
              <w:t>[55]</w:t>
            </w:r>
            <w:r w:rsidRPr="00DA494A">
              <w:rPr>
                <w:rFonts w:ascii="Times New Roman" w:hAnsi="Times New Roman" w:cs="Times New Roman"/>
              </w:rPr>
              <w:fldChar w:fldCharType="end"/>
            </w:r>
          </w:p>
        </w:tc>
      </w:tr>
      <w:tr w:rsidR="00E84712" w:rsidRPr="00F8503F" w14:paraId="2D09E618" w14:textId="77777777" w:rsidTr="005426E2">
        <w:trPr>
          <w:trHeight w:val="288"/>
        </w:trPr>
        <w:tc>
          <w:tcPr>
            <w:tcW w:w="959" w:type="dxa"/>
          </w:tcPr>
          <w:p w14:paraId="4D46A30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9E94984"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hM</w:t>
            </w:r>
          </w:p>
        </w:tc>
        <w:tc>
          <w:tcPr>
            <w:tcW w:w="7033" w:type="dxa"/>
          </w:tcPr>
          <w:p w14:paraId="75B61E19" w14:textId="4F71E42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fluorescens</w:t>
            </w:r>
          </w:p>
        </w:tc>
        <w:tc>
          <w:tcPr>
            <w:tcW w:w="1155" w:type="dxa"/>
          </w:tcPr>
          <w:p w14:paraId="66AD9A6B" w14:textId="1D7224E9" w:rsidR="00E84712" w:rsidRPr="00F8503F" w:rsidRDefault="00E84712" w:rsidP="00E84712">
            <w:pPr>
              <w:spacing w:line="276" w:lineRule="auto"/>
              <w:jc w:val="center"/>
              <w:rPr>
                <w:rFonts w:ascii="Times New Roman" w:hAnsi="Times New Roman" w:cs="Times New Roman"/>
              </w:rPr>
            </w:pPr>
            <w:r w:rsidRPr="00DA494A">
              <w:rPr>
                <w:rFonts w:ascii="Times New Roman" w:hAnsi="Times New Roman" w:cs="Times New Roman"/>
              </w:rPr>
              <w:fldChar w:fldCharType="begin"/>
            </w:r>
            <w:r>
              <w:rPr>
                <w:rFonts w:ascii="Times New Roman" w:hAnsi="Times New Roman" w:cs="Times New Roman"/>
              </w:rPr>
              <w:instrText xml:space="preserve"> ADDIN ZOTERO_ITEM CSL_CITATION {"citationID":"IMOTkqgE","properties":{"formattedCitation":"[55]","plainCitation":"[55]","noteIndex":0},"citationItems":[{"id":6915,"uris":["http://zotero.org/users/local/tLbKPnjF/items/M2RZTVWZ"],"itemData":{"id":6915,"type":"article-journal","container-title":"Biodegradation","DOI":"10.1007/BF00115749","ISSN":"0923-9820, 1572-9729","issue":"4","journalAbbreviation":"Biodegradation","language":"en","license":"http://www.springer.com/tdm","page":"353-366","source":"DOI.org (Crossref)","title":"Transposon and spontaneous deletion mutants of plasmid-borne genes encoding polycyclic aromatic hydrocarbon degradation by a strain of Pseudomonas fluorescens","volume":"7","author":[{"family":"Foght","given":"Julia M."},{"family":"Westlake","given":"Donald W. S."}],"issued":{"date-parts":[["1996",8]]}}}],"schema":"https://github.com/citation-style-language/schema/raw/master/csl-citation.json"} </w:instrText>
            </w:r>
            <w:r w:rsidRPr="00DA494A">
              <w:rPr>
                <w:rFonts w:ascii="Times New Roman" w:hAnsi="Times New Roman" w:cs="Times New Roman"/>
              </w:rPr>
              <w:fldChar w:fldCharType="separate"/>
            </w:r>
            <w:r w:rsidRPr="00BA3350">
              <w:rPr>
                <w:rFonts w:ascii="Times New Roman" w:hAnsi="Times New Roman" w:cs="Times New Roman"/>
                <w:kern w:val="0"/>
              </w:rPr>
              <w:t>[55]</w:t>
            </w:r>
            <w:r w:rsidRPr="00DA494A">
              <w:rPr>
                <w:rFonts w:ascii="Times New Roman" w:hAnsi="Times New Roman" w:cs="Times New Roman"/>
              </w:rPr>
              <w:fldChar w:fldCharType="end"/>
            </w:r>
          </w:p>
        </w:tc>
      </w:tr>
      <w:tr w:rsidR="00E84712" w:rsidRPr="00F8503F" w14:paraId="1C5295AF" w14:textId="77777777" w:rsidTr="005426E2">
        <w:trPr>
          <w:trHeight w:val="288"/>
        </w:trPr>
        <w:tc>
          <w:tcPr>
            <w:tcW w:w="959" w:type="dxa"/>
          </w:tcPr>
          <w:p w14:paraId="6FCCFDC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630E46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hN</w:t>
            </w:r>
          </w:p>
        </w:tc>
        <w:tc>
          <w:tcPr>
            <w:tcW w:w="7033" w:type="dxa"/>
          </w:tcPr>
          <w:p w14:paraId="3CB74246" w14:textId="5F4B9B3D"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fluorescens</w:t>
            </w:r>
          </w:p>
        </w:tc>
        <w:tc>
          <w:tcPr>
            <w:tcW w:w="1155" w:type="dxa"/>
          </w:tcPr>
          <w:p w14:paraId="5D763EC3" w14:textId="3698AF2A" w:rsidR="00E84712" w:rsidRPr="00F8503F" w:rsidRDefault="00E84712" w:rsidP="00E84712">
            <w:pPr>
              <w:spacing w:line="276" w:lineRule="auto"/>
              <w:jc w:val="center"/>
              <w:rPr>
                <w:rFonts w:ascii="Times New Roman" w:hAnsi="Times New Roman" w:cs="Times New Roman"/>
              </w:rPr>
            </w:pPr>
            <w:r w:rsidRPr="00DA494A">
              <w:rPr>
                <w:rFonts w:ascii="Times New Roman" w:hAnsi="Times New Roman" w:cs="Times New Roman"/>
              </w:rPr>
              <w:fldChar w:fldCharType="begin"/>
            </w:r>
            <w:r>
              <w:rPr>
                <w:rFonts w:ascii="Times New Roman" w:hAnsi="Times New Roman" w:cs="Times New Roman"/>
              </w:rPr>
              <w:instrText xml:space="preserve"> ADDIN ZOTERO_ITEM CSL_CITATION {"citationID":"aSm8kDND","properties":{"formattedCitation":"[55]","plainCitation":"[55]","noteIndex":0},"citationItems":[{"id":6915,"uris":["http://zotero.org/users/local/tLbKPnjF/items/M2RZTVWZ"],"itemData":{"id":6915,"type":"article-journal","container-title":"Biodegradation","DOI":"10.1007/BF00115749","ISSN":"0923-9820, 1572-9729","issue":"4","journalAbbreviation":"Biodegradation","language":"en","license":"http://www.springer.com/tdm","page":"353-366","source":"DOI.org (Crossref)","title":"Transposon and spontaneous deletion mutants of plasmid-borne genes encoding polycyclic aromatic hydrocarbon degradation by a strain of Pseudomonas fluorescens","volume":"7","author":[{"family":"Foght","given":"Julia M."},{"family":"Westlake","given":"Donald W. S."}],"issued":{"date-parts":[["1996",8]]}}}],"schema":"https://github.com/citation-style-language/schema/raw/master/csl-citation.json"} </w:instrText>
            </w:r>
            <w:r w:rsidRPr="00DA494A">
              <w:rPr>
                <w:rFonts w:ascii="Times New Roman" w:hAnsi="Times New Roman" w:cs="Times New Roman"/>
              </w:rPr>
              <w:fldChar w:fldCharType="separate"/>
            </w:r>
            <w:r w:rsidRPr="00BA3350">
              <w:rPr>
                <w:rFonts w:ascii="Times New Roman" w:hAnsi="Times New Roman" w:cs="Times New Roman"/>
                <w:kern w:val="0"/>
              </w:rPr>
              <w:t>[55]</w:t>
            </w:r>
            <w:r w:rsidRPr="00DA494A">
              <w:rPr>
                <w:rFonts w:ascii="Times New Roman" w:hAnsi="Times New Roman" w:cs="Times New Roman"/>
              </w:rPr>
              <w:fldChar w:fldCharType="end"/>
            </w:r>
          </w:p>
        </w:tc>
      </w:tr>
      <w:tr w:rsidR="00E84712" w:rsidRPr="00F8503F" w14:paraId="74D8653B" w14:textId="77777777" w:rsidTr="005426E2">
        <w:trPr>
          <w:trHeight w:val="288"/>
        </w:trPr>
        <w:tc>
          <w:tcPr>
            <w:tcW w:w="959" w:type="dxa"/>
          </w:tcPr>
          <w:p w14:paraId="5514DE4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CA0DDAE" w14:textId="18A2389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hI</w:t>
            </w:r>
          </w:p>
        </w:tc>
        <w:tc>
          <w:tcPr>
            <w:tcW w:w="7033" w:type="dxa"/>
          </w:tcPr>
          <w:p w14:paraId="62652E68" w14:textId="0377B1E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w:t>
            </w:r>
          </w:p>
        </w:tc>
        <w:tc>
          <w:tcPr>
            <w:tcW w:w="1155" w:type="dxa"/>
          </w:tcPr>
          <w:p w14:paraId="5EB22F96" w14:textId="2047A26B" w:rsidR="00E84712" w:rsidRPr="00DA494A" w:rsidRDefault="00E84712" w:rsidP="00E84712">
            <w:pPr>
              <w:spacing w:line="276" w:lineRule="auto"/>
              <w:jc w:val="center"/>
              <w:rPr>
                <w:rFonts w:ascii="Times New Roman" w:hAnsi="Times New Roman" w:cs="Times New Roman"/>
              </w:rPr>
            </w:pPr>
            <w:r w:rsidRPr="00DA494A">
              <w:rPr>
                <w:rFonts w:ascii="Times New Roman" w:hAnsi="Times New Roman" w:cs="Times New Roman"/>
              </w:rPr>
              <w:fldChar w:fldCharType="begin"/>
            </w:r>
            <w:r>
              <w:rPr>
                <w:rFonts w:ascii="Times New Roman" w:hAnsi="Times New Roman" w:cs="Times New Roman"/>
              </w:rPr>
              <w:instrText xml:space="preserve"> ADDIN ZOTERO_ITEM CSL_CITATION {"citationID":"2q0EKvGM","properties":{"formattedCitation":"[55]","plainCitation":"[55]","noteIndex":0},"citationItems":[{"id":6915,"uris":["http://zotero.org/users/local/tLbKPnjF/items/M2RZTVWZ"],"itemData":{"id":6915,"type":"article-journal","container-title":"Biodegradation","DOI":"10.1007/BF00115749","ISSN":"0923-9820, 1572-9729","issue":"4","journalAbbreviation":"Biodegradation","language":"en","license":"http://www.springer.com/tdm","page":"353-366","source":"DOI.org (Crossref)","title":"Transposon and spontaneous deletion mutants of plasmid-borne genes encoding polycyclic aromatic hydrocarbon degradation by a strain of Pseudomonas fluorescens","volume":"7","author":[{"family":"Foght","given":"Julia M."},{"family":"Westlake","given":"Donald W. S."}],"issued":{"date-parts":[["1996",8]]}}}],"schema":"https://github.com/citation-style-language/schema/raw/master/csl-citation.json"} </w:instrText>
            </w:r>
            <w:r w:rsidRPr="00DA494A">
              <w:rPr>
                <w:rFonts w:ascii="Times New Roman" w:hAnsi="Times New Roman" w:cs="Times New Roman"/>
              </w:rPr>
              <w:fldChar w:fldCharType="separate"/>
            </w:r>
            <w:r w:rsidRPr="00BA3350">
              <w:rPr>
                <w:rFonts w:ascii="Times New Roman" w:hAnsi="Times New Roman" w:cs="Times New Roman"/>
                <w:kern w:val="0"/>
              </w:rPr>
              <w:t>[55]</w:t>
            </w:r>
            <w:r w:rsidRPr="00DA494A">
              <w:rPr>
                <w:rFonts w:ascii="Times New Roman" w:hAnsi="Times New Roman" w:cs="Times New Roman"/>
              </w:rPr>
              <w:fldChar w:fldCharType="end"/>
            </w:r>
          </w:p>
        </w:tc>
      </w:tr>
      <w:tr w:rsidR="00E84712" w:rsidRPr="00F8503F" w14:paraId="4ABB2BF5" w14:textId="77777777" w:rsidTr="005426E2">
        <w:trPr>
          <w:trHeight w:val="288"/>
        </w:trPr>
        <w:tc>
          <w:tcPr>
            <w:tcW w:w="959" w:type="dxa"/>
          </w:tcPr>
          <w:p w14:paraId="4B194B0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46160C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xylM</w:t>
            </w:r>
          </w:p>
        </w:tc>
        <w:tc>
          <w:tcPr>
            <w:tcW w:w="7033" w:type="dxa"/>
          </w:tcPr>
          <w:p w14:paraId="46C9B1F1"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putida mt-2</w:t>
            </w:r>
          </w:p>
        </w:tc>
        <w:tc>
          <w:tcPr>
            <w:tcW w:w="1155" w:type="dxa"/>
          </w:tcPr>
          <w:p w14:paraId="42BC3E9F" w14:textId="40F0D4EA"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xEMk4lHg","properties":{"formattedCitation":"[56]","plainCitation":"[56]","noteIndex":0},"citationItems":[{"id":5540,"uris":["http://zotero.org/users/local/tLbKPnjF/items/XMZTXHQV"],"itemData":{"id":5540,"type":"article-journal","abstract":"Abstract\n            \n              Background\n              Hydrocarbons (HCs) are organic compounds composed solely of carbon and hydrogen that are mainly accumulated in oil reservoirs. As the introduction of all classes of hydrocarbons including crude oil and oil products into the environment has increased significantly, oil pollution has become a global ecological problem. However, our perception of pathways for biotic degradation of major HCs and key enzymes in these bioconversion processes has mainly been based on cultured microbes and is biased by uneven taxonomic representation. Here we used Annotree to provide a gene-centric view of the aerobic degradation ability of aliphatic and aromatic HCs in 23,446 genomes from 123 bacterial and 14 archaeal phyla. \n            \n            \n              Results\n              Apart from the widespread genetic potential for HC degradation in Proteobacteria, Actinobacteriota, Bacteroidota, and Firmicutes, genomes from an additional 18 bacterial and 3 archaeal phyla also hosted key HC degrading enzymes. Among these, such degradation potential has not been previously reported for representatives in the phyla UBA8248, Tectomicrobia, SAR324, and Eremiobacterota. Genomes containing whole pathways for complete degradation of HCs were only detected in Proteobacteria and Actinobacteriota. Except for several members of Crenarchaeota, Halobacterota, and Nanoarchaeota that have tmoA, ladA, and alkB/M key genes, respectively, representatives of archaeal genomes made a small contribution to HC degradation. None of the screened archaeal genomes coded for complete HC degradation pathways studied here; however, they contribute significantly to peripheral routes of HC degradation with bacteria.\n            \n            \n              Conclusion\n              Phylogeny reconstruction showed that the reservoir of key aerobic hydrocarbon-degrading enzymes in Bacteria and Archaea undergoes extensive diversification via gene duplication and horizontal gene transfer. This diversification could potentially enable microbes to rapidly adapt to novel and manufactured HCs that reach the environment.","container-title":"BMC Genomics","DOI":"10.1186/s12864-022-08906-w","ISSN":"1471-2164","issue":"1","journalAbbreviation":"BMC Genomics","language":"en","note":"number: 1","page":"690","source":"DOI.org (Crossref)","title":"Genome-resolved analyses show an extensive diversification in key aerobic hydrocarbon-degrading enzymes across bacteria and archaea","volume":"23","author":[{"family":"Somee","given":"Maryam Rezaei"},{"family":"Amoozegar","given":"Mohammad Ali"},{"family":"Dastgheib","given":"Seyed Mohammad Mehdi"},{"family":"Shavandi","given":"Mahmoud"},{"family":"Maman","given":"Leila Ghanbari"},{"family":"Bertilsson","given":"Stefan"},{"family":"Mehrshad","given":"Maliheh"}],"issued":{"date-parts":[["2022",10,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56]</w:t>
            </w:r>
            <w:r w:rsidRPr="00F8503F">
              <w:rPr>
                <w:rFonts w:ascii="Times New Roman" w:hAnsi="Times New Roman" w:cs="Times New Roman"/>
              </w:rPr>
              <w:fldChar w:fldCharType="end"/>
            </w:r>
          </w:p>
        </w:tc>
      </w:tr>
      <w:tr w:rsidR="00E84712" w:rsidRPr="00F8503F" w14:paraId="5A7D2A31" w14:textId="77777777" w:rsidTr="005426E2">
        <w:trPr>
          <w:trHeight w:val="288"/>
        </w:trPr>
        <w:tc>
          <w:tcPr>
            <w:tcW w:w="959" w:type="dxa"/>
          </w:tcPr>
          <w:p w14:paraId="099239D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9C091F1"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xml:space="preserve"> bphA1</w:t>
            </w:r>
          </w:p>
        </w:tc>
        <w:tc>
          <w:tcPr>
            <w:tcW w:w="7033" w:type="dxa"/>
          </w:tcPr>
          <w:p w14:paraId="7BAB98EC" w14:textId="4EF5DEBA"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xanthomonas</w:t>
            </w:r>
          </w:p>
        </w:tc>
        <w:tc>
          <w:tcPr>
            <w:tcW w:w="1155" w:type="dxa"/>
          </w:tcPr>
          <w:p w14:paraId="011695CA" w14:textId="38A431E2"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bLUdEkqm","properties":{"formattedCitation":"[56]","plainCitation":"[56]","noteIndex":0},"citationItems":[{"id":5540,"uris":["http://zotero.org/users/local/tLbKPnjF/items/XMZTXHQV"],"itemData":{"id":5540,"type":"article-journal","abstract":"Abstract\n            \n              Background\n              Hydrocarbons (HCs) are organic compounds composed solely of carbon and hydrogen that are mainly accumulated in oil reservoirs. As the introduction of all classes of hydrocarbons including crude oil and oil products into the environment has increased significantly, oil pollution has become a global ecological problem. However, our perception of pathways for biotic degradation of major HCs and key enzymes in these bioconversion processes has mainly been based on cultured microbes and is biased by uneven taxonomic representation. Here we used Annotree to provide a gene-centric view of the aerobic degradation ability of aliphatic and aromatic HCs in 23,446 genomes from 123 bacterial and 14 archaeal phyla. \n            \n            \n              Results\n              Apart from the widespread genetic potential for HC degradation in Proteobacteria, Actinobacteriota, Bacteroidota, and Firmicutes, genomes from an additional 18 bacterial and 3 archaeal phyla also hosted key HC degrading enzymes. Among these, such degradation potential has not been previously reported for representatives in the phyla UBA8248, Tectomicrobia, SAR324, and Eremiobacterota. Genomes containing whole pathways for complete degradation of HCs were only detected in Proteobacteria and Actinobacteriota. Except for several members of Crenarchaeota, Halobacterota, and Nanoarchaeota that have tmoA, ladA, and alkB/M key genes, respectively, representatives of archaeal genomes made a small contribution to HC degradation. None of the screened archaeal genomes coded for complete HC degradation pathways studied here; however, they contribute significantly to peripheral routes of HC degradation with bacteria.\n            \n            \n              Conclusion\n              Phylogeny reconstruction showed that the reservoir of key aerobic hydrocarbon-degrading enzymes in Bacteria and Archaea undergoes extensive diversification via gene duplication and horizontal gene transfer. This diversification could potentially enable microbes to rapidly adapt to novel and manufactured HCs that reach the environment.","container-title":"BMC Genomics","DOI":"10.1186/s12864-022-08906-w","ISSN":"1471-2164","issue":"1","journalAbbreviation":"BMC Genomics","language":"en","note":"number: 1","page":"690","source":"DOI.org (Crossref)","title":"Genome-resolved analyses show an extensive diversification in key aerobic hydrocarbon-degrading enzymes across bacteria and archaea","volume":"23","author":[{"family":"Somee","given":"Maryam Rezaei"},{"family":"Amoozegar","given":"Mohammad Ali"},{"family":"Dastgheib","given":"Seyed Mohammad Mehdi"},{"family":"Shavandi","given":"Mahmoud"},{"family":"Maman","given":"Leila Ghanbari"},{"family":"Bertilsson","given":"Stefan"},{"family":"Mehrshad","given":"Maliheh"}],"issued":{"date-parts":[["2022",10,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56]</w:t>
            </w:r>
            <w:r w:rsidRPr="00F8503F">
              <w:rPr>
                <w:rFonts w:ascii="Times New Roman" w:hAnsi="Times New Roman" w:cs="Times New Roman"/>
              </w:rPr>
              <w:fldChar w:fldCharType="end"/>
            </w:r>
          </w:p>
        </w:tc>
      </w:tr>
      <w:tr w:rsidR="00E84712" w:rsidRPr="00F8503F" w14:paraId="495DDC7A" w14:textId="77777777" w:rsidTr="005426E2">
        <w:trPr>
          <w:trHeight w:val="288"/>
        </w:trPr>
        <w:tc>
          <w:tcPr>
            <w:tcW w:w="959" w:type="dxa"/>
          </w:tcPr>
          <w:p w14:paraId="2C25A7D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BA56E6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tmoA </w:t>
            </w:r>
          </w:p>
        </w:tc>
        <w:tc>
          <w:tcPr>
            <w:tcW w:w="7033" w:type="dxa"/>
          </w:tcPr>
          <w:p w14:paraId="54882F57" w14:textId="4F18AA9D"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dobacteria, Chloroflexota, Cyanobacteria,</w:t>
            </w:r>
          </w:p>
        </w:tc>
        <w:tc>
          <w:tcPr>
            <w:tcW w:w="1155" w:type="dxa"/>
          </w:tcPr>
          <w:p w14:paraId="078D0DFA" w14:textId="061795A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86yStlPD","properties":{"formattedCitation":"[56]","plainCitation":"[56]","noteIndex":0},"citationItems":[{"id":5540,"uris":["http://zotero.org/users/local/tLbKPnjF/items/XMZTXHQV"],"itemData":{"id":5540,"type":"article-journal","abstract":"Abstract\n            \n              Background\n              Hydrocarbons (HCs) are organic compounds composed solely of carbon and hydrogen that are mainly accumulated in oil reservoirs. As the introduction of all classes of hydrocarbons including crude oil and oil products into the environment has increased significantly, oil pollution has become a global ecological problem. However, our perception of pathways for biotic degradation of major HCs and key enzymes in these bioconversion processes has mainly been based on cultured microbes and is biased by uneven taxonomic representation. Here we used Annotree to provide a gene-centric view of the aerobic degradation ability of aliphatic and aromatic HCs in 23,446 genomes from 123 bacterial and 14 archaeal phyla. \n            \n            \n              Results\n              Apart from the widespread genetic potential for HC degradation in Proteobacteria, Actinobacteriota, Bacteroidota, and Firmicutes, genomes from an additional 18 bacterial and 3 archaeal phyla also hosted key HC degrading enzymes. Among these, such degradation potential has not been previously reported for representatives in the phyla UBA8248, Tectomicrobia, SAR324, and Eremiobacterota. Genomes containing whole pathways for complete degradation of HCs were only detected in Proteobacteria and Actinobacteriota. Except for several members of Crenarchaeota, Halobacterota, and Nanoarchaeota that have tmoA, ladA, and alkB/M key genes, respectively, representatives of archaeal genomes made a small contribution to HC degradation. None of the screened archaeal genomes coded for complete HC degradation pathways studied here; however, they contribute significantly to peripheral routes of HC degradation with bacteria.\n            \n            \n              Conclusion\n              Phylogeny reconstruction showed that the reservoir of key aerobic hydrocarbon-degrading enzymes in Bacteria and Archaea undergoes extensive diversification via gene duplication and horizontal gene transfer. This diversification could potentially enable microbes to rapidly adapt to novel and manufactured HCs that reach the environment.","container-title":"BMC Genomics","DOI":"10.1186/s12864-022-08906-w","ISSN":"1471-2164","issue":"1","journalAbbreviation":"BMC Genomics","language":"en","note":"number: 1","page":"690","source":"DOI.org (Crossref)","title":"Genome-resolved analyses show an extensive diversification in key aerobic hydrocarbon-degrading enzymes across bacteria and archaea","volume":"23","author":[{"family":"Somee","given":"Maryam Rezaei"},{"family":"Amoozegar","given":"Mohammad Ali"},{"family":"Dastgheib","given":"Seyed Mohammad Mehdi"},{"family":"Shavandi","given":"Mahmoud"},{"family":"Maman","given":"Leila Ghanbari"},{"family":"Bertilsson","given":"Stefan"},{"family":"Mehrshad","given":"Maliheh"}],"issued":{"date-parts":[["2022",10,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56]</w:t>
            </w:r>
            <w:r w:rsidRPr="00F8503F">
              <w:rPr>
                <w:rFonts w:ascii="Times New Roman" w:hAnsi="Times New Roman" w:cs="Times New Roman"/>
              </w:rPr>
              <w:fldChar w:fldCharType="end"/>
            </w:r>
          </w:p>
        </w:tc>
      </w:tr>
      <w:tr w:rsidR="00E84712" w:rsidRPr="00F8503F" w14:paraId="498169E1" w14:textId="77777777" w:rsidTr="005426E2">
        <w:trPr>
          <w:trHeight w:val="288"/>
        </w:trPr>
        <w:tc>
          <w:tcPr>
            <w:tcW w:w="959" w:type="dxa"/>
          </w:tcPr>
          <w:p w14:paraId="30E0180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0077B7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nrA</w:t>
            </w:r>
          </w:p>
        </w:tc>
        <w:tc>
          <w:tcPr>
            <w:tcW w:w="7033" w:type="dxa"/>
          </w:tcPr>
          <w:p w14:paraId="5A1989A2"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Tectomicrobia (Entotheonella)</w:t>
            </w:r>
          </w:p>
        </w:tc>
        <w:tc>
          <w:tcPr>
            <w:tcW w:w="1155" w:type="dxa"/>
          </w:tcPr>
          <w:p w14:paraId="20C1E52B" w14:textId="20B8D2B6"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rnaVcJr4","properties":{"formattedCitation":"[56]","plainCitation":"[56]","noteIndex":0},"citationItems":[{"id":5540,"uris":["http://zotero.org/users/local/tLbKPnjF/items/XMZTXHQV"],"itemData":{"id":5540,"type":"article-journal","abstract":"Abstract\n            \n              Background\n              Hydrocarbons (HCs) are organic compounds composed solely of carbon and hydrogen that are mainly accumulated in oil reservoirs. As the introduction of all classes of hydrocarbons including crude oil and oil products into the environment has increased significantly, oil pollution has become a global ecological problem. However, our perception of pathways for biotic degradation of major HCs and key enzymes in these bioconversion processes has mainly been based on cultured microbes and is biased by uneven taxonomic representation. Here we used Annotree to provide a gene-centric view of the aerobic degradation ability of aliphatic and aromatic HCs in 23,446 genomes from 123 bacterial and 14 archaeal phyla. \n            \n            \n              Results\n              Apart from the widespread genetic potential for HC degradation in Proteobacteria, Actinobacteriota, Bacteroidota, and Firmicutes, genomes from an additional 18 bacterial and 3 archaeal phyla also hosted key HC degrading enzymes. Among these, such degradation potential has not been previously reported for representatives in the phyla UBA8248, Tectomicrobia, SAR324, and Eremiobacterota. Genomes containing whole pathways for complete degradation of HCs were only detected in Proteobacteria and Actinobacteriota. Except for several members of Crenarchaeota, Halobacterota, and Nanoarchaeota that have tmoA, ladA, and alkB/M key genes, respectively, representatives of archaeal genomes made a small contribution to HC degradation. None of the screened archaeal genomes coded for complete HC degradation pathways studied here; however, they contribute significantly to peripheral routes of HC degradation with bacteria.\n            \n            \n              Conclusion\n              Phylogeny reconstruction showed that the reservoir of key aerobic hydrocarbon-degrading enzymes in Bacteria and Archaea undergoes extensive diversification via gene duplication and horizontal gene transfer. This diversification could potentially enable microbes to rapidly adapt to novel and manufactured HCs that reach the environment.","container-title":"BMC Genomics","DOI":"10.1186/s12864-022-08906-w","ISSN":"1471-2164","issue":"1","journalAbbreviation":"BMC Genomics","language":"en","note":"number: 1","page":"690","source":"DOI.org (Crossref)","title":"Genome-resolved analyses show an extensive diversification in key aerobic hydrocarbon-degrading enzymes across bacteria and archaea","volume":"23","author":[{"family":"Somee","given":"Maryam Rezaei"},{"family":"Amoozegar","given":"Mohammad Ali"},{"family":"Dastgheib","given":"Seyed Mohammad Mehdi"},{"family":"Shavandi","given":"Mahmoud"},{"family":"Maman","given":"Leila Ghanbari"},{"family":"Bertilsson","given":"Stefan"},{"family":"Mehrshad","given":"Maliheh"}],"issued":{"date-parts":[["2022",10,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56]</w:t>
            </w:r>
            <w:r w:rsidRPr="00F8503F">
              <w:rPr>
                <w:rFonts w:ascii="Times New Roman" w:hAnsi="Times New Roman" w:cs="Times New Roman"/>
              </w:rPr>
              <w:fldChar w:fldCharType="end"/>
            </w:r>
          </w:p>
        </w:tc>
      </w:tr>
      <w:tr w:rsidR="00E84712" w:rsidRPr="00F8503F" w14:paraId="6CC60572" w14:textId="77777777" w:rsidTr="005426E2">
        <w:trPr>
          <w:trHeight w:val="288"/>
        </w:trPr>
        <w:tc>
          <w:tcPr>
            <w:tcW w:w="959" w:type="dxa"/>
          </w:tcPr>
          <w:p w14:paraId="04C7AC9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B35CEA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heA</w:t>
            </w:r>
          </w:p>
        </w:tc>
        <w:tc>
          <w:tcPr>
            <w:tcW w:w="7033" w:type="dxa"/>
          </w:tcPr>
          <w:p w14:paraId="5A45279E" w14:textId="3B64E894"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stutzeri</w:t>
            </w:r>
          </w:p>
        </w:tc>
        <w:tc>
          <w:tcPr>
            <w:tcW w:w="1155" w:type="dxa"/>
          </w:tcPr>
          <w:p w14:paraId="2A0DC186" w14:textId="43D0206F"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nIbvdayY","properties":{"formattedCitation":"[56]","plainCitation":"[56]","noteIndex":0},"citationItems":[{"id":5540,"uris":["http://zotero.org/users/local/tLbKPnjF/items/XMZTXHQV"],"itemData":{"id":5540,"type":"article-journal","abstract":"Abstract\n            \n              Background\n              Hydrocarbons (HCs) are organic compounds composed solely of carbon and hydrogen that are mainly accumulated in oil reservoirs. As the introduction of all classes of hydrocarbons including crude oil and oil products into the environment has increased significantly, oil pollution has become a global ecological problem. However, our perception of pathways for biotic degradation of major HCs and key enzymes in these bioconversion processes has mainly been based on cultured microbes and is biased by uneven taxonomic representation. Here we used Annotree to provide a gene-centric view of the aerobic degradation ability of aliphatic and aromatic HCs in 23,446 genomes from 123 bacterial and 14 archaeal phyla. \n            \n            \n              Results\n              Apart from the widespread genetic potential for HC degradation in Proteobacteria, Actinobacteriota, Bacteroidota, and Firmicutes, genomes from an additional 18 bacterial and 3 archaeal phyla also hosted key HC degrading enzymes. Among these, such degradation potential has not been previously reported for representatives in the phyla UBA8248, Tectomicrobia, SAR324, and Eremiobacterota. Genomes containing whole pathways for complete degradation of HCs were only detected in Proteobacteria and Actinobacteriota. Except for several members of Crenarchaeota, Halobacterota, and Nanoarchaeota that have tmoA, ladA, and alkB/M key genes, respectively, representatives of archaeal genomes made a small contribution to HC degradation. None of the screened archaeal genomes coded for complete HC degradation pathways studied here; however, they contribute significantly to peripheral routes of HC degradation with bacteria.\n            \n            \n              Conclusion\n              Phylogeny reconstruction showed that the reservoir of key aerobic hydrocarbon-degrading enzymes in Bacteria and Archaea undergoes extensive diversification via gene duplication and horizontal gene transfer. This diversification could potentially enable microbes to rapidly adapt to novel and manufactured HCs that reach the environment.","container-title":"BMC Genomics","DOI":"10.1186/s12864-022-08906-w","ISSN":"1471-2164","issue":"1","journalAbbreviation":"BMC Genomics","language":"en","note":"number: 1","page":"690","source":"DOI.org (Crossref)","title":"Genome-resolved analyses show an extensive diversification in key aerobic hydrocarbon-degrading enzymes across bacteria and archaea","volume":"23","author":[{"family":"Somee","given":"Maryam Rezaei"},{"family":"Amoozegar","given":"Mohammad Ali"},{"family":"Dastgheib","given":"Seyed Mohammad Mehdi"},{"family":"Shavandi","given":"Mahmoud"},{"family":"Maman","given":"Leila Ghanbari"},{"family":"Bertilsson","given":"Stefan"},{"family":"Mehrshad","given":"Maliheh"}],"issued":{"date-parts":[["2022",10,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56]</w:t>
            </w:r>
            <w:r w:rsidRPr="00F8503F">
              <w:rPr>
                <w:rFonts w:ascii="Times New Roman" w:hAnsi="Times New Roman" w:cs="Times New Roman"/>
              </w:rPr>
              <w:fldChar w:fldCharType="end"/>
            </w:r>
          </w:p>
        </w:tc>
      </w:tr>
      <w:tr w:rsidR="00E84712" w:rsidRPr="00F8503F" w14:paraId="11E5DF90" w14:textId="77777777" w:rsidTr="005426E2">
        <w:trPr>
          <w:trHeight w:val="288"/>
        </w:trPr>
        <w:tc>
          <w:tcPr>
            <w:tcW w:w="959" w:type="dxa"/>
          </w:tcPr>
          <w:p w14:paraId="41AF4318"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BADB673"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hnA1</w:t>
            </w:r>
          </w:p>
        </w:tc>
        <w:tc>
          <w:tcPr>
            <w:tcW w:w="7033" w:type="dxa"/>
          </w:tcPr>
          <w:p w14:paraId="523D4599"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phingomonas wittichii</w:t>
            </w:r>
          </w:p>
        </w:tc>
        <w:tc>
          <w:tcPr>
            <w:tcW w:w="1155" w:type="dxa"/>
          </w:tcPr>
          <w:p w14:paraId="13A3E71C" w14:textId="4DC0D58F"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Pr>
                <w:rFonts w:ascii="Times New Roman" w:hAnsi="Times New Roman" w:cs="Times New Roman"/>
              </w:rPr>
              <w:instrText xml:space="preserve"> ADDIN ZOTERO_ITEM CSL_CITATION {"citationID":"gdAacecx","properties":{"formattedCitation":"[56]","plainCitation":"[56]","noteIndex":0},"citationItems":[{"id":5540,"uris":["http://zotero.org/users/local/tLbKPnjF/items/XMZTXHQV"],"itemData":{"id":5540,"type":"article-journal","abstract":"Abstract\n            \n              Background\n              Hydrocarbons (HCs) are organic compounds composed solely of carbon and hydrogen that are mainly accumulated in oil reservoirs. As the introduction of all classes of hydrocarbons including crude oil and oil products into the environment has increased significantly, oil pollution has become a global ecological problem. However, our perception of pathways for biotic degradation of major HCs and key enzymes in these bioconversion processes has mainly been based on cultured microbes and is biased by uneven taxonomic representation. Here we used Annotree to provide a gene-centric view of the aerobic degradation ability of aliphatic and aromatic HCs in 23,446 genomes from 123 bacterial and 14 archaeal phyla. \n            \n            \n              Results\n              Apart from the widespread genetic potential for HC degradation in Proteobacteria, Actinobacteriota, Bacteroidota, and Firmicutes, genomes from an additional 18 bacterial and 3 archaeal phyla also hosted key HC degrading enzymes. Among these, such degradation potential has not been previously reported for representatives in the phyla UBA8248, Tectomicrobia, SAR324, and Eremiobacterota. Genomes containing whole pathways for complete degradation of HCs were only detected in Proteobacteria and Actinobacteriota. Except for several members of Crenarchaeota, Halobacterota, and Nanoarchaeota that have tmoA, ladA, and alkB/M key genes, respectively, representatives of archaeal genomes made a small contribution to HC degradation. None of the screened archaeal genomes coded for complete HC degradation pathways studied here; however, they contribute significantly to peripheral routes of HC degradation with bacteria.\n            \n            \n              Conclusion\n              Phylogeny reconstruction showed that the reservoir of key aerobic hydrocarbon-degrading enzymes in Bacteria and Archaea undergoes extensive diversification via gene duplication and horizontal gene transfer. This diversification could potentially enable microbes to rapidly adapt to novel and manufactured HCs that reach the environment.","container-title":"BMC Genomics","DOI":"10.1186/s12864-022-08906-w","ISSN":"1471-2164","issue":"1","journalAbbreviation":"BMC Genomics","language":"en","note":"number: 1","page":"690","source":"DOI.org (Crossref)","title":"Genome-resolved analyses show an extensive diversification in key aerobic hydrocarbon-degrading enzymes across bacteria and archaea","volume":"23","author":[{"family":"Somee","given":"Maryam Rezaei"},{"family":"Amoozegar","given":"Mohammad Ali"},{"family":"Dastgheib","given":"Seyed Mohammad Mehdi"},{"family":"Shavandi","given":"Mahmoud"},{"family":"Maman","given":"Leila Ghanbari"},{"family":"Bertilsson","given":"Stefan"},{"family":"Mehrshad","given":"Maliheh"}],"issued":{"date-parts":[["2022",10,6]]}}}],"schema":"https://github.com/citation-style-language/schema/raw/master/csl-citation.json"} </w:instrText>
            </w:r>
            <w:r w:rsidRPr="00F8503F">
              <w:rPr>
                <w:rFonts w:ascii="Times New Roman" w:hAnsi="Times New Roman" w:cs="Times New Roman"/>
              </w:rPr>
              <w:fldChar w:fldCharType="separate"/>
            </w:r>
            <w:r w:rsidRPr="00977260">
              <w:rPr>
                <w:rFonts w:ascii="Times New Roman" w:hAnsi="Times New Roman" w:cs="Times New Roman"/>
              </w:rPr>
              <w:t>[56]</w:t>
            </w:r>
            <w:r w:rsidRPr="00F8503F">
              <w:rPr>
                <w:rFonts w:ascii="Times New Roman" w:hAnsi="Times New Roman" w:cs="Times New Roman"/>
              </w:rPr>
              <w:fldChar w:fldCharType="end"/>
            </w:r>
          </w:p>
        </w:tc>
      </w:tr>
      <w:tr w:rsidR="00E84712" w:rsidRPr="00F8503F" w14:paraId="69FC38E3" w14:textId="77777777" w:rsidTr="005426E2">
        <w:trPr>
          <w:trHeight w:val="288"/>
        </w:trPr>
        <w:tc>
          <w:tcPr>
            <w:tcW w:w="959" w:type="dxa"/>
          </w:tcPr>
          <w:p w14:paraId="304BF0C5"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C60720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infB</w:t>
            </w:r>
          </w:p>
        </w:tc>
        <w:tc>
          <w:tcPr>
            <w:tcW w:w="7033" w:type="dxa"/>
          </w:tcPr>
          <w:p w14:paraId="4B038D26"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Enterobacter turicensis</w:t>
            </w:r>
          </w:p>
        </w:tc>
        <w:tc>
          <w:tcPr>
            <w:tcW w:w="1155" w:type="dxa"/>
          </w:tcPr>
          <w:p w14:paraId="624AC88A" w14:textId="1863B660"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6C0E96">
              <w:rPr>
                <w:rFonts w:ascii="Times New Roman" w:hAnsi="Times New Roman" w:cs="Times New Roman"/>
              </w:rPr>
              <w:instrText xml:space="preserve"> ADDIN ZOTERO_ITEM CSL_CITATION {"citationID":"jOd1u1bS","properties":{"formattedCitation":"[57]","plainCitation":"[57]","noteIndex":0},"citationItems":[{"id":6004,"uris":["http://zotero.org/users/local/tLbKPnjF/items/J98EHHE9"],"itemData":{"id":6004,"type":"article-journal","abstract":"Recently, a taxonomical re-evaluation of the genus\n              \n                \n                  Enterobacter\n                \n              \n              , based on multi-locus sequence typing (MLST) analysis, has led to the proposal that the species\n              \n                \n                  Enterobacter pulveris\n                \n              \n              ,\n              \n                \n                  Enterobacter helveticus\n                \n              \n              and\n              \n                \n                  Enterobacter turicensis\n                \n              \n              should be reclassified as novel species of the genus\n              \n                \n                  Cronobacter\n                \n              \n              . In the present work, new genome-scale analyses, including average nucleotide identity, genome-scale phylogeny and k-mer analysis, coupled with previously reported DNA–DNA hybridization values and biochemical characterization strongly indicate that these three species of the genus\n              \n                \n                  Enterobacter\n                \n              \n              are not members of the genus\n              \n                \n                  Cronobacter\n                \n              \n              , nor do they belong to the re-evaluated genus\n              \n                \n                  Enterobacter\n                \n              \n              . Furthermore, data from this polyphasic study indicated that all three species constitute two new genera. We propose reclassifying\n              \n                \n                  Enterobacter pulveris\n                \n              \n              and\n              \n                \n                  Enterobacter helveticus\n                \n              \n              in the genus\n              Franconibacter\n              gen. nov. as\n              Franconibacter pulveris\n              comb. nov. (type strain 601/05\n              T\n               = LMG 24057\n              T\n               = DSM 19144\n              T\n              ) and\n              Franconibacter helveticus\n              comb. nov. (type strain 513/05\n              T\n               = LMG 23732\n              T\n               = DSM 18396\n              T\n              ), respectively, and\n              \n                \n                  Enterobacter turicensis\n                \n              \n              in the genus\n              Siccibacter\n              gen. nov. as\n              Siccibacter turicensis\n              comb. nov. (type strain 508/05\n              T\n               = LMG 23730\n              T\n               = DSM 18397\n              T\n              ).","container-title":"International Journal of Systematic and Evolutionary Microbiology","DOI":"10.1099/ijs.0.059832-0","ISSN":"1466-5026, 1466-5034","issue":"Pt_10","language":"en","note":"number: Pt_10","page":"3402-3410","source":"DOI.org (Crossref)","title":"Re-examination of the taxonomic status of Enterobacter helveticus, Enterobacter pulveris and Enterobacter turicensis as members of the genus Cronobacter and their reclassification in the genera Franconibacter gen. nov. and Siccibacter gen. nov. as Franconibacter helveticus comb. nov., Franconibacter pulveris comb. nov. and Siccibacter turicensis comb. nov., respectively","volume":"64","author":[{"family":"Stephan","given":"Roger"},{"family":"Grim","given":"Christopher J."},{"family":"Gopinath","given":"Gopal R."},{"family":"Mammel","given":"Mark K."},{"family":"Sathyamoorthy","given":"Venugopal"},{"family":"Trach","given":"Larisa H."},{"family":"Chase","given":"Hannah R."},{"family":"Fanning","given":"Séamus"},{"family":"Tall","given":"Ben D."}],"issued":{"date-parts":[["2014",10,1]]}}}],"schema":"https://github.com/citation-style-language/schema/raw/master/csl-citation.json"} </w:instrText>
            </w:r>
            <w:r w:rsidRPr="00F8503F">
              <w:rPr>
                <w:rFonts w:ascii="Times New Roman" w:hAnsi="Times New Roman" w:cs="Times New Roman"/>
              </w:rPr>
              <w:fldChar w:fldCharType="separate"/>
            </w:r>
            <w:r w:rsidR="006C0E96" w:rsidRPr="006C0E96">
              <w:rPr>
                <w:rFonts w:ascii="Times New Roman" w:hAnsi="Times New Roman" w:cs="Times New Roman"/>
              </w:rPr>
              <w:t>[57]</w:t>
            </w:r>
            <w:r w:rsidRPr="00F8503F">
              <w:rPr>
                <w:rFonts w:ascii="Times New Roman" w:hAnsi="Times New Roman" w:cs="Times New Roman"/>
              </w:rPr>
              <w:fldChar w:fldCharType="end"/>
            </w:r>
          </w:p>
        </w:tc>
      </w:tr>
      <w:tr w:rsidR="00E84712" w:rsidRPr="00F8503F" w14:paraId="2AD65464" w14:textId="77777777" w:rsidTr="005426E2">
        <w:trPr>
          <w:trHeight w:val="288"/>
        </w:trPr>
        <w:tc>
          <w:tcPr>
            <w:tcW w:w="959" w:type="dxa"/>
          </w:tcPr>
          <w:p w14:paraId="0C1F45B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6C3455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rpoB</w:t>
            </w:r>
          </w:p>
        </w:tc>
        <w:tc>
          <w:tcPr>
            <w:tcW w:w="7033" w:type="dxa"/>
          </w:tcPr>
          <w:p w14:paraId="2C48FB98"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Enterobacter pulveris</w:t>
            </w:r>
          </w:p>
        </w:tc>
        <w:tc>
          <w:tcPr>
            <w:tcW w:w="1155" w:type="dxa"/>
          </w:tcPr>
          <w:p w14:paraId="06E8C4E6" w14:textId="10D739DF"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6C0E96">
              <w:rPr>
                <w:rFonts w:ascii="Times New Roman" w:hAnsi="Times New Roman" w:cs="Times New Roman"/>
              </w:rPr>
              <w:instrText xml:space="preserve"> ADDIN ZOTERO_ITEM CSL_CITATION {"citationID":"zyVYFZkw","properties":{"formattedCitation":"[57]","plainCitation":"[57]","noteIndex":0},"citationItems":[{"id":6004,"uris":["http://zotero.org/users/local/tLbKPnjF/items/J98EHHE9"],"itemData":{"id":6004,"type":"article-journal","abstract":"Recently, a taxonomical re-evaluation of the genus\n              \n                \n                  Enterobacter\n                \n              \n              , based on multi-locus sequence typing (MLST) analysis, has led to the proposal that the species\n              \n                \n                  Enterobacter pulveris\n                \n              \n              ,\n              \n                \n                  Enterobacter helveticus\n                \n              \n              and\n              \n                \n                  Enterobacter turicensis\n                \n              \n              should be reclassified as novel species of the genus\n              \n                \n                  Cronobacter\n                \n              \n              . In the present work, new genome-scale analyses, including average nucleotide identity, genome-scale phylogeny and k-mer analysis, coupled with previously reported DNA–DNA hybridization values and biochemical characterization strongly indicate that these three species of the genus\n              \n                \n                  Enterobacter\n                \n              \n              are not members of the genus\n              \n                \n                  Cronobacter\n                \n              \n              , nor do they belong to the re-evaluated genus\n              \n                \n                  Enterobacter\n                \n              \n              . Furthermore, data from this polyphasic study indicated that all three species constitute two new genera. We propose reclassifying\n              \n                \n                  Enterobacter pulveris\n                \n              \n              and\n              \n                \n                  Enterobacter helveticus\n                \n              \n              in the genus\n              Franconibacter\n              gen. nov. as\n              Franconibacter pulveris\n              comb. nov. (type strain 601/05\n              T\n               = LMG 24057\n              T\n               = DSM 19144\n              T\n              ) and\n              Franconibacter helveticus\n              comb. nov. (type strain 513/05\n              T\n               = LMG 23732\n              T\n               = DSM 18396\n              T\n              ), respectively, and\n              \n                \n                  Enterobacter turicensis\n                \n              \n              in the genus\n              Siccibacter\n              gen. nov. as\n              Siccibacter turicensis\n              comb. nov. (type strain 508/05\n              T\n               = LMG 23730\n              T\n               = DSM 18397\n              T\n              ).","container-title":"International Journal of Systematic and Evolutionary Microbiology","DOI":"10.1099/ijs.0.059832-0","ISSN":"1466-5026, 1466-5034","issue":"Pt_10","language":"en","note":"number: Pt_10","page":"3402-3410","source":"DOI.org (Crossref)","title":"Re-examination of the taxonomic status of Enterobacter helveticus, Enterobacter pulveris and Enterobacter turicensis as members of the genus Cronobacter and their reclassification in the genera Franconibacter gen. nov. and Siccibacter gen. nov. as Franconibacter helveticus comb. nov., Franconibacter pulveris comb. nov. and Siccibacter turicensis comb. nov., respectively","volume":"64","author":[{"family":"Stephan","given":"Roger"},{"family":"Grim","given":"Christopher J."},{"family":"Gopinath","given":"Gopal R."},{"family":"Mammel","given":"Mark K."},{"family":"Sathyamoorthy","given":"Venugopal"},{"family":"Trach","given":"Larisa H."},{"family":"Chase","given":"Hannah R."},{"family":"Fanning","given":"Séamus"},{"family":"Tall","given":"Ben D."}],"issued":{"date-parts":[["2014",10,1]]}}}],"schema":"https://github.com/citation-style-language/schema/raw/master/csl-citation.json"} </w:instrText>
            </w:r>
            <w:r w:rsidRPr="00F8503F">
              <w:rPr>
                <w:rFonts w:ascii="Times New Roman" w:hAnsi="Times New Roman" w:cs="Times New Roman"/>
              </w:rPr>
              <w:fldChar w:fldCharType="separate"/>
            </w:r>
            <w:r w:rsidR="006C0E96" w:rsidRPr="006C0E96">
              <w:rPr>
                <w:rFonts w:ascii="Times New Roman" w:hAnsi="Times New Roman" w:cs="Times New Roman"/>
              </w:rPr>
              <w:t>[57]</w:t>
            </w:r>
            <w:r w:rsidRPr="00F8503F">
              <w:rPr>
                <w:rFonts w:ascii="Times New Roman" w:hAnsi="Times New Roman" w:cs="Times New Roman"/>
              </w:rPr>
              <w:fldChar w:fldCharType="end"/>
            </w:r>
          </w:p>
        </w:tc>
      </w:tr>
      <w:tr w:rsidR="00E84712" w:rsidRPr="00F8503F" w14:paraId="58991C96" w14:textId="77777777" w:rsidTr="005426E2">
        <w:trPr>
          <w:trHeight w:val="288"/>
        </w:trPr>
        <w:tc>
          <w:tcPr>
            <w:tcW w:w="959" w:type="dxa"/>
          </w:tcPr>
          <w:p w14:paraId="7B7059F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03755A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pheC</w:t>
            </w:r>
          </w:p>
        </w:tc>
        <w:tc>
          <w:tcPr>
            <w:tcW w:w="7033" w:type="dxa"/>
          </w:tcPr>
          <w:p w14:paraId="05DEDA0B"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Geobacillus thermoglucosidasius</w:t>
            </w:r>
          </w:p>
        </w:tc>
        <w:tc>
          <w:tcPr>
            <w:tcW w:w="1155" w:type="dxa"/>
          </w:tcPr>
          <w:p w14:paraId="515F85B4" w14:textId="6B6692B2"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6C0E96">
              <w:rPr>
                <w:rFonts w:ascii="Times New Roman" w:hAnsi="Times New Roman" w:cs="Times New Roman"/>
              </w:rPr>
              <w:instrText xml:space="preserve"> ADDIN ZOTERO_ITEM CSL_CITATION {"citationID":"Beq7Lg6L","properties":{"formattedCitation":"[58]","plainCitation":"[58]","noteIndex":0},"citationItems":[{"id":6276,"uris":["http://zotero.org/users/local/tLbKPnjF/items/SD7ZPWBD"],"itemData":{"id":6276,"type":"article-journal","abstract":"Abstract\n            Several types of environmental bacteria that can aerobically degrade various aromatic compounds have been identified. The catabolic genes in these bacteria have generally been found to form operons, which promote efficient and complete degradation. However, little is known about the degradation pathways in bacteria that are difficult to culture in the laboratory. By functionally screening a metagenomic library created from activated sludge, we had earlier identified 91 fosmid clones carrying genes for extradiol dioxygenase (EDO), a key enzyme in the degradation of aromatic compounds. In this study, we analyzed 38 of these fosmids for the presence and organization of novel genes for aromatics degradation. Only two of the metagenomic clones contained complete degradation pathways similar to those found in known aromatic compound-utilizing bacteria. The rest of the clones contained only subsets of the pathway genes, with novel gene arrangements. A circular 36.7-kb DNA form was assembled from the sequences of clones carrying genes belonging to a novel EDO subfamily. This plasmid-like DNA form, designated pSKYE1, possessed genes for DNA replication and stable maintenance as well as a small set of genes for phenol degradation; the encoded enzymes, phenol hydroxylase and EDO, are capable of the detoxification of aromatic compounds. This gene set was found in 20 of the 38 analyzed clones, suggesting that this ‘detoxification apparatus’ may be widespread in the environment.","container-title":"The ISME Journal","DOI":"10.1038/ismej.2009.76","ISSN":"1751-7362, 1751-7370","issue":"12","language":"en","license":"https://academic.oup.com/pages/standard-publication-reuse-rights","note":"number: 12","page":"1335-1348","source":"DOI.org (Crossref)","title":"Novel organization of aromatic degradation pathway genes in a microbial community as revealed by metagenomic analysis","volume":"3","author":[{"family":"Suenaga","given":"Hikaru"},{"family":"Koyama","given":"Yoshinori"},{"family":"Miyakoshi","given":"Masatoshi"},{"family":"Miyazaki","given":"Ryo"},{"family":"Yano","given":"Hirokazu"},{"family":"Sota","given":"Masahiro"},{"family":"Ohtsubo","given":"Yoshiyuki"},{"family":"Tsuda","given":"Masataka"},{"family":"Miyazaki","given":"Kentaro"}],"issued":{"date-parts":[["2009",12,1]]}}}],"schema":"https://github.com/citation-style-language/schema/raw/master/csl-citation.json"} </w:instrText>
            </w:r>
            <w:r w:rsidRPr="00F8503F">
              <w:rPr>
                <w:rFonts w:ascii="Times New Roman" w:hAnsi="Times New Roman" w:cs="Times New Roman"/>
              </w:rPr>
              <w:fldChar w:fldCharType="separate"/>
            </w:r>
            <w:r w:rsidR="006C0E96" w:rsidRPr="006C0E96">
              <w:rPr>
                <w:rFonts w:ascii="Times New Roman" w:hAnsi="Times New Roman" w:cs="Times New Roman"/>
              </w:rPr>
              <w:t>[58]</w:t>
            </w:r>
            <w:r w:rsidRPr="00F8503F">
              <w:rPr>
                <w:rFonts w:ascii="Times New Roman" w:hAnsi="Times New Roman" w:cs="Times New Roman"/>
              </w:rPr>
              <w:fldChar w:fldCharType="end"/>
            </w:r>
          </w:p>
        </w:tc>
      </w:tr>
      <w:tr w:rsidR="00E84712" w:rsidRPr="00F8503F" w14:paraId="2269B169" w14:textId="77777777" w:rsidTr="005426E2">
        <w:trPr>
          <w:trHeight w:val="288"/>
        </w:trPr>
        <w:tc>
          <w:tcPr>
            <w:tcW w:w="959" w:type="dxa"/>
          </w:tcPr>
          <w:p w14:paraId="0C99F242"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8EF751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EDO</w:t>
            </w:r>
          </w:p>
        </w:tc>
        <w:tc>
          <w:tcPr>
            <w:tcW w:w="7033" w:type="dxa"/>
          </w:tcPr>
          <w:p w14:paraId="656BC626" w14:textId="38A558BF"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sp.</w:t>
            </w:r>
          </w:p>
        </w:tc>
        <w:tc>
          <w:tcPr>
            <w:tcW w:w="1155" w:type="dxa"/>
          </w:tcPr>
          <w:p w14:paraId="729D94FD" w14:textId="6C4203EE"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6C0E96">
              <w:rPr>
                <w:rFonts w:ascii="Times New Roman" w:hAnsi="Times New Roman" w:cs="Times New Roman"/>
              </w:rPr>
              <w:instrText xml:space="preserve"> ADDIN ZOTERO_ITEM CSL_CITATION {"citationID":"RzVMZBW0","properties":{"formattedCitation":"[58]","plainCitation":"[58]","noteIndex":0},"citationItems":[{"id":6276,"uris":["http://zotero.org/users/local/tLbKPnjF/items/SD7ZPWBD"],"itemData":{"id":6276,"type":"article-journal","abstract":"Abstract\n            Several types of environmental bacteria that can aerobically degrade various aromatic compounds have been identified. The catabolic genes in these bacteria have generally been found to form operons, which promote efficient and complete degradation. However, little is known about the degradation pathways in bacteria that are difficult to culture in the laboratory. By functionally screening a metagenomic library created from activated sludge, we had earlier identified 91 fosmid clones carrying genes for extradiol dioxygenase (EDO), a key enzyme in the degradation of aromatic compounds. In this study, we analyzed 38 of these fosmids for the presence and organization of novel genes for aromatics degradation. Only two of the metagenomic clones contained complete degradation pathways similar to those found in known aromatic compound-utilizing bacteria. The rest of the clones contained only subsets of the pathway genes, with novel gene arrangements. A circular 36.7-kb DNA form was assembled from the sequences of clones carrying genes belonging to a novel EDO subfamily. This plasmid-like DNA form, designated pSKYE1, possessed genes for DNA replication and stable maintenance as well as a small set of genes for phenol degradation; the encoded enzymes, phenol hydroxylase and EDO, are capable of the detoxification of aromatic compounds. This gene set was found in 20 of the 38 analyzed clones, suggesting that this ‘detoxification apparatus’ may be widespread in the environment.","container-title":"The ISME Journal","DOI":"10.1038/ismej.2009.76","ISSN":"1751-7362, 1751-7370","issue":"12","language":"en","license":"https://academic.oup.com/pages/standard-publication-reuse-rights","note":"number: 12","page":"1335-1348","source":"DOI.org (Crossref)","title":"Novel organization of aromatic degradation pathway genes in a microbial community as revealed by metagenomic analysis","volume":"3","author":[{"family":"Suenaga","given":"Hikaru"},{"family":"Koyama","given":"Yoshinori"},{"family":"Miyakoshi","given":"Masatoshi"},{"family":"Miyazaki","given":"Ryo"},{"family":"Yano","given":"Hirokazu"},{"family":"Sota","given":"Masahiro"},{"family":"Ohtsubo","given":"Yoshiyuki"},{"family":"Tsuda","given":"Masataka"},{"family":"Miyazaki","given":"Kentaro"}],"issued":{"date-parts":[["2009",12,1]]}}}],"schema":"https://github.com/citation-style-language/schema/raw/master/csl-citation.json"} </w:instrText>
            </w:r>
            <w:r w:rsidRPr="00F8503F">
              <w:rPr>
                <w:rFonts w:ascii="Times New Roman" w:hAnsi="Times New Roman" w:cs="Times New Roman"/>
              </w:rPr>
              <w:fldChar w:fldCharType="separate"/>
            </w:r>
            <w:r w:rsidR="006C0E96" w:rsidRPr="006C0E96">
              <w:rPr>
                <w:rFonts w:ascii="Times New Roman" w:hAnsi="Times New Roman" w:cs="Times New Roman"/>
              </w:rPr>
              <w:t>[58]</w:t>
            </w:r>
            <w:r w:rsidRPr="00F8503F">
              <w:rPr>
                <w:rFonts w:ascii="Times New Roman" w:hAnsi="Times New Roman" w:cs="Times New Roman"/>
              </w:rPr>
              <w:fldChar w:fldCharType="end"/>
            </w:r>
          </w:p>
        </w:tc>
      </w:tr>
      <w:tr w:rsidR="00E84712" w:rsidRPr="00F8503F" w14:paraId="01F9C91C" w14:textId="77777777" w:rsidTr="005426E2">
        <w:trPr>
          <w:trHeight w:val="288"/>
        </w:trPr>
        <w:tc>
          <w:tcPr>
            <w:tcW w:w="959" w:type="dxa"/>
          </w:tcPr>
          <w:p w14:paraId="4BC7DA9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D19BDB4"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g</w:t>
            </w:r>
          </w:p>
        </w:tc>
        <w:tc>
          <w:tcPr>
            <w:tcW w:w="7033" w:type="dxa"/>
          </w:tcPr>
          <w:p w14:paraId="6F8F7CFA" w14:textId="17C06B69"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 xml:space="preserve">Ralstonia sp. </w:t>
            </w:r>
          </w:p>
        </w:tc>
        <w:tc>
          <w:tcPr>
            <w:tcW w:w="1155" w:type="dxa"/>
          </w:tcPr>
          <w:p w14:paraId="6EBA73CF" w14:textId="2033CDBA"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6C0E96">
              <w:rPr>
                <w:rFonts w:ascii="Times New Roman" w:hAnsi="Times New Roman" w:cs="Times New Roman"/>
              </w:rPr>
              <w:instrText xml:space="preserve"> ADDIN ZOTERO_ITEM CSL_CITATION {"citationID":"BxhIQXzn","properties":{"formattedCitation":"[58]","plainCitation":"[58]","noteIndex":0},"citationItems":[{"id":6276,"uris":["http://zotero.org/users/local/tLbKPnjF/items/SD7ZPWBD"],"itemData":{"id":6276,"type":"article-journal","abstract":"Abstract\n            Several types of environmental bacteria that can aerobically degrade various aromatic compounds have been identified. The catabolic genes in these bacteria have generally been found to form operons, which promote efficient and complete degradation. However, little is known about the degradation pathways in bacteria that are difficult to culture in the laboratory. By functionally screening a metagenomic library created from activated sludge, we had earlier identified 91 fosmid clones carrying genes for extradiol dioxygenase (EDO), a key enzyme in the degradation of aromatic compounds. In this study, we analyzed 38 of these fosmids for the presence and organization of novel genes for aromatics degradation. Only two of the metagenomic clones contained complete degradation pathways similar to those found in known aromatic compound-utilizing bacteria. The rest of the clones contained only subsets of the pathway genes, with novel gene arrangements. A circular 36.7-kb DNA form was assembled from the sequences of clones carrying genes belonging to a novel EDO subfamily. This plasmid-like DNA form, designated pSKYE1, possessed genes for DNA replication and stable maintenance as well as a small set of genes for phenol degradation; the encoded enzymes, phenol hydroxylase and EDO, are capable of the detoxification of aromatic compounds. This gene set was found in 20 of the 38 analyzed clones, suggesting that this ‘detoxification apparatus’ may be widespread in the environment.","container-title":"The ISME Journal","DOI":"10.1038/ismej.2009.76","ISSN":"1751-7362, 1751-7370","issue":"12","language":"en","license":"https://academic.oup.com/pages/standard-publication-reuse-rights","note":"number: 12","page":"1335-1348","source":"DOI.org (Crossref)","title":"Novel organization of aromatic degradation pathway genes in a microbial community as revealed by metagenomic analysis","volume":"3","author":[{"family":"Suenaga","given":"Hikaru"},{"family":"Koyama","given":"Yoshinori"},{"family":"Miyakoshi","given":"Masatoshi"},{"family":"Miyazaki","given":"Ryo"},{"family":"Yano","given":"Hirokazu"},{"family":"Sota","given":"Masahiro"},{"family":"Ohtsubo","given":"Yoshiyuki"},{"family":"Tsuda","given":"Masataka"},{"family":"Miyazaki","given":"Kentaro"}],"issued":{"date-parts":[["2009",12,1]]}}}],"schema":"https://github.com/citation-style-language/schema/raw/master/csl-citation.json"} </w:instrText>
            </w:r>
            <w:r w:rsidRPr="00F8503F">
              <w:rPr>
                <w:rFonts w:ascii="Times New Roman" w:hAnsi="Times New Roman" w:cs="Times New Roman"/>
              </w:rPr>
              <w:fldChar w:fldCharType="separate"/>
            </w:r>
            <w:r w:rsidR="006C0E96" w:rsidRPr="006C0E96">
              <w:rPr>
                <w:rFonts w:ascii="Times New Roman" w:hAnsi="Times New Roman" w:cs="Times New Roman"/>
              </w:rPr>
              <w:t>[58]</w:t>
            </w:r>
            <w:r w:rsidRPr="00F8503F">
              <w:rPr>
                <w:rFonts w:ascii="Times New Roman" w:hAnsi="Times New Roman" w:cs="Times New Roman"/>
              </w:rPr>
              <w:fldChar w:fldCharType="end"/>
            </w:r>
          </w:p>
        </w:tc>
      </w:tr>
      <w:tr w:rsidR="00E84712" w:rsidRPr="00F8503F" w14:paraId="0C3A2848" w14:textId="77777777" w:rsidTr="005426E2">
        <w:trPr>
          <w:trHeight w:val="288"/>
        </w:trPr>
        <w:tc>
          <w:tcPr>
            <w:tcW w:w="959" w:type="dxa"/>
          </w:tcPr>
          <w:p w14:paraId="66A4E2D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E9FC16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BaaA</w:t>
            </w:r>
          </w:p>
        </w:tc>
        <w:tc>
          <w:tcPr>
            <w:tcW w:w="7033" w:type="dxa"/>
          </w:tcPr>
          <w:p w14:paraId="31CC6996" w14:textId="6A8502D3"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w:t>
            </w:r>
          </w:p>
        </w:tc>
        <w:tc>
          <w:tcPr>
            <w:tcW w:w="1155" w:type="dxa"/>
          </w:tcPr>
          <w:p w14:paraId="09FB640E" w14:textId="6BE1CA72"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sidR="006C0E96">
              <w:rPr>
                <w:rFonts w:ascii="Times New Roman" w:hAnsi="Times New Roman" w:cs="Times New Roman"/>
                <w:u w:val="single"/>
              </w:rPr>
              <w:instrText xml:space="preserve"> ADDIN ZOTERO_ITEM CSL_CITATION {"citationID":"W8LwUmko","properties":{"formattedCitation":"[59]","plainCitation":"[59]","noteIndex":0},"citationItems":[{"id":5605,"uris":["http://zotero.org/users/local/tLbKPnjF/items/CIMW97N6"],"itemData":{"id":5605,"type":"article-journal","container-title":"3 Biotech","DOI":"10.1007/s13205-020-2133-6","ISSN":"2190-572X, 2190-5738","issue":"3","journalAbbreviation":"3 Biotech","language":"en","note":"number: 3","page":"140","source":"DOI.org (Crossref)","title":"Genes and novel sRNAs involved in PAHs degradation in marine bacteria Rhodococcus sp. P14 revealed by the genome and transcriptome analysis","volume":"10","author":[{"family":"Peng","given":"Tao"},{"family":"Kan","given":"Jie"},{"family":"Hu","given":"Jing"},{"family":"Hu","given":"Zhong"}],"issued":{"date-parts":[["2020",3]]}}}],"schema":"https://github.com/citation-style-language/schema/raw/master/csl-citation.json"} </w:instrText>
            </w:r>
            <w:r w:rsidRPr="00F8503F">
              <w:rPr>
                <w:rFonts w:ascii="Times New Roman" w:hAnsi="Times New Roman" w:cs="Times New Roman"/>
                <w:u w:val="single"/>
              </w:rPr>
              <w:fldChar w:fldCharType="separate"/>
            </w:r>
            <w:r w:rsidR="006C0E96" w:rsidRPr="006C0E96">
              <w:rPr>
                <w:rFonts w:ascii="Times New Roman" w:hAnsi="Times New Roman" w:cs="Times New Roman"/>
              </w:rPr>
              <w:t>[59]</w:t>
            </w:r>
            <w:r w:rsidRPr="00F8503F">
              <w:rPr>
                <w:rFonts w:ascii="Times New Roman" w:hAnsi="Times New Roman" w:cs="Times New Roman"/>
                <w:u w:val="single"/>
              </w:rPr>
              <w:fldChar w:fldCharType="end"/>
            </w:r>
          </w:p>
        </w:tc>
      </w:tr>
      <w:tr w:rsidR="00E84712" w:rsidRPr="00F8503F" w14:paraId="49028B4E" w14:textId="77777777" w:rsidTr="005426E2">
        <w:trPr>
          <w:trHeight w:val="288"/>
        </w:trPr>
        <w:tc>
          <w:tcPr>
            <w:tcW w:w="959" w:type="dxa"/>
          </w:tcPr>
          <w:p w14:paraId="772495E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196B5E0" w14:textId="261A1934"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ssABC</w:t>
            </w:r>
          </w:p>
        </w:tc>
        <w:tc>
          <w:tcPr>
            <w:tcW w:w="7033" w:type="dxa"/>
          </w:tcPr>
          <w:p w14:paraId="1DCC23D3" w14:textId="5245ADE4"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zoarcus</w:t>
            </w:r>
          </w:p>
        </w:tc>
        <w:tc>
          <w:tcPr>
            <w:tcW w:w="1155" w:type="dxa"/>
          </w:tcPr>
          <w:p w14:paraId="3B871A23" w14:textId="7A7592CF" w:rsidR="00E84712" w:rsidRPr="00F8503F" w:rsidRDefault="00E84712" w:rsidP="00E84712">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sidR="006C0E96">
              <w:rPr>
                <w:rFonts w:ascii="Times New Roman" w:hAnsi="Times New Roman" w:cs="Times New Roman"/>
              </w:rPr>
              <w:instrText xml:space="preserve"> ADDIN ZOTERO_ITEM CSL_CITATION {"citationID":"zTQsNRfE","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6C0E96" w:rsidRPr="006C0E96">
              <w:rPr>
                <w:rFonts w:ascii="Times New Roman" w:hAnsi="Times New Roman" w:cs="Times New Roman"/>
              </w:rPr>
              <w:t>[60]</w:t>
            </w:r>
            <w:r w:rsidRPr="00F8503F">
              <w:rPr>
                <w:rFonts w:ascii="Times New Roman" w:hAnsi="Times New Roman" w:cs="Times New Roman"/>
              </w:rPr>
              <w:fldChar w:fldCharType="end"/>
            </w:r>
          </w:p>
        </w:tc>
      </w:tr>
      <w:tr w:rsidR="00E84712" w:rsidRPr="00F8503F" w14:paraId="4405FCEA" w14:textId="77777777" w:rsidTr="005426E2">
        <w:trPr>
          <w:trHeight w:val="288"/>
        </w:trPr>
        <w:tc>
          <w:tcPr>
            <w:tcW w:w="959" w:type="dxa"/>
          </w:tcPr>
          <w:p w14:paraId="033A6DF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399B4C2" w14:textId="7389F7BE" w:rsidR="00E84712" w:rsidRPr="00F8503F" w:rsidRDefault="00E84712" w:rsidP="00E84712">
            <w:pPr>
              <w:spacing w:line="276" w:lineRule="auto"/>
              <w:jc w:val="center"/>
              <w:rPr>
                <w:rFonts w:ascii="Times New Roman" w:hAnsi="Times New Roman" w:cs="Times New Roman"/>
                <w:i/>
                <w:iCs/>
              </w:rPr>
            </w:pPr>
            <w:r>
              <w:rPr>
                <w:rFonts w:ascii="Times New Roman" w:hAnsi="Times New Roman" w:cs="Times New Roman"/>
                <w:i/>
                <w:iCs/>
              </w:rPr>
              <w:t>RHD-1</w:t>
            </w:r>
          </w:p>
        </w:tc>
        <w:tc>
          <w:tcPr>
            <w:tcW w:w="7033" w:type="dxa"/>
          </w:tcPr>
          <w:p w14:paraId="6AB8655F" w14:textId="49CBAEC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Style w:val="named-content"/>
                <w:rFonts w:ascii="Times New Roman" w:hAnsi="Times New Roman" w:cs="Times New Roman"/>
                <w:i/>
                <w:iCs/>
                <w:color w:val="000000" w:themeColor="text1"/>
                <w:sz w:val="24"/>
                <w:szCs w:val="24"/>
              </w:rPr>
              <w:t>Cycloclasticus</w:t>
            </w:r>
            <w:r w:rsidRPr="006C07FC">
              <w:rPr>
                <w:rFonts w:ascii="Times New Roman" w:hAnsi="Times New Roman" w:cs="Times New Roman"/>
                <w:color w:val="000000" w:themeColor="text1"/>
                <w:sz w:val="24"/>
                <w:szCs w:val="24"/>
              </w:rPr>
              <w:t> sp. P1</w:t>
            </w:r>
          </w:p>
        </w:tc>
        <w:tc>
          <w:tcPr>
            <w:tcW w:w="1155" w:type="dxa"/>
          </w:tcPr>
          <w:p w14:paraId="3F15D7D6" w14:textId="4181BFF2"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JQX32IeA","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0]</w:t>
            </w:r>
            <w:r w:rsidRPr="00F8503F">
              <w:rPr>
                <w:rFonts w:ascii="Times New Roman" w:hAnsi="Times New Roman" w:cs="Times New Roman"/>
              </w:rPr>
              <w:fldChar w:fldCharType="end"/>
            </w:r>
          </w:p>
        </w:tc>
      </w:tr>
      <w:tr w:rsidR="00E84712" w:rsidRPr="00F8503F" w14:paraId="1686A1E4" w14:textId="77777777" w:rsidTr="005426E2">
        <w:trPr>
          <w:trHeight w:val="288"/>
        </w:trPr>
        <w:tc>
          <w:tcPr>
            <w:tcW w:w="959" w:type="dxa"/>
          </w:tcPr>
          <w:p w14:paraId="34C4847C"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21B5CF7" w14:textId="08F8A78E" w:rsidR="00E84712" w:rsidRPr="00F8503F" w:rsidRDefault="00E84712" w:rsidP="00E84712">
            <w:pPr>
              <w:spacing w:line="276" w:lineRule="auto"/>
              <w:jc w:val="center"/>
              <w:rPr>
                <w:rFonts w:ascii="Times New Roman" w:hAnsi="Times New Roman" w:cs="Times New Roman"/>
                <w:i/>
                <w:iCs/>
              </w:rPr>
            </w:pPr>
            <w:r>
              <w:rPr>
                <w:rFonts w:ascii="Times New Roman" w:hAnsi="Times New Roman" w:cs="Times New Roman"/>
                <w:i/>
                <w:iCs/>
              </w:rPr>
              <w:t>RHD-4</w:t>
            </w:r>
          </w:p>
        </w:tc>
        <w:tc>
          <w:tcPr>
            <w:tcW w:w="7033" w:type="dxa"/>
          </w:tcPr>
          <w:p w14:paraId="1ECA5A5B" w14:textId="69028C8D"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Style w:val="named-content"/>
                <w:rFonts w:ascii="Times New Roman" w:hAnsi="Times New Roman" w:cs="Times New Roman"/>
                <w:i/>
                <w:iCs/>
                <w:color w:val="000000" w:themeColor="text1"/>
                <w:sz w:val="24"/>
                <w:szCs w:val="24"/>
              </w:rPr>
              <w:t>Cycloclasticus</w:t>
            </w:r>
            <w:r w:rsidRPr="006C07FC">
              <w:rPr>
                <w:rFonts w:ascii="Times New Roman" w:hAnsi="Times New Roman" w:cs="Times New Roman"/>
                <w:color w:val="000000" w:themeColor="text1"/>
                <w:sz w:val="24"/>
                <w:szCs w:val="24"/>
              </w:rPr>
              <w:t> sp. P1</w:t>
            </w:r>
          </w:p>
        </w:tc>
        <w:tc>
          <w:tcPr>
            <w:tcW w:w="1155" w:type="dxa"/>
          </w:tcPr>
          <w:p w14:paraId="53F91AD1" w14:textId="54A51BE2"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YHfjVUoY","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0]</w:t>
            </w:r>
            <w:r w:rsidRPr="00F8503F">
              <w:rPr>
                <w:rFonts w:ascii="Times New Roman" w:hAnsi="Times New Roman" w:cs="Times New Roman"/>
              </w:rPr>
              <w:fldChar w:fldCharType="end"/>
            </w:r>
          </w:p>
        </w:tc>
      </w:tr>
      <w:tr w:rsidR="00E84712" w:rsidRPr="00F8503F" w14:paraId="5D2ABC2E" w14:textId="77777777" w:rsidTr="005426E2">
        <w:trPr>
          <w:trHeight w:val="288"/>
        </w:trPr>
        <w:tc>
          <w:tcPr>
            <w:tcW w:w="959" w:type="dxa"/>
          </w:tcPr>
          <w:p w14:paraId="22B7F4B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634B23B" w14:textId="24A528AF" w:rsidR="00E84712" w:rsidRDefault="00E84712" w:rsidP="00E84712">
            <w:pPr>
              <w:spacing w:line="276" w:lineRule="auto"/>
              <w:jc w:val="center"/>
              <w:rPr>
                <w:rFonts w:ascii="Times New Roman" w:hAnsi="Times New Roman" w:cs="Times New Roman"/>
                <w:i/>
                <w:iCs/>
              </w:rPr>
            </w:pPr>
            <w:r w:rsidRPr="00815172">
              <w:rPr>
                <w:rFonts w:ascii="Times New Roman" w:hAnsi="Times New Roman" w:cs="Times New Roman"/>
              </w:rPr>
              <w:t>Q91_0344</w:t>
            </w:r>
          </w:p>
        </w:tc>
        <w:tc>
          <w:tcPr>
            <w:tcW w:w="7033" w:type="dxa"/>
          </w:tcPr>
          <w:p w14:paraId="2EA6446C" w14:textId="67938ACF" w:rsidR="00E84712" w:rsidRPr="006C07FC" w:rsidRDefault="00E84712" w:rsidP="00E84712">
            <w:pPr>
              <w:spacing w:line="276" w:lineRule="auto"/>
              <w:jc w:val="center"/>
              <w:rPr>
                <w:rStyle w:val="named-content"/>
                <w:rFonts w:ascii="Times New Roman" w:hAnsi="Times New Roman" w:cs="Times New Roman"/>
                <w:i/>
                <w:iCs/>
                <w:color w:val="000000" w:themeColor="text1"/>
                <w:sz w:val="24"/>
                <w:szCs w:val="24"/>
              </w:rPr>
            </w:pPr>
            <w:r w:rsidRPr="006C07FC">
              <w:rPr>
                <w:rStyle w:val="named-content"/>
                <w:rFonts w:ascii="Times New Roman" w:hAnsi="Times New Roman" w:cs="Times New Roman"/>
                <w:i/>
                <w:iCs/>
                <w:color w:val="000000" w:themeColor="text1"/>
                <w:sz w:val="24"/>
                <w:szCs w:val="24"/>
              </w:rPr>
              <w:t>Cycloclasticus</w:t>
            </w:r>
            <w:r w:rsidRPr="006C07FC">
              <w:rPr>
                <w:rFonts w:ascii="Times New Roman" w:hAnsi="Times New Roman" w:cs="Times New Roman"/>
                <w:color w:val="000000" w:themeColor="text1"/>
                <w:sz w:val="24"/>
                <w:szCs w:val="24"/>
              </w:rPr>
              <w:t> sp. P1</w:t>
            </w:r>
          </w:p>
        </w:tc>
        <w:tc>
          <w:tcPr>
            <w:tcW w:w="1155" w:type="dxa"/>
          </w:tcPr>
          <w:p w14:paraId="3B9BA58C" w14:textId="111DFDD3"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6VLBL6c2","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0]</w:t>
            </w:r>
            <w:r w:rsidRPr="00F8503F">
              <w:rPr>
                <w:rFonts w:ascii="Times New Roman" w:hAnsi="Times New Roman" w:cs="Times New Roman"/>
              </w:rPr>
              <w:fldChar w:fldCharType="end"/>
            </w:r>
          </w:p>
        </w:tc>
      </w:tr>
      <w:tr w:rsidR="00E84712" w:rsidRPr="00F8503F" w14:paraId="58DC6EF1" w14:textId="77777777" w:rsidTr="005426E2">
        <w:trPr>
          <w:trHeight w:val="288"/>
        </w:trPr>
        <w:tc>
          <w:tcPr>
            <w:tcW w:w="959" w:type="dxa"/>
          </w:tcPr>
          <w:p w14:paraId="6F133E9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055732F" w14:textId="04F0D780" w:rsidR="00E84712" w:rsidRDefault="00E84712" w:rsidP="00E84712">
            <w:pPr>
              <w:spacing w:line="276" w:lineRule="auto"/>
              <w:jc w:val="center"/>
              <w:rPr>
                <w:rFonts w:ascii="Times New Roman" w:hAnsi="Times New Roman" w:cs="Times New Roman"/>
                <w:i/>
                <w:iCs/>
              </w:rPr>
            </w:pPr>
            <w:r w:rsidRPr="00815172">
              <w:rPr>
                <w:rFonts w:ascii="Times New Roman" w:hAnsi="Times New Roman" w:cs="Times New Roman"/>
              </w:rPr>
              <w:t>Q91_0507 </w:t>
            </w:r>
          </w:p>
        </w:tc>
        <w:tc>
          <w:tcPr>
            <w:tcW w:w="7033" w:type="dxa"/>
          </w:tcPr>
          <w:p w14:paraId="7930B8CC" w14:textId="449F46E4" w:rsidR="00E84712" w:rsidRPr="006C07FC" w:rsidRDefault="00E84712" w:rsidP="00E84712">
            <w:pPr>
              <w:spacing w:line="276" w:lineRule="auto"/>
              <w:jc w:val="center"/>
              <w:rPr>
                <w:rStyle w:val="named-content"/>
                <w:rFonts w:ascii="Times New Roman" w:hAnsi="Times New Roman" w:cs="Times New Roman"/>
                <w:i/>
                <w:iCs/>
                <w:color w:val="000000" w:themeColor="text1"/>
                <w:sz w:val="24"/>
                <w:szCs w:val="24"/>
              </w:rPr>
            </w:pPr>
            <w:r w:rsidRPr="00994E22">
              <w:rPr>
                <w:rStyle w:val="named-content"/>
                <w:rFonts w:ascii="Times New Roman" w:hAnsi="Times New Roman" w:cs="Times New Roman"/>
                <w:i/>
                <w:iCs/>
                <w:color w:val="000000" w:themeColor="text1"/>
                <w:sz w:val="24"/>
                <w:szCs w:val="24"/>
              </w:rPr>
              <w:t>Cycloclasticus</w:t>
            </w:r>
            <w:r w:rsidRPr="00994E22">
              <w:rPr>
                <w:rFonts w:ascii="Times New Roman" w:hAnsi="Times New Roman" w:cs="Times New Roman"/>
                <w:color w:val="000000" w:themeColor="text1"/>
                <w:sz w:val="24"/>
                <w:szCs w:val="24"/>
              </w:rPr>
              <w:t> sp. P1</w:t>
            </w:r>
          </w:p>
        </w:tc>
        <w:tc>
          <w:tcPr>
            <w:tcW w:w="1155" w:type="dxa"/>
          </w:tcPr>
          <w:p w14:paraId="5D2E6B6F" w14:textId="2C9A0A75"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B5JBXpmA","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0]</w:t>
            </w:r>
            <w:r w:rsidRPr="00F8503F">
              <w:rPr>
                <w:rFonts w:ascii="Times New Roman" w:hAnsi="Times New Roman" w:cs="Times New Roman"/>
              </w:rPr>
              <w:fldChar w:fldCharType="end"/>
            </w:r>
          </w:p>
        </w:tc>
      </w:tr>
      <w:tr w:rsidR="00E84712" w:rsidRPr="00F8503F" w14:paraId="3E503230" w14:textId="77777777" w:rsidTr="005426E2">
        <w:trPr>
          <w:trHeight w:val="288"/>
        </w:trPr>
        <w:tc>
          <w:tcPr>
            <w:tcW w:w="959" w:type="dxa"/>
          </w:tcPr>
          <w:p w14:paraId="1B9909C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91955FC" w14:textId="3C6B0626" w:rsidR="00E84712" w:rsidRDefault="00E84712" w:rsidP="00E84712">
            <w:pPr>
              <w:spacing w:line="276" w:lineRule="auto"/>
              <w:jc w:val="center"/>
              <w:rPr>
                <w:rFonts w:ascii="Times New Roman" w:hAnsi="Times New Roman" w:cs="Times New Roman"/>
                <w:i/>
                <w:iCs/>
              </w:rPr>
            </w:pPr>
            <w:r w:rsidRPr="00815172">
              <w:rPr>
                <w:rFonts w:ascii="Times New Roman" w:hAnsi="Times New Roman" w:cs="Times New Roman"/>
              </w:rPr>
              <w:t>Q91_0872</w:t>
            </w:r>
          </w:p>
        </w:tc>
        <w:tc>
          <w:tcPr>
            <w:tcW w:w="7033" w:type="dxa"/>
          </w:tcPr>
          <w:p w14:paraId="3C0488F4" w14:textId="26F96285" w:rsidR="00E84712" w:rsidRPr="006C07FC" w:rsidRDefault="00E84712" w:rsidP="00E84712">
            <w:pPr>
              <w:spacing w:line="276" w:lineRule="auto"/>
              <w:jc w:val="center"/>
              <w:rPr>
                <w:rStyle w:val="named-content"/>
                <w:rFonts w:ascii="Times New Roman" w:hAnsi="Times New Roman" w:cs="Times New Roman"/>
                <w:i/>
                <w:iCs/>
                <w:color w:val="000000" w:themeColor="text1"/>
                <w:sz w:val="24"/>
                <w:szCs w:val="24"/>
              </w:rPr>
            </w:pPr>
            <w:r w:rsidRPr="00994E22">
              <w:rPr>
                <w:rStyle w:val="named-content"/>
                <w:rFonts w:ascii="Times New Roman" w:hAnsi="Times New Roman" w:cs="Times New Roman"/>
                <w:i/>
                <w:iCs/>
                <w:color w:val="000000" w:themeColor="text1"/>
                <w:sz w:val="24"/>
                <w:szCs w:val="24"/>
              </w:rPr>
              <w:t>Cycloclasticus</w:t>
            </w:r>
            <w:r w:rsidRPr="00994E22">
              <w:rPr>
                <w:rFonts w:ascii="Times New Roman" w:hAnsi="Times New Roman" w:cs="Times New Roman"/>
                <w:color w:val="000000" w:themeColor="text1"/>
                <w:sz w:val="24"/>
                <w:szCs w:val="24"/>
              </w:rPr>
              <w:t> sp. P1</w:t>
            </w:r>
          </w:p>
        </w:tc>
        <w:tc>
          <w:tcPr>
            <w:tcW w:w="1155" w:type="dxa"/>
          </w:tcPr>
          <w:p w14:paraId="1506BB68" w14:textId="338A5C6C"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5UPIvvvq","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0]</w:t>
            </w:r>
            <w:r w:rsidRPr="00F8503F">
              <w:rPr>
                <w:rFonts w:ascii="Times New Roman" w:hAnsi="Times New Roman" w:cs="Times New Roman"/>
              </w:rPr>
              <w:fldChar w:fldCharType="end"/>
            </w:r>
          </w:p>
        </w:tc>
      </w:tr>
      <w:tr w:rsidR="00E84712" w:rsidRPr="00F8503F" w14:paraId="3FBB2E40" w14:textId="77777777" w:rsidTr="005426E2">
        <w:trPr>
          <w:trHeight w:val="288"/>
        </w:trPr>
        <w:tc>
          <w:tcPr>
            <w:tcW w:w="959" w:type="dxa"/>
          </w:tcPr>
          <w:p w14:paraId="3EE1DA6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984C030" w14:textId="475C6671" w:rsidR="00E84712" w:rsidRDefault="00E84712" w:rsidP="00E84712">
            <w:pPr>
              <w:spacing w:line="276" w:lineRule="auto"/>
              <w:jc w:val="center"/>
              <w:rPr>
                <w:rFonts w:ascii="Times New Roman" w:hAnsi="Times New Roman" w:cs="Times New Roman"/>
                <w:i/>
                <w:iCs/>
              </w:rPr>
            </w:pPr>
            <w:r w:rsidRPr="00815172">
              <w:rPr>
                <w:rFonts w:ascii="Times New Roman" w:hAnsi="Times New Roman" w:cs="Times New Roman"/>
              </w:rPr>
              <w:t>Q91_1047</w:t>
            </w:r>
          </w:p>
        </w:tc>
        <w:tc>
          <w:tcPr>
            <w:tcW w:w="7033" w:type="dxa"/>
          </w:tcPr>
          <w:p w14:paraId="74CDEDAA" w14:textId="2660C666" w:rsidR="00E84712" w:rsidRPr="006C07FC" w:rsidRDefault="00E84712" w:rsidP="00E84712">
            <w:pPr>
              <w:spacing w:line="276" w:lineRule="auto"/>
              <w:jc w:val="center"/>
              <w:rPr>
                <w:rStyle w:val="named-content"/>
                <w:rFonts w:ascii="Times New Roman" w:hAnsi="Times New Roman" w:cs="Times New Roman"/>
                <w:i/>
                <w:iCs/>
                <w:color w:val="000000" w:themeColor="text1"/>
                <w:sz w:val="24"/>
                <w:szCs w:val="24"/>
              </w:rPr>
            </w:pPr>
            <w:r w:rsidRPr="00994E22">
              <w:rPr>
                <w:rStyle w:val="named-content"/>
                <w:rFonts w:ascii="Times New Roman" w:hAnsi="Times New Roman" w:cs="Times New Roman"/>
                <w:i/>
                <w:iCs/>
                <w:color w:val="000000" w:themeColor="text1"/>
                <w:sz w:val="24"/>
                <w:szCs w:val="24"/>
              </w:rPr>
              <w:t>Cycloclasticus</w:t>
            </w:r>
            <w:r w:rsidRPr="00994E22">
              <w:rPr>
                <w:rFonts w:ascii="Times New Roman" w:hAnsi="Times New Roman" w:cs="Times New Roman"/>
                <w:color w:val="000000" w:themeColor="text1"/>
                <w:sz w:val="24"/>
                <w:szCs w:val="24"/>
              </w:rPr>
              <w:t> sp. P1</w:t>
            </w:r>
          </w:p>
        </w:tc>
        <w:tc>
          <w:tcPr>
            <w:tcW w:w="1155" w:type="dxa"/>
          </w:tcPr>
          <w:p w14:paraId="1B239942" w14:textId="7CD9C976"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McACJA1o","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0]</w:t>
            </w:r>
            <w:r w:rsidRPr="00F8503F">
              <w:rPr>
                <w:rFonts w:ascii="Times New Roman" w:hAnsi="Times New Roman" w:cs="Times New Roman"/>
              </w:rPr>
              <w:fldChar w:fldCharType="end"/>
            </w:r>
          </w:p>
        </w:tc>
      </w:tr>
      <w:tr w:rsidR="00E84712" w:rsidRPr="00F8503F" w14:paraId="46B79226" w14:textId="77777777" w:rsidTr="005426E2">
        <w:trPr>
          <w:trHeight w:val="288"/>
        </w:trPr>
        <w:tc>
          <w:tcPr>
            <w:tcW w:w="959" w:type="dxa"/>
          </w:tcPr>
          <w:p w14:paraId="0AEA2CB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4C20554" w14:textId="4B4259E0" w:rsidR="00E84712" w:rsidRDefault="00E84712" w:rsidP="00E84712">
            <w:pPr>
              <w:spacing w:line="276" w:lineRule="auto"/>
              <w:jc w:val="center"/>
              <w:rPr>
                <w:rFonts w:ascii="Times New Roman" w:hAnsi="Times New Roman" w:cs="Times New Roman"/>
                <w:i/>
                <w:iCs/>
              </w:rPr>
            </w:pPr>
            <w:r w:rsidRPr="00815172">
              <w:rPr>
                <w:rFonts w:ascii="Times New Roman" w:hAnsi="Times New Roman" w:cs="Times New Roman"/>
              </w:rPr>
              <w:t>Q91_2224</w:t>
            </w:r>
          </w:p>
        </w:tc>
        <w:tc>
          <w:tcPr>
            <w:tcW w:w="7033" w:type="dxa"/>
          </w:tcPr>
          <w:p w14:paraId="32533EBC" w14:textId="6C331A2D" w:rsidR="00E84712" w:rsidRPr="006C07FC" w:rsidRDefault="00E84712" w:rsidP="00E84712">
            <w:pPr>
              <w:spacing w:line="276" w:lineRule="auto"/>
              <w:jc w:val="center"/>
              <w:rPr>
                <w:rStyle w:val="named-content"/>
                <w:rFonts w:ascii="Times New Roman" w:hAnsi="Times New Roman" w:cs="Times New Roman"/>
                <w:i/>
                <w:iCs/>
                <w:color w:val="000000" w:themeColor="text1"/>
                <w:sz w:val="24"/>
                <w:szCs w:val="24"/>
              </w:rPr>
            </w:pPr>
            <w:r w:rsidRPr="00994E22">
              <w:rPr>
                <w:rStyle w:val="named-content"/>
                <w:rFonts w:ascii="Times New Roman" w:hAnsi="Times New Roman" w:cs="Times New Roman"/>
                <w:i/>
                <w:iCs/>
                <w:color w:val="000000" w:themeColor="text1"/>
                <w:sz w:val="24"/>
                <w:szCs w:val="24"/>
              </w:rPr>
              <w:t>Cycloclasticus</w:t>
            </w:r>
            <w:r w:rsidRPr="00994E22">
              <w:rPr>
                <w:rFonts w:ascii="Times New Roman" w:hAnsi="Times New Roman" w:cs="Times New Roman"/>
                <w:color w:val="000000" w:themeColor="text1"/>
                <w:sz w:val="24"/>
                <w:szCs w:val="24"/>
              </w:rPr>
              <w:t> sp. P1</w:t>
            </w:r>
          </w:p>
        </w:tc>
        <w:tc>
          <w:tcPr>
            <w:tcW w:w="1155" w:type="dxa"/>
          </w:tcPr>
          <w:p w14:paraId="3E9A7642" w14:textId="71DED8B2"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Er28rw9B","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0]</w:t>
            </w:r>
            <w:r w:rsidRPr="00F8503F">
              <w:rPr>
                <w:rFonts w:ascii="Times New Roman" w:hAnsi="Times New Roman" w:cs="Times New Roman"/>
              </w:rPr>
              <w:fldChar w:fldCharType="end"/>
            </w:r>
          </w:p>
        </w:tc>
      </w:tr>
      <w:tr w:rsidR="00E84712" w:rsidRPr="00F8503F" w14:paraId="294AFA90" w14:textId="77777777" w:rsidTr="005426E2">
        <w:trPr>
          <w:trHeight w:val="288"/>
        </w:trPr>
        <w:tc>
          <w:tcPr>
            <w:tcW w:w="959" w:type="dxa"/>
          </w:tcPr>
          <w:p w14:paraId="0B6EA34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E7AD514" w14:textId="5D4CB5EF" w:rsidR="00E84712" w:rsidRDefault="00E84712" w:rsidP="00E84712">
            <w:pPr>
              <w:spacing w:line="276" w:lineRule="auto"/>
              <w:jc w:val="center"/>
              <w:rPr>
                <w:rFonts w:ascii="Times New Roman" w:hAnsi="Times New Roman" w:cs="Times New Roman"/>
                <w:i/>
                <w:iCs/>
              </w:rPr>
            </w:pPr>
            <w:r w:rsidRPr="00815172">
              <w:rPr>
                <w:rFonts w:ascii="Times New Roman" w:hAnsi="Times New Roman" w:cs="Times New Roman"/>
              </w:rPr>
              <w:t>Q91_2225 and Q91_2226 (RHD-3)</w:t>
            </w:r>
          </w:p>
        </w:tc>
        <w:tc>
          <w:tcPr>
            <w:tcW w:w="7033" w:type="dxa"/>
          </w:tcPr>
          <w:p w14:paraId="394D2487" w14:textId="71C83A81" w:rsidR="00E84712" w:rsidRPr="006C07FC" w:rsidRDefault="00E84712" w:rsidP="00E84712">
            <w:pPr>
              <w:spacing w:line="276" w:lineRule="auto"/>
              <w:jc w:val="center"/>
              <w:rPr>
                <w:rStyle w:val="named-content"/>
                <w:rFonts w:ascii="Times New Roman" w:hAnsi="Times New Roman" w:cs="Times New Roman"/>
                <w:i/>
                <w:iCs/>
                <w:color w:val="000000" w:themeColor="text1"/>
                <w:sz w:val="24"/>
                <w:szCs w:val="24"/>
              </w:rPr>
            </w:pPr>
            <w:r w:rsidRPr="00994E22">
              <w:rPr>
                <w:rStyle w:val="named-content"/>
                <w:rFonts w:ascii="Times New Roman" w:hAnsi="Times New Roman" w:cs="Times New Roman"/>
                <w:i/>
                <w:iCs/>
                <w:color w:val="000000" w:themeColor="text1"/>
                <w:sz w:val="24"/>
                <w:szCs w:val="24"/>
              </w:rPr>
              <w:t>Cycloclasticus</w:t>
            </w:r>
            <w:r w:rsidRPr="00994E22">
              <w:rPr>
                <w:rFonts w:ascii="Times New Roman" w:hAnsi="Times New Roman" w:cs="Times New Roman"/>
                <w:color w:val="000000" w:themeColor="text1"/>
                <w:sz w:val="24"/>
                <w:szCs w:val="24"/>
              </w:rPr>
              <w:t> sp. P1</w:t>
            </w:r>
          </w:p>
        </w:tc>
        <w:tc>
          <w:tcPr>
            <w:tcW w:w="1155" w:type="dxa"/>
          </w:tcPr>
          <w:p w14:paraId="5F7F14BA" w14:textId="3CC45A44"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9Ggn5pk1","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0]</w:t>
            </w:r>
            <w:r w:rsidRPr="00F8503F">
              <w:rPr>
                <w:rFonts w:ascii="Times New Roman" w:hAnsi="Times New Roman" w:cs="Times New Roman"/>
              </w:rPr>
              <w:fldChar w:fldCharType="end"/>
            </w:r>
          </w:p>
        </w:tc>
      </w:tr>
      <w:tr w:rsidR="00E84712" w:rsidRPr="00F8503F" w14:paraId="0D7156B0" w14:textId="77777777" w:rsidTr="005426E2">
        <w:trPr>
          <w:trHeight w:val="288"/>
        </w:trPr>
        <w:tc>
          <w:tcPr>
            <w:tcW w:w="959" w:type="dxa"/>
          </w:tcPr>
          <w:p w14:paraId="25A2382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B4FF18D" w14:textId="632DA8B2" w:rsidR="00E84712" w:rsidRDefault="00E84712" w:rsidP="00E84712">
            <w:pPr>
              <w:spacing w:line="276" w:lineRule="auto"/>
              <w:jc w:val="center"/>
              <w:rPr>
                <w:rFonts w:ascii="Times New Roman" w:hAnsi="Times New Roman" w:cs="Times New Roman"/>
                <w:i/>
                <w:iCs/>
              </w:rPr>
            </w:pPr>
            <w:r w:rsidRPr="00815172">
              <w:rPr>
                <w:rFonts w:ascii="Times New Roman" w:hAnsi="Times New Roman" w:cs="Times New Roman"/>
              </w:rPr>
              <w:t>Q91_2228 </w:t>
            </w:r>
          </w:p>
        </w:tc>
        <w:tc>
          <w:tcPr>
            <w:tcW w:w="7033" w:type="dxa"/>
          </w:tcPr>
          <w:p w14:paraId="24F28478" w14:textId="2FDB9B4A" w:rsidR="00E84712" w:rsidRPr="006C07FC" w:rsidRDefault="00E84712" w:rsidP="00E84712">
            <w:pPr>
              <w:spacing w:line="276" w:lineRule="auto"/>
              <w:jc w:val="center"/>
              <w:rPr>
                <w:rStyle w:val="named-content"/>
                <w:rFonts w:ascii="Times New Roman" w:hAnsi="Times New Roman" w:cs="Times New Roman"/>
                <w:i/>
                <w:iCs/>
                <w:color w:val="000000" w:themeColor="text1"/>
                <w:sz w:val="24"/>
                <w:szCs w:val="24"/>
              </w:rPr>
            </w:pPr>
            <w:r w:rsidRPr="00994E22">
              <w:rPr>
                <w:rStyle w:val="named-content"/>
                <w:rFonts w:ascii="Times New Roman" w:hAnsi="Times New Roman" w:cs="Times New Roman"/>
                <w:i/>
                <w:iCs/>
                <w:color w:val="000000" w:themeColor="text1"/>
                <w:sz w:val="24"/>
                <w:szCs w:val="24"/>
              </w:rPr>
              <w:t>Cycloclasticus</w:t>
            </w:r>
            <w:r w:rsidRPr="00994E22">
              <w:rPr>
                <w:rFonts w:ascii="Times New Roman" w:hAnsi="Times New Roman" w:cs="Times New Roman"/>
                <w:color w:val="000000" w:themeColor="text1"/>
                <w:sz w:val="24"/>
                <w:szCs w:val="24"/>
              </w:rPr>
              <w:t> sp. P1</w:t>
            </w:r>
          </w:p>
        </w:tc>
        <w:tc>
          <w:tcPr>
            <w:tcW w:w="1155" w:type="dxa"/>
          </w:tcPr>
          <w:p w14:paraId="06D0A5B2" w14:textId="1AA40CBF"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8gT1Imer","properties":{"formattedCitation":"[60]","plainCitation":"[60]","noteIndex":0},"citationItems":[{"id":5684,"uris":["http://zotero.org/users/local/tLbKPnjF/items/II2RQR58"],"itemData":{"id":5684,"type":"article-journal","abstract":"A microbial community (short-chain alkane-degrading culture, SCADC) enriched from an oil sands tailings pond was shown to degrade C6–C10 alkanes under methanogenic conditions. Total genomic DNA from SCADC was subjected to 454 pyrosequencing, Illumina paired-end sequencing, and 16S rRNA amplicon pyrotag sequencing; the latter revealed 320 operational taxonomic units at 5% distance. Metagenomic sequences were subjected to in-house quality control and co-assembly, yielding 984 086 contigs, and annotation using MG-Rast and IMG. Substantial nucleotide and protein recruitment to Methanosaeta concilii, Syntrophus aciditrophicus, and Desulfobulbus propionicus reference genomes suggested the presence of closely related strains in SCADC; other genomes were not well mapped, reflecting the paucity of suitable reference sequences for such communities. Nonetheless, we detected numerous homologues of putative hydrocarbon succinate synthase genes (e.g., assA, bssA, and nmsA) implicated in anaerobic hydrocarbon degradation, suggesting the ability of the SCADC microbial community to initiate methanogenic alkane degradation by addition to fumarate. Annotation of a large contig revealed analogues of the ass operon 1 in the alkane-degrading sulphate-reducing bacterium Desulfatibacillum alkenivorans AK-01. Despite being enriched under methanogenic–fermentative conditions, additional metabolic functions inferred by COG profiling indicated multiple CO\n              2\n              fixation pathways, organic acid utilization, hydrogenase activity, and sulphate reduction.","container-title":"Genome","DOI":"10.1139/gen-2013-0069","ISSN":"0831-2796, 1480-3321","issue":"10","journalAbbreviation":"Genome","language":"en","license":"http://www.nrcresearchpress.com/page/about/CorporateTextAndDataMining","note":"number: 10","page":"599-611","source":"DOI.org (Crossref)","title":"Metagenomic analysis of an anaerobic alkane-degrading microbial culture: potential hydrocarbon-activating pathways and inferred roles of community members","title-short":"Metagenomic analysis of an anaerobic alkane-degrading microbial culture","volume":"56","author":[{"family":"Tan","given":"Boonfei"},{"family":"Dong","given":"Xiaoli"},{"family":"Sensen","given":"Christoph W."},{"family":"Foght","given":"Julia"}],"editor":[{"family":"Scherer","given":"Steve"}],"issued":{"date-parts":[["2013",10]]}}}],"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0]</w:t>
            </w:r>
            <w:r w:rsidRPr="00F8503F">
              <w:rPr>
                <w:rFonts w:ascii="Times New Roman" w:hAnsi="Times New Roman" w:cs="Times New Roman"/>
              </w:rPr>
              <w:fldChar w:fldCharType="end"/>
            </w:r>
          </w:p>
        </w:tc>
      </w:tr>
      <w:tr w:rsidR="00E84712" w:rsidRPr="00F8503F" w14:paraId="22183586" w14:textId="77777777" w:rsidTr="005426E2">
        <w:trPr>
          <w:trHeight w:val="288"/>
        </w:trPr>
        <w:tc>
          <w:tcPr>
            <w:tcW w:w="959" w:type="dxa"/>
          </w:tcPr>
          <w:p w14:paraId="12AE0501"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902A359"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kMaMb</w:t>
            </w:r>
          </w:p>
        </w:tc>
        <w:tc>
          <w:tcPr>
            <w:tcW w:w="7033" w:type="dxa"/>
          </w:tcPr>
          <w:p w14:paraId="354158B6"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venetianus</w:t>
            </w:r>
          </w:p>
        </w:tc>
        <w:tc>
          <w:tcPr>
            <w:tcW w:w="1155" w:type="dxa"/>
          </w:tcPr>
          <w:p w14:paraId="26F50D9E" w14:textId="1DD27B0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Rfwx7huU","properties":{"formattedCitation":"[61]","plainCitation":"[61]","noteIndex":0},"citationItems":[{"id":5643,"uris":["http://zotero.org/users/local/tLbKPnjF/items/E3EGDAS7"],"itemData":{"id":5643,"type":"article-journal","abstract":"ABSTRACT\n            \n              Acinetobacter\n              sp. strain DSM 17874 is capable of utilizing\n              n\n              -alkanes with chain lengths ranging from that of decane (C\n              10\n              H\n              22\n              ) to that of tetracontane (C\n              40\n              H\n              82\n              ) as a sole carbon source. Two genes encoding AlkB-type alkane hydroxylase homologues, designated\n              alkMa\n              and\n              alkMb\n              , have been shown to be involved in the degradation of\n              n\n              -alkanes with chain lengths of from 10 to 20 C atoms in this strain. Here, we describe a novel high-throughput screening method and the screening of a transposon mutant library to identify genes involved in the degradation of\n              n\n              -alkanes with C chain lengths longer than 20, which are solid at 30°C, the optimal growth temperature for\n              Acinetobacter\n              sp. strain DSM 17874. A library consisting of approximately 6,800\n              Acinetobacter\n              sp. strain DSM 17874 transposon mutants was constructed and screened for mutants unable to grow on dotriacontane (C\n              32\n              H\n              66\n              ) while simultaneously showing wild-type growth characteristics on shorter-chain\n              n\n              -alkanes. For 23 such mutants isolated, the genes inactivated by transposon insertion were identified. Targeted inactivation and complementation studies of one of these genes, designated\n              almA\n              and encoding a putative flavin-binding monooxygenase, confirmed its involvement in the strain's metabolism of long-chain\n              n\n              -alkanes. To our knowledge,\n              almA\n              represents the first cloned gene shown to be involved in the bacterial degradation of long-chain\n              n\n              -alkanes of 32 C's and longer. Genes encoding AlmA homologues were also identified in other long-chain\n              n\n              -alkane-degrading\n              Acinetobacter\n              strains.","container-title":"Applied and Environmental Microbiology","DOI":"10.1128/AEM.00064-07","ISSN":"0099-2240, 1098-5336","issue":"10","journalAbbreviation":"Appl Environ Microbiol","language":"en","note":"number: 10","page":"3327-3332","source":"DOI.org (Crossref)","title":"Identification of Novel Genes Involved in Long-Chain &lt;i&gt;n&lt;/i&gt; -Alkane Degradation by &lt;i&gt;Acinetobacter&lt;/i&gt; sp. Strain DSM 17874","volume":"73","author":[{"family":"Throne-Holst","given":"Mimmi"},{"family":"Wentzel","given":"Alexander"},{"family":"Ellingsen","given":"Trond E."},{"family":"Kotlar","given":"Hans-Kristian"},{"family":"Zotchev","given":"Sergey B."}],"issued":{"date-parts":[["2007",5,15]]}}}],"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1]</w:t>
            </w:r>
            <w:r w:rsidRPr="00F8503F">
              <w:rPr>
                <w:rFonts w:ascii="Times New Roman" w:hAnsi="Times New Roman" w:cs="Times New Roman"/>
              </w:rPr>
              <w:fldChar w:fldCharType="end"/>
            </w:r>
          </w:p>
        </w:tc>
      </w:tr>
      <w:tr w:rsidR="00E84712" w:rsidRPr="00F8503F" w14:paraId="7252D9DB" w14:textId="77777777" w:rsidTr="005426E2">
        <w:trPr>
          <w:trHeight w:val="288"/>
        </w:trPr>
        <w:tc>
          <w:tcPr>
            <w:tcW w:w="959" w:type="dxa"/>
          </w:tcPr>
          <w:p w14:paraId="15CA285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779DF6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xcpS</w:t>
            </w:r>
          </w:p>
        </w:tc>
        <w:tc>
          <w:tcPr>
            <w:tcW w:w="7033" w:type="dxa"/>
          </w:tcPr>
          <w:p w14:paraId="697C57CB"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 baylyi ADP1</w:t>
            </w:r>
          </w:p>
        </w:tc>
        <w:tc>
          <w:tcPr>
            <w:tcW w:w="1155" w:type="dxa"/>
          </w:tcPr>
          <w:p w14:paraId="6240FDBB" w14:textId="3E668540"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nteIDcZC","properties":{"formattedCitation":"[61]","plainCitation":"[61]","noteIndex":0},"citationItems":[{"id":5643,"uris":["http://zotero.org/users/local/tLbKPnjF/items/E3EGDAS7"],"itemData":{"id":5643,"type":"article-journal","abstract":"ABSTRACT\n            \n              Acinetobacter\n              sp. strain DSM 17874 is capable of utilizing\n              n\n              -alkanes with chain lengths ranging from that of decane (C\n              10\n              H\n              22\n              ) to that of tetracontane (C\n              40\n              H\n              82\n              ) as a sole carbon source. Two genes encoding AlkB-type alkane hydroxylase homologues, designated\n              alkMa\n              and\n              alkMb\n              , have been shown to be involved in the degradation of\n              n\n              -alkanes with chain lengths of from 10 to 20 C atoms in this strain. Here, we describe a novel high-throughput screening method and the screening of a transposon mutant library to identify genes involved in the degradation of\n              n\n              -alkanes with C chain lengths longer than 20, which are solid at 30°C, the optimal growth temperature for\n              Acinetobacter\n              sp. strain DSM 17874. A library consisting of approximately 6,800\n              Acinetobacter\n              sp. strain DSM 17874 transposon mutants was constructed and screened for mutants unable to grow on dotriacontane (C\n              32\n              H\n              66\n              ) while simultaneously showing wild-type growth characteristics on shorter-chain\n              n\n              -alkanes. For 23 such mutants isolated, the genes inactivated by transposon insertion were identified. Targeted inactivation and complementation studies of one of these genes, designated\n              almA\n              and encoding a putative flavin-binding monooxygenase, confirmed its involvement in the strain's metabolism of long-chain\n              n\n              -alkanes. To our knowledge,\n              almA\n              represents the first cloned gene shown to be involved in the bacterial degradation of long-chain\n              n\n              -alkanes of 32 C's and longer. Genes encoding AlmA homologues were also identified in other long-chain\n              n\n              -alkane-degrading\n              Acinetobacter\n              strains.","container-title":"Applied and Environmental Microbiology","DOI":"10.1128/AEM.00064-07","ISSN":"0099-2240, 1098-5336","issue":"10","journalAbbreviation":"Appl Environ Microbiol","language":"en","note":"number: 10","page":"3327-3332","source":"DOI.org (Crossref)","title":"Identification of Novel Genes Involved in Long-Chain &lt;i&gt;n&lt;/i&gt; -Alkane Degradation by &lt;i&gt;Acinetobacter&lt;/i&gt; sp. Strain DSM 17874","volume":"73","author":[{"family":"Throne-Holst","given":"Mimmi"},{"family":"Wentzel","given":"Alexander"},{"family":"Ellingsen","given":"Trond E."},{"family":"Kotlar","given":"Hans-Kristian"},{"family":"Zotchev","given":"Sergey B."}],"issued":{"date-parts":[["2007",5,15]]}}}],"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1]</w:t>
            </w:r>
            <w:r w:rsidRPr="00F8503F">
              <w:rPr>
                <w:rFonts w:ascii="Times New Roman" w:hAnsi="Times New Roman" w:cs="Times New Roman"/>
              </w:rPr>
              <w:fldChar w:fldCharType="end"/>
            </w:r>
          </w:p>
        </w:tc>
      </w:tr>
      <w:tr w:rsidR="00E84712" w:rsidRPr="00F8503F" w14:paraId="2BF7DD6D" w14:textId="77777777" w:rsidTr="005426E2">
        <w:trPr>
          <w:trHeight w:val="288"/>
        </w:trPr>
        <w:tc>
          <w:tcPr>
            <w:tcW w:w="959" w:type="dxa"/>
          </w:tcPr>
          <w:p w14:paraId="6F7C881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77EAD8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kB</w:t>
            </w:r>
          </w:p>
        </w:tc>
        <w:tc>
          <w:tcPr>
            <w:tcW w:w="7033" w:type="dxa"/>
          </w:tcPr>
          <w:p w14:paraId="71D50583"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w:t>
            </w:r>
          </w:p>
        </w:tc>
        <w:tc>
          <w:tcPr>
            <w:tcW w:w="1155" w:type="dxa"/>
          </w:tcPr>
          <w:p w14:paraId="14416622" w14:textId="1A610389"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d8tI3np8","properties":{"formattedCitation":"[62]","plainCitation":"[62]","noteIndex":0},"citationItems":[{"id":6153,"uris":["http://zotero.org/users/local/tLbKPnjF/items/SKB4GF5I"],"itemData":{"id":6153,"type":"article-journal","container-title":"Applied Microbiology and Biotechnology","DOI":"10.1007/s00253-006-0748-0","ISSN":"0175-7598, 1432-0614","issue":"1","journalAbbreviation":"Appl Microbiol Biotechnol","language":"en","license":"http://www.springer.com/tdm","note":"number: 1","page":"13-21","source":"DOI.org (Crossref)","title":"Alkane hydroxylases involved in microbial alkane degradation","volume":"74","author":[{"family":"Van Beilen","given":"Jan B."},{"family":"Funhoff","given":"Enrico G."}],"issued":{"date-parts":[["2007",2]]}}}],"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2]</w:t>
            </w:r>
            <w:r w:rsidRPr="00F8503F">
              <w:rPr>
                <w:rFonts w:ascii="Times New Roman" w:hAnsi="Times New Roman" w:cs="Times New Roman"/>
              </w:rPr>
              <w:fldChar w:fldCharType="end"/>
            </w:r>
          </w:p>
        </w:tc>
      </w:tr>
      <w:tr w:rsidR="00E84712" w:rsidRPr="00F8503F" w14:paraId="0B0CD9DC" w14:textId="77777777" w:rsidTr="005426E2">
        <w:trPr>
          <w:trHeight w:val="288"/>
        </w:trPr>
        <w:tc>
          <w:tcPr>
            <w:tcW w:w="959" w:type="dxa"/>
          </w:tcPr>
          <w:p w14:paraId="5EF6657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D9FF315"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YP153</w:t>
            </w:r>
          </w:p>
        </w:tc>
        <w:tc>
          <w:tcPr>
            <w:tcW w:w="7033" w:type="dxa"/>
          </w:tcPr>
          <w:p w14:paraId="6C3D2679"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 erythropolis</w:t>
            </w:r>
          </w:p>
        </w:tc>
        <w:tc>
          <w:tcPr>
            <w:tcW w:w="1155" w:type="dxa"/>
          </w:tcPr>
          <w:p w14:paraId="00F9D27E" w14:textId="5F31CED3"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OuqrBKgY","properties":{"formattedCitation":"[62]","plainCitation":"[62]","noteIndex":0},"citationItems":[{"id":6153,"uris":["http://zotero.org/users/local/tLbKPnjF/items/SKB4GF5I"],"itemData":{"id":6153,"type":"article-journal","container-title":"Applied Microbiology and Biotechnology","DOI":"10.1007/s00253-006-0748-0","ISSN":"0175-7598, 1432-0614","issue":"1","journalAbbreviation":"Appl Microbiol Biotechnol","language":"en","license":"http://www.springer.com/tdm","note":"number: 1","page":"13-21","source":"DOI.org (Crossref)","title":"Alkane hydroxylases involved in microbial alkane degradation","volume":"74","author":[{"family":"Van Beilen","given":"Jan B."},{"family":"Funhoff","given":"Enrico G."}],"issued":{"date-parts":[["2007",2]]}}}],"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2]</w:t>
            </w:r>
            <w:r w:rsidRPr="00F8503F">
              <w:rPr>
                <w:rFonts w:ascii="Times New Roman" w:hAnsi="Times New Roman" w:cs="Times New Roman"/>
              </w:rPr>
              <w:fldChar w:fldCharType="end"/>
            </w:r>
          </w:p>
        </w:tc>
      </w:tr>
      <w:tr w:rsidR="00E84712" w:rsidRPr="00F8503F" w14:paraId="6737792E" w14:textId="77777777" w:rsidTr="005426E2">
        <w:trPr>
          <w:trHeight w:val="288"/>
        </w:trPr>
        <w:tc>
          <w:tcPr>
            <w:tcW w:w="959" w:type="dxa"/>
          </w:tcPr>
          <w:p w14:paraId="070E753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0B4597F" w14:textId="025C6FBB"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AH2</w:t>
            </w:r>
          </w:p>
        </w:tc>
        <w:tc>
          <w:tcPr>
            <w:tcW w:w="7033" w:type="dxa"/>
          </w:tcPr>
          <w:p w14:paraId="31DA4567"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 erythropolis</w:t>
            </w:r>
          </w:p>
        </w:tc>
        <w:tc>
          <w:tcPr>
            <w:tcW w:w="1155" w:type="dxa"/>
          </w:tcPr>
          <w:p w14:paraId="1DA53D90" w14:textId="6284618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jk84YnbW","properties":{"formattedCitation":"[62]","plainCitation":"[62]","noteIndex":0},"citationItems":[{"id":6153,"uris":["http://zotero.org/users/local/tLbKPnjF/items/SKB4GF5I"],"itemData":{"id":6153,"type":"article-journal","container-title":"Applied Microbiology and Biotechnology","DOI":"10.1007/s00253-006-0748-0","ISSN":"0175-7598, 1432-0614","issue":"1","journalAbbreviation":"Appl Microbiol Biotechnol","language":"en","license":"http://www.springer.com/tdm","note":"number: 1","page":"13-21","source":"DOI.org (Crossref)","title":"Alkane hydroxylases involved in microbial alkane degradation","volume":"74","author":[{"family":"Van Beilen","given":"Jan B."},{"family":"Funhoff","given":"Enrico G."}],"issued":{"date-parts":[["2007",2]]}}}],"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2]</w:t>
            </w:r>
            <w:r w:rsidRPr="00F8503F">
              <w:rPr>
                <w:rFonts w:ascii="Times New Roman" w:hAnsi="Times New Roman" w:cs="Times New Roman"/>
              </w:rPr>
              <w:fldChar w:fldCharType="end"/>
            </w:r>
          </w:p>
        </w:tc>
      </w:tr>
      <w:tr w:rsidR="00E84712" w:rsidRPr="00F8503F" w14:paraId="56D75374" w14:textId="77777777" w:rsidTr="005426E2">
        <w:trPr>
          <w:trHeight w:val="288"/>
        </w:trPr>
        <w:tc>
          <w:tcPr>
            <w:tcW w:w="959" w:type="dxa"/>
          </w:tcPr>
          <w:p w14:paraId="35E73D4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3266B5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elA</w:t>
            </w:r>
          </w:p>
        </w:tc>
        <w:tc>
          <w:tcPr>
            <w:tcW w:w="7033" w:type="dxa"/>
          </w:tcPr>
          <w:p w14:paraId="73F1ACD1" w14:textId="0BCA3F62" w:rsidR="00E84712" w:rsidRPr="006C07FC" w:rsidRDefault="00E84712" w:rsidP="00E84712">
            <w:pPr>
              <w:spacing w:line="276" w:lineRule="auto"/>
              <w:jc w:val="center"/>
              <w:rPr>
                <w:rFonts w:ascii="Times New Roman" w:hAnsi="Times New Roman" w:cs="Times New Roman"/>
                <w:color w:val="000000" w:themeColor="text1"/>
                <w:sz w:val="24"/>
                <w:szCs w:val="24"/>
              </w:rPr>
            </w:pPr>
            <w:r w:rsidRPr="006C07FC">
              <w:rPr>
                <w:rFonts w:ascii="Times New Roman" w:hAnsi="Times New Roman" w:cs="Times New Roman"/>
                <w:color w:val="000000" w:themeColor="text1"/>
                <w:sz w:val="24"/>
                <w:szCs w:val="24"/>
              </w:rPr>
              <w:t>Bacteria consortia</w:t>
            </w:r>
          </w:p>
        </w:tc>
        <w:tc>
          <w:tcPr>
            <w:tcW w:w="1155" w:type="dxa"/>
          </w:tcPr>
          <w:p w14:paraId="197FCC8F" w14:textId="04745D8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6x2QTDFk","properties":{"formattedCitation":"[63]","plainCitation":"[63]","noteIndex":0},"citationItems":[{"id":5956,"uris":["http://zotero.org/users/local/tLbKPnjF/items/B5CKXVPR"],"itemData":{"id":5956,"type":"article-journal","abstract":"ABSTRACT\n            \n              Several strains that grow on medium-chain-length alkanes and catalyze interesting hydroxylation and epoxidation reactions do not possess integral membrane nonheme iron alkane hydroxylases. Using PCR, we show that most of these strains possess enzymes related to CYP153A1 and CYP153A6, cytochrome P450 enzymes that were characterized as alkane hydroxylases. A vector for the polycistronic coexpression of individual CYP153 genes with a ferredoxin gene and a ferredoxin reductase gene was constructed. Seven of the 11 CYP153 genes tested allowed\n              Pseudomonas putida\n              GPo12 recombinants to grow well on alkanes, providing evidence that the newly cloned P450s are indeed alkane hydroxylases.","container-title":"Applied and Environmental Microbiology","DOI":"10.1128/AEM.72.1.59-65.2006","ISSN":"0099-2240, 1098-5336","issue":"1","journalAbbreviation":"Appl Environ Microbiol","language":"en","note":"number: 1","page":"59-65","source":"DOI.org (Crossref)","title":"Cytochrome P450 Alkane Hydroxylases of the CYP153 Family Are Common in Alkane-Degrading Eubacteria Lacking Integral Membrane Alkane Hydroxylases","volume":"72","author":[{"family":"Van Beilen","given":"Jan B."},{"family":"Funhoff","given":"Enrico G."},{"family":"Van Loon","given":"Alexander"},{"family":"Just","given":"Andrea"},{"family":"Kaysser","given":"Leo"},{"family":"Bouza","given":"Manuel"},{"family":"Holtackers","given":"René"},{"family":"Röthlisberger","given":"Martina"},{"family":"Li","given":"Zhi"},{"family":"Witholt","given":"Bernard"}],"issued":{"date-parts":[["2006",1]]}}}],"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3]</w:t>
            </w:r>
            <w:r w:rsidRPr="00F8503F">
              <w:rPr>
                <w:rFonts w:ascii="Times New Roman" w:hAnsi="Times New Roman" w:cs="Times New Roman"/>
              </w:rPr>
              <w:fldChar w:fldCharType="end"/>
            </w:r>
          </w:p>
        </w:tc>
      </w:tr>
      <w:tr w:rsidR="00E84712" w:rsidRPr="00F8503F" w14:paraId="6642B568" w14:textId="77777777" w:rsidTr="005426E2">
        <w:trPr>
          <w:trHeight w:val="288"/>
        </w:trPr>
        <w:tc>
          <w:tcPr>
            <w:tcW w:w="959" w:type="dxa"/>
          </w:tcPr>
          <w:p w14:paraId="1DA96A4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75DDC51"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elB</w:t>
            </w:r>
          </w:p>
        </w:tc>
        <w:tc>
          <w:tcPr>
            <w:tcW w:w="7033" w:type="dxa"/>
          </w:tcPr>
          <w:p w14:paraId="36D9B258" w14:textId="68EE4733"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Bacteria consortia</w:t>
            </w:r>
          </w:p>
        </w:tc>
        <w:tc>
          <w:tcPr>
            <w:tcW w:w="1155" w:type="dxa"/>
          </w:tcPr>
          <w:p w14:paraId="589BA62B" w14:textId="3046FE9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UrbPuV3I","properties":{"formattedCitation":"[63]","plainCitation":"[63]","noteIndex":0},"citationItems":[{"id":5956,"uris":["http://zotero.org/users/local/tLbKPnjF/items/B5CKXVPR"],"itemData":{"id":5956,"type":"article-journal","abstract":"ABSTRACT\n            \n              Several strains that grow on medium-chain-length alkanes and catalyze interesting hydroxylation and epoxidation reactions do not possess integral membrane nonheme iron alkane hydroxylases. Using PCR, we show that most of these strains possess enzymes related to CYP153A1 and CYP153A6, cytochrome P450 enzymes that were characterized as alkane hydroxylases. A vector for the polycistronic coexpression of individual CYP153 genes with a ferredoxin gene and a ferredoxin reductase gene was constructed. Seven of the 11 CYP153 genes tested allowed\n              Pseudomonas putida\n              GPo12 recombinants to grow well on alkanes, providing evidence that the newly cloned P450s are indeed alkane hydroxylases.","container-title":"Applied and Environmental Microbiology","DOI":"10.1128/AEM.72.1.59-65.2006","ISSN":"0099-2240, 1098-5336","issue":"1","journalAbbreviation":"Appl Environ Microbiol","language":"en","note":"number: 1","page":"59-65","source":"DOI.org (Crossref)","title":"Cytochrome P450 Alkane Hydroxylases of the CYP153 Family Are Common in Alkane-Degrading Eubacteria Lacking Integral Membrane Alkane Hydroxylases","volume":"72","author":[{"family":"Van Beilen","given":"Jan B."},{"family":"Funhoff","given":"Enrico G."},{"family":"Van Loon","given":"Alexander"},{"family":"Just","given":"Andrea"},{"family":"Kaysser","given":"Leo"},{"family":"Bouza","given":"Manuel"},{"family":"Holtackers","given":"René"},{"family":"Röthlisberger","given":"Martina"},{"family":"Li","given":"Zhi"},{"family":"Witholt","given":"Bernard"}],"issued":{"date-parts":[["2006",1]]}}}],"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3]</w:t>
            </w:r>
            <w:r w:rsidRPr="00F8503F">
              <w:rPr>
                <w:rFonts w:ascii="Times New Roman" w:hAnsi="Times New Roman" w:cs="Times New Roman"/>
              </w:rPr>
              <w:fldChar w:fldCharType="end"/>
            </w:r>
          </w:p>
        </w:tc>
      </w:tr>
      <w:tr w:rsidR="00E84712" w:rsidRPr="00F8503F" w14:paraId="32EA2B5A" w14:textId="77777777" w:rsidTr="005426E2">
        <w:trPr>
          <w:trHeight w:val="288"/>
        </w:trPr>
        <w:tc>
          <w:tcPr>
            <w:tcW w:w="959" w:type="dxa"/>
          </w:tcPr>
          <w:p w14:paraId="2836454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50D71B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elC</w:t>
            </w:r>
          </w:p>
        </w:tc>
        <w:tc>
          <w:tcPr>
            <w:tcW w:w="7033" w:type="dxa"/>
          </w:tcPr>
          <w:p w14:paraId="2FD1468A" w14:textId="182E5D00"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Bacteria consortia</w:t>
            </w:r>
          </w:p>
        </w:tc>
        <w:tc>
          <w:tcPr>
            <w:tcW w:w="1155" w:type="dxa"/>
          </w:tcPr>
          <w:p w14:paraId="0A8BDEAC" w14:textId="090980E0"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ee56Fcj6","properties":{"formattedCitation":"[63]","plainCitation":"[63]","noteIndex":0},"citationItems":[{"id":5956,"uris":["http://zotero.org/users/local/tLbKPnjF/items/B5CKXVPR"],"itemData":{"id":5956,"type":"article-journal","abstract":"ABSTRACT\n            \n              Several strains that grow on medium-chain-length alkanes and catalyze interesting hydroxylation and epoxidation reactions do not possess integral membrane nonheme iron alkane hydroxylases. Using PCR, we show that most of these strains possess enzymes related to CYP153A1 and CYP153A6, cytochrome P450 enzymes that were characterized as alkane hydroxylases. A vector for the polycistronic coexpression of individual CYP153 genes with a ferredoxin gene and a ferredoxin reductase gene was constructed. Seven of the 11 CYP153 genes tested allowed\n              Pseudomonas putida\n              GPo12 recombinants to grow well on alkanes, providing evidence that the newly cloned P450s are indeed alkane hydroxylases.","container-title":"Applied and Environmental Microbiology","DOI":"10.1128/AEM.72.1.59-65.2006","ISSN":"0099-2240, 1098-5336","issue":"1","journalAbbreviation":"Appl Environ Microbiol","language":"en","note":"number: 1","page":"59-65","source":"DOI.org (Crossref)","title":"Cytochrome P450 Alkane Hydroxylases of the CYP153 Family Are Common in Alkane-Degrading Eubacteria Lacking Integral Membrane Alkane Hydroxylases","volume":"72","author":[{"family":"Van Beilen","given":"Jan B."},{"family":"Funhoff","given":"Enrico G."},{"family":"Van Loon","given":"Alexander"},{"family":"Just","given":"Andrea"},{"family":"Kaysser","given":"Leo"},{"family":"Bouza","given":"Manuel"},{"family":"Holtackers","given":"René"},{"family":"Röthlisberger","given":"Martina"},{"family":"Li","given":"Zhi"},{"family":"Witholt","given":"Bernard"}],"issued":{"date-parts":[["2006",1]]}}}],"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3]</w:t>
            </w:r>
            <w:r w:rsidRPr="00F8503F">
              <w:rPr>
                <w:rFonts w:ascii="Times New Roman" w:hAnsi="Times New Roman" w:cs="Times New Roman"/>
              </w:rPr>
              <w:fldChar w:fldCharType="end"/>
            </w:r>
          </w:p>
        </w:tc>
      </w:tr>
      <w:tr w:rsidR="00E84712" w:rsidRPr="00F8503F" w14:paraId="0CE00A92" w14:textId="77777777" w:rsidTr="005426E2">
        <w:trPr>
          <w:trHeight w:val="288"/>
        </w:trPr>
        <w:tc>
          <w:tcPr>
            <w:tcW w:w="959" w:type="dxa"/>
          </w:tcPr>
          <w:p w14:paraId="66E2831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ACC64E6" w14:textId="1F4284CA"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elE</w:t>
            </w:r>
          </w:p>
        </w:tc>
        <w:tc>
          <w:tcPr>
            <w:tcW w:w="7033" w:type="dxa"/>
          </w:tcPr>
          <w:p w14:paraId="2E4786F9" w14:textId="55ED0D4D" w:rsidR="00E84712" w:rsidRPr="006C07FC" w:rsidRDefault="00E84712" w:rsidP="00E84712">
            <w:pPr>
              <w:spacing w:line="276" w:lineRule="auto"/>
              <w:jc w:val="center"/>
              <w:rPr>
                <w:rFonts w:ascii="Times New Roman" w:hAnsi="Times New Roman" w:cs="Times New Roman"/>
                <w:color w:val="000000" w:themeColor="text1"/>
                <w:sz w:val="24"/>
                <w:szCs w:val="24"/>
              </w:rPr>
            </w:pPr>
            <w:r w:rsidRPr="006C07FC">
              <w:rPr>
                <w:rFonts w:ascii="Times New Roman" w:hAnsi="Times New Roman" w:cs="Times New Roman"/>
                <w:color w:val="000000" w:themeColor="text1"/>
                <w:sz w:val="24"/>
                <w:szCs w:val="24"/>
              </w:rPr>
              <w:t>Bacteria consortia</w:t>
            </w:r>
          </w:p>
        </w:tc>
        <w:tc>
          <w:tcPr>
            <w:tcW w:w="1155" w:type="dxa"/>
          </w:tcPr>
          <w:p w14:paraId="0911D9E0" w14:textId="06E84C78"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i7FyX2vk","properties":{"formattedCitation":"[63]","plainCitation":"[63]","noteIndex":0},"citationItems":[{"id":5956,"uris":["http://zotero.org/users/local/tLbKPnjF/items/B5CKXVPR"],"itemData":{"id":5956,"type":"article-journal","abstract":"ABSTRACT\n            \n              Several strains that grow on medium-chain-length alkanes and catalyze interesting hydroxylation and epoxidation reactions do not possess integral membrane nonheme iron alkane hydroxylases. Using PCR, we show that most of these strains possess enzymes related to CYP153A1 and CYP153A6, cytochrome P450 enzymes that were characterized as alkane hydroxylases. A vector for the polycistronic coexpression of individual CYP153 genes with a ferredoxin gene and a ferredoxin reductase gene was constructed. Seven of the 11 CYP153 genes tested allowed\n              Pseudomonas putida\n              GPo12 recombinants to grow well on alkanes, providing evidence that the newly cloned P450s are indeed alkane hydroxylases.","container-title":"Applied and Environmental Microbiology","DOI":"10.1128/AEM.72.1.59-65.2006","ISSN":"0099-2240, 1098-5336","issue":"1","journalAbbreviation":"Appl Environ Microbiol","language":"en","note":"number: 1","page":"59-65","source":"DOI.org (Crossref)","title":"Cytochrome P450 Alkane Hydroxylases of the CYP153 Family Are Common in Alkane-Degrading Eubacteria Lacking Integral Membrane Alkane Hydroxylases","volume":"72","author":[{"family":"Van Beilen","given":"Jan B."},{"family":"Funhoff","given":"Enrico G."},{"family":"Van Loon","given":"Alexander"},{"family":"Just","given":"Andrea"},{"family":"Kaysser","given":"Leo"},{"family":"Bouza","given":"Manuel"},{"family":"Holtackers","given":"René"},{"family":"Röthlisberger","given":"Martina"},{"family":"Li","given":"Zhi"},{"family":"Witholt","given":"Bernard"}],"issued":{"date-parts":[["2006",1]]}}}],"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3]</w:t>
            </w:r>
            <w:r w:rsidRPr="00F8503F">
              <w:rPr>
                <w:rFonts w:ascii="Times New Roman" w:hAnsi="Times New Roman" w:cs="Times New Roman"/>
              </w:rPr>
              <w:fldChar w:fldCharType="end"/>
            </w:r>
          </w:p>
        </w:tc>
      </w:tr>
      <w:tr w:rsidR="00E84712" w:rsidRPr="00F8503F" w14:paraId="1B7FED87" w14:textId="77777777" w:rsidTr="005426E2">
        <w:trPr>
          <w:trHeight w:val="288"/>
        </w:trPr>
        <w:tc>
          <w:tcPr>
            <w:tcW w:w="959" w:type="dxa"/>
          </w:tcPr>
          <w:p w14:paraId="5C8DDE61"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9992267"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elD</w:t>
            </w:r>
          </w:p>
        </w:tc>
        <w:tc>
          <w:tcPr>
            <w:tcW w:w="7033" w:type="dxa"/>
          </w:tcPr>
          <w:p w14:paraId="12C9AA3A"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Erwinia chrysanthemi 3937</w:t>
            </w:r>
          </w:p>
        </w:tc>
        <w:tc>
          <w:tcPr>
            <w:tcW w:w="1155" w:type="dxa"/>
          </w:tcPr>
          <w:p w14:paraId="5D94409F" w14:textId="6C8EC0AB"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jaIoozB9","properties":{"formattedCitation":"[63]","plainCitation":"[63]","noteIndex":0},"citationItems":[{"id":5956,"uris":["http://zotero.org/users/local/tLbKPnjF/items/B5CKXVPR"],"itemData":{"id":5956,"type":"article-journal","abstract":"ABSTRACT\n            \n              Several strains that grow on medium-chain-length alkanes and catalyze interesting hydroxylation and epoxidation reactions do not possess integral membrane nonheme iron alkane hydroxylases. Using PCR, we show that most of these strains possess enzymes related to CYP153A1 and CYP153A6, cytochrome P450 enzymes that were characterized as alkane hydroxylases. A vector for the polycistronic coexpression of individual CYP153 genes with a ferredoxin gene and a ferredoxin reductase gene was constructed. Seven of the 11 CYP153 genes tested allowed\n              Pseudomonas putida\n              GPo12 recombinants to grow well on alkanes, providing evidence that the newly cloned P450s are indeed alkane hydroxylases.","container-title":"Applied and Environmental Microbiology","DOI":"10.1128/AEM.72.1.59-65.2006","ISSN":"0099-2240, 1098-5336","issue":"1","journalAbbreviation":"Appl Environ Microbiol","language":"en","note":"number: 1","page":"59-65","source":"DOI.org (Crossref)","title":"Cytochrome P450 Alkane Hydroxylases of the CYP153 Family Are Common in Alkane-Degrading Eubacteria Lacking Integral Membrane Alkane Hydroxylases","volume":"72","author":[{"family":"Van Beilen","given":"Jan B."},{"family":"Funhoff","given":"Enrico G."},{"family":"Van Loon","given":"Alexander"},{"family":"Just","given":"Andrea"},{"family":"Kaysser","given":"Leo"},{"family":"Bouza","given":"Manuel"},{"family":"Holtackers","given":"René"},{"family":"Röthlisberger","given":"Martina"},{"family":"Li","given":"Zhi"},{"family":"Witholt","given":"Bernard"}],"issued":{"date-parts":[["2006",1]]}}}],"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3]</w:t>
            </w:r>
            <w:r w:rsidRPr="00F8503F">
              <w:rPr>
                <w:rFonts w:ascii="Times New Roman" w:hAnsi="Times New Roman" w:cs="Times New Roman"/>
              </w:rPr>
              <w:fldChar w:fldCharType="end"/>
            </w:r>
          </w:p>
        </w:tc>
      </w:tr>
      <w:tr w:rsidR="00E84712" w:rsidRPr="00F8503F" w14:paraId="1B826B5E" w14:textId="77777777" w:rsidTr="005426E2">
        <w:trPr>
          <w:trHeight w:val="288"/>
        </w:trPr>
        <w:tc>
          <w:tcPr>
            <w:tcW w:w="959" w:type="dxa"/>
          </w:tcPr>
          <w:p w14:paraId="7A4B9C3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1B463FD"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haC</w:t>
            </w:r>
          </w:p>
        </w:tc>
        <w:tc>
          <w:tcPr>
            <w:tcW w:w="7033" w:type="dxa"/>
          </w:tcPr>
          <w:p w14:paraId="406CA65E"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Gordonia rubripertinctus 7E1C</w:t>
            </w:r>
          </w:p>
        </w:tc>
        <w:tc>
          <w:tcPr>
            <w:tcW w:w="1155" w:type="dxa"/>
          </w:tcPr>
          <w:p w14:paraId="23374C9A" w14:textId="677291A8"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nKcShmWV","properties":{"formattedCitation":"[63]","plainCitation":"[63]","noteIndex":0},"citationItems":[{"id":5956,"uris":["http://zotero.org/users/local/tLbKPnjF/items/B5CKXVPR"],"itemData":{"id":5956,"type":"article-journal","abstract":"ABSTRACT\n            \n              Several strains that grow on medium-chain-length alkanes and catalyze interesting hydroxylation and epoxidation reactions do not possess integral membrane nonheme iron alkane hydroxylases. Using PCR, we show that most of these strains possess enzymes related to CYP153A1 and CYP153A6, cytochrome P450 enzymes that were characterized as alkane hydroxylases. A vector for the polycistronic coexpression of individual CYP153 genes with a ferredoxin gene and a ferredoxin reductase gene was constructed. Seven of the 11 CYP153 genes tested allowed\n              Pseudomonas putida\n              GPo12 recombinants to grow well on alkanes, providing evidence that the newly cloned P450s are indeed alkane hydroxylases.","container-title":"Applied and Environmental Microbiology","DOI":"10.1128/AEM.72.1.59-65.2006","ISSN":"0099-2240, 1098-5336","issue":"1","journalAbbreviation":"Appl Environ Microbiol","language":"en","note":"number: 1","page":"59-65","source":"DOI.org (Crossref)","title":"Cytochrome P450 Alkane Hydroxylases of the CYP153 Family Are Common in Alkane-Degrading Eubacteria Lacking Integral Membrane Alkane Hydroxylases","volume":"72","author":[{"family":"Van Beilen","given":"Jan B."},{"family":"Funhoff","given":"Enrico G."},{"family":"Van Loon","given":"Alexander"},{"family":"Just","given":"Andrea"},{"family":"Kaysser","given":"Leo"},{"family":"Bouza","given":"Manuel"},{"family":"Holtackers","given":"René"},{"family":"Röthlisberger","given":"Martina"},{"family":"Li","given":"Zhi"},{"family":"Witholt","given":"Bernard"}],"issued":{"date-parts":[["2006",1]]}}}],"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3]</w:t>
            </w:r>
            <w:r w:rsidRPr="00F8503F">
              <w:rPr>
                <w:rFonts w:ascii="Times New Roman" w:hAnsi="Times New Roman" w:cs="Times New Roman"/>
              </w:rPr>
              <w:fldChar w:fldCharType="end"/>
            </w:r>
          </w:p>
        </w:tc>
      </w:tr>
      <w:tr w:rsidR="00E84712" w:rsidRPr="00F8503F" w14:paraId="4E9F273F" w14:textId="77777777" w:rsidTr="005426E2">
        <w:trPr>
          <w:trHeight w:val="288"/>
        </w:trPr>
        <w:tc>
          <w:tcPr>
            <w:tcW w:w="959" w:type="dxa"/>
          </w:tcPr>
          <w:p w14:paraId="2EE3A87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EC29C9E" w14:textId="3AF32698" w:rsidR="00E84712" w:rsidRPr="00F8503F" w:rsidRDefault="00E84712" w:rsidP="00E84712">
            <w:pPr>
              <w:spacing w:line="276" w:lineRule="auto"/>
              <w:jc w:val="center"/>
              <w:rPr>
                <w:rFonts w:ascii="Times New Roman" w:hAnsi="Times New Roman" w:cs="Times New Roman"/>
                <w:i/>
                <w:iCs/>
              </w:rPr>
            </w:pPr>
            <w:r>
              <w:rPr>
                <w:rFonts w:ascii="Times New Roman" w:hAnsi="Times New Roman" w:cs="Times New Roman"/>
                <w:i/>
                <w:iCs/>
              </w:rPr>
              <w:t>cmdABC</w:t>
            </w:r>
          </w:p>
        </w:tc>
        <w:tc>
          <w:tcPr>
            <w:tcW w:w="7033" w:type="dxa"/>
          </w:tcPr>
          <w:p w14:paraId="3AFF4CDD" w14:textId="391B8593"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r. bremense PbN1</w:t>
            </w:r>
            <w:r w:rsidRPr="006C07FC">
              <w:rPr>
                <w:rFonts w:ascii="Times New Roman" w:hAnsi="Times New Roman" w:cs="Times New Roman"/>
                <w:i/>
                <w:iCs/>
                <w:color w:val="000000" w:themeColor="text1"/>
                <w:sz w:val="24"/>
                <w:szCs w:val="24"/>
                <w:vertAlign w:val="superscript"/>
              </w:rPr>
              <w:t xml:space="preserve"> </w:t>
            </w:r>
            <w:r w:rsidRPr="006C07FC">
              <w:rPr>
                <w:rFonts w:ascii="Times New Roman" w:hAnsi="Times New Roman" w:cs="Times New Roman"/>
                <w:i/>
                <w:iCs/>
                <w:color w:val="000000" w:themeColor="text1"/>
                <w:sz w:val="24"/>
                <w:szCs w:val="24"/>
              </w:rPr>
              <w:t>and Ar. aromaticum EbN1</w:t>
            </w:r>
          </w:p>
        </w:tc>
        <w:tc>
          <w:tcPr>
            <w:tcW w:w="1155" w:type="dxa"/>
          </w:tcPr>
          <w:p w14:paraId="6F3490AD" w14:textId="4F614B8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EnOChDif","properties":{"formattedCitation":"[64]","plainCitation":"[64]","noteIndex":0},"citationItems":[{"id":5992,"uris":["http://zotero.org/users/local/tLbKPnjF/items/JSK83ARI"],"itemData":{"id":5992,"type":"article-journal","container-title":"Journal of Contaminant Hydrology","DOI":"10.1016/j.jconhyd.2022.104006","ISSN":"01697722","journalAbbreviation":"Journal of Contaminant Hydrology","language":"en","page":"104006","source":"DOI.org (Crossref)","title":"Anaerobic degradation of benzene and other aromatic hydrocarbons in a tar-derived plume: Nitrate versus iron reducing conditions","title-short":"Anaerobic degradation of benzene and other aromatic hydrocarbons in a tar-derived plume","volume":"248","author":[{"family":"Van Leeuwen","given":"Johan A."},{"family":"Gerritse","given":"Jan"},{"family":"Hartog","given":"Niels"},{"family":"Ertl","given":"Siegmund"},{"family":"Parsons","given":"John R."},{"family":"Hassanizadeh","given":"S. Majid"}],"issued":{"date-parts":[["202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4]</w:t>
            </w:r>
            <w:r w:rsidRPr="00F8503F">
              <w:rPr>
                <w:rFonts w:ascii="Times New Roman" w:hAnsi="Times New Roman" w:cs="Times New Roman"/>
              </w:rPr>
              <w:fldChar w:fldCharType="end"/>
            </w:r>
          </w:p>
        </w:tc>
      </w:tr>
      <w:tr w:rsidR="00E84712" w:rsidRPr="00F8503F" w14:paraId="1A396779" w14:textId="77777777" w:rsidTr="005426E2">
        <w:trPr>
          <w:trHeight w:val="288"/>
        </w:trPr>
        <w:tc>
          <w:tcPr>
            <w:tcW w:w="959" w:type="dxa"/>
          </w:tcPr>
          <w:p w14:paraId="7D565E5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56F1A7B" w14:textId="66252191" w:rsidR="00E84712" w:rsidRPr="00F8503F" w:rsidRDefault="00E84712" w:rsidP="00E84712">
            <w:pPr>
              <w:spacing w:line="276" w:lineRule="auto"/>
              <w:jc w:val="center"/>
              <w:rPr>
                <w:rFonts w:ascii="Times New Roman" w:hAnsi="Times New Roman" w:cs="Times New Roman"/>
                <w:i/>
                <w:iCs/>
              </w:rPr>
            </w:pPr>
            <w:r>
              <w:rPr>
                <w:rFonts w:ascii="Times New Roman" w:hAnsi="Times New Roman" w:cs="Times New Roman"/>
                <w:i/>
                <w:iCs/>
              </w:rPr>
              <w:t>iod</w:t>
            </w:r>
          </w:p>
        </w:tc>
        <w:tc>
          <w:tcPr>
            <w:tcW w:w="7033" w:type="dxa"/>
          </w:tcPr>
          <w:p w14:paraId="4257D4E6"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esulfosporosinus youngiae</w:t>
            </w:r>
          </w:p>
        </w:tc>
        <w:tc>
          <w:tcPr>
            <w:tcW w:w="1155" w:type="dxa"/>
          </w:tcPr>
          <w:p w14:paraId="3E8F4AE7" w14:textId="0710112E"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HAntmiPd","properties":{"formattedCitation":"[64]","plainCitation":"[64]","noteIndex":0},"citationItems":[{"id":5992,"uris":["http://zotero.org/users/local/tLbKPnjF/items/JSK83ARI"],"itemData":{"id":5992,"type":"article-journal","container-title":"Journal of Contaminant Hydrology","DOI":"10.1016/j.jconhyd.2022.104006","ISSN":"01697722","journalAbbreviation":"Journal of Contaminant Hydrology","language":"en","page":"104006","source":"DOI.org (Crossref)","title":"Anaerobic degradation of benzene and other aromatic hydrocarbons in a tar-derived plume: Nitrate versus iron reducing conditions","title-short":"Anaerobic degradation of benzene and other aromatic hydrocarbons in a tar-derived plume","volume":"248","author":[{"family":"Van Leeuwen","given":"Johan A."},{"family":"Gerritse","given":"Jan"},{"family":"Hartog","given":"Niels"},{"family":"Ertl","given":"Siegmund"},{"family":"Parsons","given":"John R."},{"family":"Hassanizadeh","given":"S. Majid"}],"issued":{"date-parts":[["202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4]</w:t>
            </w:r>
            <w:r w:rsidRPr="00F8503F">
              <w:rPr>
                <w:rFonts w:ascii="Times New Roman" w:hAnsi="Times New Roman" w:cs="Times New Roman"/>
              </w:rPr>
              <w:fldChar w:fldCharType="end"/>
            </w:r>
          </w:p>
        </w:tc>
      </w:tr>
      <w:tr w:rsidR="00E84712" w:rsidRPr="00F8503F" w14:paraId="0D40E19C" w14:textId="77777777" w:rsidTr="005426E2">
        <w:trPr>
          <w:trHeight w:val="288"/>
        </w:trPr>
        <w:tc>
          <w:tcPr>
            <w:tcW w:w="959" w:type="dxa"/>
          </w:tcPr>
          <w:p w14:paraId="09F9C87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E8C053F"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bamQ</w:t>
            </w:r>
          </w:p>
        </w:tc>
        <w:tc>
          <w:tcPr>
            <w:tcW w:w="7033" w:type="dxa"/>
          </w:tcPr>
          <w:p w14:paraId="6CB22C6F" w14:textId="6D88ED08"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pseudomonas palustris</w:t>
            </w:r>
          </w:p>
        </w:tc>
        <w:tc>
          <w:tcPr>
            <w:tcW w:w="1155" w:type="dxa"/>
          </w:tcPr>
          <w:p w14:paraId="0A5F8368" w14:textId="148B9AF9"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M6ilb3Cs","properties":{"formattedCitation":"[64]","plainCitation":"[64]","noteIndex":0},"citationItems":[{"id":5992,"uris":["http://zotero.org/users/local/tLbKPnjF/items/JSK83ARI"],"itemData":{"id":5992,"type":"article-journal","container-title":"Journal of Contaminant Hydrology","DOI":"10.1016/j.jconhyd.2022.104006","ISSN":"01697722","journalAbbreviation":"Journal of Contaminant Hydrology","language":"en","page":"104006","source":"DOI.org (Crossref)","title":"Anaerobic degradation of benzene and other aromatic hydrocarbons in a tar-derived plume: Nitrate versus iron reducing conditions","title-short":"Anaerobic degradation of benzene and other aromatic hydrocarbons in a tar-derived plume","volume":"248","author":[{"family":"Van Leeuwen","given":"Johan A."},{"family":"Gerritse","given":"Jan"},{"family":"Hartog","given":"Niels"},{"family":"Ertl","given":"Siegmund"},{"family":"Parsons","given":"John R."},{"family":"Hassanizadeh","given":"S. Majid"}],"issued":{"date-parts":[["202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4]</w:t>
            </w:r>
            <w:r w:rsidRPr="00F8503F">
              <w:rPr>
                <w:rFonts w:ascii="Times New Roman" w:hAnsi="Times New Roman" w:cs="Times New Roman"/>
              </w:rPr>
              <w:fldChar w:fldCharType="end"/>
            </w:r>
          </w:p>
        </w:tc>
      </w:tr>
      <w:tr w:rsidR="00E84712" w:rsidRPr="00F8503F" w14:paraId="0D2E7E3E" w14:textId="77777777" w:rsidTr="005426E2">
        <w:trPr>
          <w:trHeight w:val="288"/>
        </w:trPr>
        <w:tc>
          <w:tcPr>
            <w:tcW w:w="959" w:type="dxa"/>
          </w:tcPr>
          <w:p w14:paraId="0D1BD35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F86CCB9"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 xml:space="preserve">CHCoA dehydrogenase </w:t>
            </w:r>
          </w:p>
        </w:tc>
        <w:tc>
          <w:tcPr>
            <w:tcW w:w="7033" w:type="dxa"/>
          </w:tcPr>
          <w:p w14:paraId="7168D089" w14:textId="38FA2F90"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G. metallireducens</w:t>
            </w:r>
          </w:p>
        </w:tc>
        <w:tc>
          <w:tcPr>
            <w:tcW w:w="1155" w:type="dxa"/>
          </w:tcPr>
          <w:p w14:paraId="5D15175F" w14:textId="007D4CCF"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uVhsREzM","properties":{"formattedCitation":"[64]","plainCitation":"[64]","noteIndex":0},"citationItems":[{"id":5992,"uris":["http://zotero.org/users/local/tLbKPnjF/items/JSK83ARI"],"itemData":{"id":5992,"type":"article-journal","container-title":"Journal of Contaminant Hydrology","DOI":"10.1016/j.jconhyd.2022.104006","ISSN":"01697722","journalAbbreviation":"Journal of Contaminant Hydrology","language":"en","page":"104006","source":"DOI.org (Crossref)","title":"Anaerobic degradation of benzene and other aromatic hydrocarbons in a tar-derived plume: Nitrate versus iron reducing conditions","title-short":"Anaerobic degradation of benzene and other aromatic hydrocarbons in a tar-derived plume","volume":"248","author":[{"family":"Van Leeuwen","given":"Johan A."},{"family":"Gerritse","given":"Jan"},{"family":"Hartog","given":"Niels"},{"family":"Ertl","given":"Siegmund"},{"family":"Parsons","given":"John R."},{"family":"Hassanizadeh","given":"S. Majid"}],"issued":{"date-parts":[["202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4]</w:t>
            </w:r>
            <w:r w:rsidRPr="00F8503F">
              <w:rPr>
                <w:rFonts w:ascii="Times New Roman" w:hAnsi="Times New Roman" w:cs="Times New Roman"/>
              </w:rPr>
              <w:fldChar w:fldCharType="end"/>
            </w:r>
          </w:p>
        </w:tc>
      </w:tr>
      <w:tr w:rsidR="00E84712" w:rsidRPr="00F8503F" w14:paraId="3679F13C" w14:textId="77777777" w:rsidTr="005426E2">
        <w:trPr>
          <w:trHeight w:val="288"/>
        </w:trPr>
        <w:tc>
          <w:tcPr>
            <w:tcW w:w="959" w:type="dxa"/>
          </w:tcPr>
          <w:p w14:paraId="4BADC51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47023BB"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rsA</w:t>
            </w:r>
          </w:p>
        </w:tc>
        <w:tc>
          <w:tcPr>
            <w:tcW w:w="7033" w:type="dxa"/>
          </w:tcPr>
          <w:p w14:paraId="3D17A53C" w14:textId="70FF7144"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Geobacteraceae</w:t>
            </w:r>
          </w:p>
        </w:tc>
        <w:tc>
          <w:tcPr>
            <w:tcW w:w="1155" w:type="dxa"/>
          </w:tcPr>
          <w:p w14:paraId="4F2AC2A4" w14:textId="52EAEF0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f2aS7uO3","properties":{"formattedCitation":"[64]","plainCitation":"[64]","noteIndex":0},"citationItems":[{"id":5992,"uris":["http://zotero.org/users/local/tLbKPnjF/items/JSK83ARI"],"itemData":{"id":5992,"type":"article-journal","container-title":"Journal of Contaminant Hydrology","DOI":"10.1016/j.jconhyd.2022.104006","ISSN":"01697722","journalAbbreviation":"Journal of Contaminant Hydrology","language":"en","page":"104006","source":"DOI.org (Crossref)","title":"Anaerobic degradation of benzene and other aromatic hydrocarbons in a tar-derived plume: Nitrate versus iron reducing conditions","title-short":"Anaerobic degradation of benzene and other aromatic hydrocarbons in a tar-derived plume","volume":"248","author":[{"family":"Van Leeuwen","given":"Johan A."},{"family":"Gerritse","given":"Jan"},{"family":"Hartog","given":"Niels"},{"family":"Ertl","given":"Siegmund"},{"family":"Parsons","given":"John R."},{"family":"Hassanizadeh","given":"S. Majid"}],"issued":{"date-parts":[["202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4]</w:t>
            </w:r>
            <w:r w:rsidRPr="00F8503F">
              <w:rPr>
                <w:rFonts w:ascii="Times New Roman" w:hAnsi="Times New Roman" w:cs="Times New Roman"/>
              </w:rPr>
              <w:fldChar w:fldCharType="end"/>
            </w:r>
          </w:p>
        </w:tc>
      </w:tr>
      <w:tr w:rsidR="00E84712" w:rsidRPr="00F8503F" w14:paraId="543803CE" w14:textId="77777777" w:rsidTr="005426E2">
        <w:trPr>
          <w:trHeight w:val="288"/>
        </w:trPr>
        <w:tc>
          <w:tcPr>
            <w:tcW w:w="959" w:type="dxa"/>
          </w:tcPr>
          <w:p w14:paraId="7F285499"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9426E9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imB</w:t>
            </w:r>
          </w:p>
        </w:tc>
        <w:tc>
          <w:tcPr>
            <w:tcW w:w="7033" w:type="dxa"/>
          </w:tcPr>
          <w:p w14:paraId="14986341"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 palustri</w:t>
            </w:r>
          </w:p>
        </w:tc>
        <w:tc>
          <w:tcPr>
            <w:tcW w:w="1155" w:type="dxa"/>
          </w:tcPr>
          <w:p w14:paraId="35247F65" w14:textId="3A638C33"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HDf8cPMf","properties":{"formattedCitation":"[64]","plainCitation":"[64]","noteIndex":0},"citationItems":[{"id":5992,"uris":["http://zotero.org/users/local/tLbKPnjF/items/JSK83ARI"],"itemData":{"id":5992,"type":"article-journal","container-title":"Journal of Contaminant Hydrology","DOI":"10.1016/j.jconhyd.2022.104006","ISSN":"01697722","journalAbbreviation":"Journal of Contaminant Hydrology","language":"en","page":"104006","source":"DOI.org (Crossref)","title":"Anaerobic degradation of benzene and other aromatic hydrocarbons in a tar-derived plume: Nitrate versus iron reducing conditions","title-short":"Anaerobic degradation of benzene and other aromatic hydrocarbons in a tar-derived plume","volume":"248","author":[{"family":"Van Leeuwen","given":"Johan A."},{"family":"Gerritse","given":"Jan"},{"family":"Hartog","given":"Niels"},{"family":"Ertl","given":"Siegmund"},{"family":"Parsons","given":"John R."},{"family":"Hassanizadeh","given":"S. Majid"}],"issued":{"date-parts":[["202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4]</w:t>
            </w:r>
            <w:r w:rsidRPr="00F8503F">
              <w:rPr>
                <w:rFonts w:ascii="Times New Roman" w:hAnsi="Times New Roman" w:cs="Times New Roman"/>
              </w:rPr>
              <w:fldChar w:fldCharType="end"/>
            </w:r>
          </w:p>
        </w:tc>
      </w:tr>
      <w:tr w:rsidR="00E84712" w:rsidRPr="00F8503F" w14:paraId="5F1C529A" w14:textId="77777777" w:rsidTr="005426E2">
        <w:trPr>
          <w:trHeight w:val="288"/>
        </w:trPr>
        <w:tc>
          <w:tcPr>
            <w:tcW w:w="959" w:type="dxa"/>
          </w:tcPr>
          <w:p w14:paraId="03F6E5E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1DFAB1C"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pimE</w:t>
            </w:r>
          </w:p>
        </w:tc>
        <w:tc>
          <w:tcPr>
            <w:tcW w:w="7033" w:type="dxa"/>
          </w:tcPr>
          <w:p w14:paraId="6CB42E3B"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 palustri</w:t>
            </w:r>
          </w:p>
        </w:tc>
        <w:tc>
          <w:tcPr>
            <w:tcW w:w="1155" w:type="dxa"/>
          </w:tcPr>
          <w:p w14:paraId="575E7E33" w14:textId="1913AAD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vuDTIgA5","properties":{"formattedCitation":"[64]","plainCitation":"[64]","noteIndex":0},"citationItems":[{"id":5992,"uris":["http://zotero.org/users/local/tLbKPnjF/items/JSK83ARI"],"itemData":{"id":5992,"type":"article-journal","container-title":"Journal of Contaminant Hydrology","DOI":"10.1016/j.jconhyd.2022.104006","ISSN":"01697722","journalAbbreviation":"Journal of Contaminant Hydrology","language":"en","page":"104006","source":"DOI.org (Crossref)","title":"Anaerobic degradation of benzene and other aromatic hydrocarbons in a tar-derived plume: Nitrate versus iron reducing conditions","title-short":"Anaerobic degradation of benzene and other aromatic hydrocarbons in a tar-derived plume","volume":"248","author":[{"family":"Van Leeuwen","given":"Johan A."},{"family":"Gerritse","given":"Jan"},{"family":"Hartog","given":"Niels"},{"family":"Ertl","given":"Siegmund"},{"family":"Parsons","given":"John R."},{"family":"Hassanizadeh","given":"S. Majid"}],"issued":{"date-parts":[["202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4]</w:t>
            </w:r>
            <w:r w:rsidRPr="00F8503F">
              <w:rPr>
                <w:rFonts w:ascii="Times New Roman" w:hAnsi="Times New Roman" w:cs="Times New Roman"/>
              </w:rPr>
              <w:fldChar w:fldCharType="end"/>
            </w:r>
          </w:p>
        </w:tc>
      </w:tr>
      <w:tr w:rsidR="00E84712" w:rsidRPr="00F8503F" w14:paraId="3E85F054" w14:textId="77777777" w:rsidTr="005426E2">
        <w:trPr>
          <w:trHeight w:val="288"/>
        </w:trPr>
        <w:tc>
          <w:tcPr>
            <w:tcW w:w="959" w:type="dxa"/>
          </w:tcPr>
          <w:p w14:paraId="5C99C33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1E437E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kB1</w:t>
            </w:r>
          </w:p>
        </w:tc>
        <w:tc>
          <w:tcPr>
            <w:tcW w:w="7033" w:type="dxa"/>
          </w:tcPr>
          <w:p w14:paraId="7B4187F5" w14:textId="5BB3B2A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 spp.</w:t>
            </w:r>
          </w:p>
        </w:tc>
        <w:tc>
          <w:tcPr>
            <w:tcW w:w="1155" w:type="dxa"/>
          </w:tcPr>
          <w:p w14:paraId="1C09C98D" w14:textId="7964872F"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asf5iqhetd","properties":{"formattedCitation":"[65]","plainCitation":"[65]","noteIndex":0},"citationItems":[{"id":5582,"uris":["http://zotero.org/users/local/tLbKPnjF/items/ZKVLDA4M"],"itemData":{"id":5582,"type":"article-journal","abstract":"ABSTRACT\n            \n              Microbes play a significant role in the degradation of petroleum hydrocarbons in the oceans, yet little is known about the native bacteria that metabolize hydrocarbons before an oil spill. The Faroe-Shetland Channel (FSC) is a deepwater subarctic region of the North Atlantic with prominent oil production and a diverse microbial community associated with the degradation of petroleum. Here, we combine DNA-based stable-isotope probing (DNA-SIP) with metagenomics to elucidate the metabolic underpinnings of native alkane-degrading bacteria from the FSC. From two\n              13\n              C\n              n\n              -hexadecane SIP experiments using seawater from 5 and 700 m depths in the FSC, we obtained 42 metagenome-assembled genomes (MAGs) belonging to 19 genera, including two previously overlooked hydrocarbon-degrading bacteria,\n              Lentibacter\n              (Alphaproteobacteria) and\n              Dokdonia\n              (Bacteroidetes). Diversity surveys indicated\n              Lentibacter\n              were dominant members of the FSC, constituting up to 17% of these communities. Many of the SIP-enriched MAGs (20/42) encoded a complete alkane oxidation pathway, including alkane monooxygenase (AlkB), rubredoxin reductase (AlkT), and rubredoxin-2 (AlkG). Fourteen Aphaproteobacteria MAGs lacked AlkG for electron transfer. Instead, they encoded novel disulfide isomerases with iron-binding cysteine motifs conserved across rubredoxins.\n              Dokdonia\n              lacked AlkT and AlkG, however, their central alkane-degradation catabolic pathways were complete. We describe previously unrecognized bacteria capable of hydrocarbon degradation, including the dominant genera\n              Lentibacter\n              , which may continuously purge hydrocarbons released from oil exploration activities in the FSC. This advances the understanding of the diversity and physiologies of alkane degradation in the North Atlantic and provides evidence of new mechanisms used to metabolize alkanes.\n            \n            \n              IMPORTANCE\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n              \n            \n          , \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container-title":"mSystems","DOI":"10.1128/msystems.00619-23","ISSN":"2379-5077","issue":"5","journalAbbreviation":"mSystems","language":"en","note":"number: 5","page":"e00619-23","source":"DOI.org (Crossref)","title":"Exploring novel alkane-degradation pathways in uncultured bacteria from the North Atlantic Ocean","volume":"8","author":[{"family":"Vázquez Rosas Landa","given":"Mirna"},{"family":"De Anda","given":"Valerie"},{"family":"Rohwer","given":"Robin R."},{"family":"Angelova","given":"Angelina"},{"family":"Waldram","given":"Georgia"},{"family":"Gutierrez","given":"Tony"},{"family":"Baker","given":"Brett J."}],"editor":[{"family":"Mackelprang","given":"Rachel"}],"issued":{"date-parts":[["2023",10,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5]</w:t>
            </w:r>
            <w:r w:rsidRPr="00F8503F">
              <w:rPr>
                <w:rFonts w:ascii="Times New Roman" w:hAnsi="Times New Roman" w:cs="Times New Roman"/>
              </w:rPr>
              <w:fldChar w:fldCharType="end"/>
            </w:r>
          </w:p>
        </w:tc>
      </w:tr>
      <w:tr w:rsidR="00E84712" w:rsidRPr="00F8503F" w14:paraId="5E72E177" w14:textId="77777777" w:rsidTr="005426E2">
        <w:trPr>
          <w:trHeight w:val="288"/>
        </w:trPr>
        <w:tc>
          <w:tcPr>
            <w:tcW w:w="959" w:type="dxa"/>
          </w:tcPr>
          <w:p w14:paraId="336192A5"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1438C6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kB2</w:t>
            </w:r>
          </w:p>
        </w:tc>
        <w:tc>
          <w:tcPr>
            <w:tcW w:w="7033" w:type="dxa"/>
          </w:tcPr>
          <w:p w14:paraId="576DF155" w14:textId="17DAAD9B"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 spp.</w:t>
            </w:r>
          </w:p>
        </w:tc>
        <w:tc>
          <w:tcPr>
            <w:tcW w:w="1155" w:type="dxa"/>
          </w:tcPr>
          <w:p w14:paraId="2FD02046" w14:textId="4D0503B7"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LoWkiv82","properties":{"formattedCitation":"[65]","plainCitation":"[65]","noteIndex":0},"citationItems":[{"id":5582,"uris":["http://zotero.org/users/local/tLbKPnjF/items/ZKVLDA4M"],"itemData":{"id":5582,"type":"article-journal","abstract":"ABSTRACT\n            \n              Microbes play a significant role in the degradation of petroleum hydrocarbons in the oceans, yet little is known about the native bacteria that metabolize hydrocarbons before an oil spill. The Faroe-Shetland Channel (FSC) is a deepwater subarctic region of the North Atlantic with prominent oil production and a diverse microbial community associated with the degradation of petroleum. Here, we combine DNA-based stable-isotope probing (DNA-SIP) with metagenomics to elucidate the metabolic underpinnings of native alkane-degrading bacteria from the FSC. From two\n              13\n              C\n              n\n              -hexadecane SIP experiments using seawater from 5 and 700 m depths in the FSC, we obtained 42 metagenome-assembled genomes (MAGs) belonging to 19 genera, including two previously overlooked hydrocarbon-degrading bacteria,\n              Lentibacter\n              (Alphaproteobacteria) and\n              Dokdonia\n              (Bacteroidetes). Diversity surveys indicated\n              Lentibacter\n              were dominant members of the FSC, constituting up to 17% of these communities. Many of the SIP-enriched MAGs (20/42) encoded a complete alkane oxidation pathway, including alkane monooxygenase (AlkB), rubredoxin reductase (AlkT), and rubredoxin-2 (AlkG). Fourteen Aphaproteobacteria MAGs lacked AlkG for electron transfer. Instead, they encoded novel disulfide isomerases with iron-binding cysteine motifs conserved across rubredoxins.\n              Dokdonia\n              lacked AlkT and AlkG, however, their central alkane-degradation catabolic pathways were complete. We describe previously unrecognized bacteria capable of hydrocarbon degradation, including the dominant genera\n              Lentibacter\n              , which may continuously purge hydrocarbons released from oil exploration activities in the FSC. This advances the understanding of the diversity and physiologies of alkane degradation in the North Atlantic and provides evidence of new mechanisms used to metabolize alkanes.\n            \n            \n              IMPORTANCE\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n              \n            \n          , \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container-title":"mSystems","DOI":"10.1128/msystems.00619-23","ISSN":"2379-5077","issue":"5","journalAbbreviation":"mSystems","language":"en","note":"number: 5","page":"e00619-23","source":"DOI.org (Crossref)","title":"Exploring novel alkane-degradation pathways in uncultured bacteria from the North Atlantic Ocean","volume":"8","author":[{"family":"Vázquez Rosas Landa","given":"Mirna"},{"family":"De Anda","given":"Valerie"},{"family":"Rohwer","given":"Robin R."},{"family":"Angelova","given":"Angelina"},{"family":"Waldram","given":"Georgia"},{"family":"Gutierrez","given":"Tony"},{"family":"Baker","given":"Brett J."}],"editor":[{"family":"Mackelprang","given":"Rachel"}],"issued":{"date-parts":[["2023",10,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5]</w:t>
            </w:r>
            <w:r w:rsidRPr="00F8503F">
              <w:rPr>
                <w:rFonts w:ascii="Times New Roman" w:hAnsi="Times New Roman" w:cs="Times New Roman"/>
              </w:rPr>
              <w:fldChar w:fldCharType="end"/>
            </w:r>
          </w:p>
        </w:tc>
      </w:tr>
      <w:tr w:rsidR="00E84712" w:rsidRPr="00F8503F" w14:paraId="619651E4" w14:textId="77777777" w:rsidTr="005426E2">
        <w:trPr>
          <w:trHeight w:val="288"/>
        </w:trPr>
        <w:tc>
          <w:tcPr>
            <w:tcW w:w="959" w:type="dxa"/>
          </w:tcPr>
          <w:p w14:paraId="7840695E"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A1744D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kBFGHJKL</w:t>
            </w:r>
          </w:p>
        </w:tc>
        <w:tc>
          <w:tcPr>
            <w:tcW w:w="7033" w:type="dxa"/>
          </w:tcPr>
          <w:p w14:paraId="49B9CD18"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putida GPo1</w:t>
            </w:r>
          </w:p>
        </w:tc>
        <w:tc>
          <w:tcPr>
            <w:tcW w:w="1155" w:type="dxa"/>
          </w:tcPr>
          <w:p w14:paraId="77FDE064" w14:textId="2C7D9E88"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WznBL944","properties":{"formattedCitation":"[65]","plainCitation":"[65]","noteIndex":0},"citationItems":[{"id":5582,"uris":["http://zotero.org/users/local/tLbKPnjF/items/ZKVLDA4M"],"itemData":{"id":5582,"type":"article-journal","abstract":"ABSTRACT\n            \n              Microbes play a significant role in the degradation of petroleum hydrocarbons in the oceans, yet little is known about the native bacteria that metabolize hydrocarbons before an oil spill. The Faroe-Shetland Channel (FSC) is a deepwater subarctic region of the North Atlantic with prominent oil production and a diverse microbial community associated with the degradation of petroleum. Here, we combine DNA-based stable-isotope probing (DNA-SIP) with metagenomics to elucidate the metabolic underpinnings of native alkane-degrading bacteria from the FSC. From two\n              13\n              C\n              n\n              -hexadecane SIP experiments using seawater from 5 and 700 m depths in the FSC, we obtained 42 metagenome-assembled genomes (MAGs) belonging to 19 genera, including two previously overlooked hydrocarbon-degrading bacteria,\n              Lentibacter\n              (Alphaproteobacteria) and\n              Dokdonia\n              (Bacteroidetes). Diversity surveys indicated\n              Lentibacter\n              were dominant members of the FSC, constituting up to 17% of these communities. Many of the SIP-enriched MAGs (20/42) encoded a complete alkane oxidation pathway, including alkane monooxygenase (AlkB), rubredoxin reductase (AlkT), and rubredoxin-2 (AlkG). Fourteen Aphaproteobacteria MAGs lacked AlkG for electron transfer. Instead, they encoded novel disulfide isomerases with iron-binding cysteine motifs conserved across rubredoxins.\n              Dokdonia\n              lacked AlkT and AlkG, however, their central alkane-degradation catabolic pathways were complete. We describe previously unrecognized bacteria capable of hydrocarbon degradation, including the dominant genera\n              Lentibacter\n              , which may continuously purge hydrocarbons released from oil exploration activities in the FSC. This advances the understanding of the diversity and physiologies of alkane degradation in the North Atlantic and provides evidence of new mechanisms used to metabolize alkanes.\n            \n            \n              IMPORTANCE\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n              \n            \n          , \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container-title":"mSystems","DOI":"10.1128/msystems.00619-23","ISSN":"2379-5077","issue":"5","journalAbbreviation":"mSystems","language":"en","note":"number: 5","page":"e00619-23","source":"DOI.org (Crossref)","title":"Exploring novel alkane-degradation pathways in uncultured bacteria from the North Atlantic Ocean","volume":"8","author":[{"family":"Vázquez Rosas Landa","given":"Mirna"},{"family":"De Anda","given":"Valerie"},{"family":"Rohwer","given":"Robin R."},{"family":"Angelova","given":"Angelina"},{"family":"Waldram","given":"Georgia"},{"family":"Gutierrez","given":"Tony"},{"family":"Baker","given":"Brett J."}],"editor":[{"family":"Mackelprang","given":"Rachel"}],"issued":{"date-parts":[["2023",10,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5]</w:t>
            </w:r>
            <w:r w:rsidRPr="00F8503F">
              <w:rPr>
                <w:rFonts w:ascii="Times New Roman" w:hAnsi="Times New Roman" w:cs="Times New Roman"/>
              </w:rPr>
              <w:fldChar w:fldCharType="end"/>
            </w:r>
          </w:p>
        </w:tc>
      </w:tr>
      <w:tr w:rsidR="00E84712" w:rsidRPr="00F8503F" w14:paraId="755867AF" w14:textId="77777777" w:rsidTr="005426E2">
        <w:trPr>
          <w:trHeight w:val="288"/>
        </w:trPr>
        <w:tc>
          <w:tcPr>
            <w:tcW w:w="959" w:type="dxa"/>
          </w:tcPr>
          <w:p w14:paraId="42858843"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7C94BE2"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soxXYZABC</w:t>
            </w:r>
          </w:p>
        </w:tc>
        <w:tc>
          <w:tcPr>
            <w:tcW w:w="7033" w:type="dxa"/>
          </w:tcPr>
          <w:p w14:paraId="2070D2E7" w14:textId="7D940ED2"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lphaproteobacteria</w:t>
            </w:r>
          </w:p>
        </w:tc>
        <w:tc>
          <w:tcPr>
            <w:tcW w:w="1155" w:type="dxa"/>
          </w:tcPr>
          <w:p w14:paraId="2357AB6E" w14:textId="33BBC6E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7KAPAN75","properties":{"formattedCitation":"[65]","plainCitation":"[65]","noteIndex":0},"citationItems":[{"id":5582,"uris":["http://zotero.org/users/local/tLbKPnjF/items/ZKVLDA4M"],"itemData":{"id":5582,"type":"article-journal","abstract":"ABSTRACT\n            \n              Microbes play a significant role in the degradation of petroleum hydrocarbons in the oceans, yet little is known about the native bacteria that metabolize hydrocarbons before an oil spill. The Faroe-Shetland Channel (FSC) is a deepwater subarctic region of the North Atlantic with prominent oil production and a diverse microbial community associated with the degradation of petroleum. Here, we combine DNA-based stable-isotope probing (DNA-SIP) with metagenomics to elucidate the metabolic underpinnings of native alkane-degrading bacteria from the FSC. From two\n              13\n              C\n              n\n              -hexadecane SIP experiments using seawater from 5 and 700 m depths in the FSC, we obtained 42 metagenome-assembled genomes (MAGs) belonging to 19 genera, including two previously overlooked hydrocarbon-degrading bacteria,\n              Lentibacter\n              (Alphaproteobacteria) and\n              Dokdonia\n              (Bacteroidetes). Diversity surveys indicated\n              Lentibacter\n              were dominant members of the FSC, constituting up to 17% of these communities. Many of the SIP-enriched MAGs (20/42) encoded a complete alkane oxidation pathway, including alkane monooxygenase (AlkB), rubredoxin reductase (AlkT), and rubredoxin-2 (AlkG). Fourteen Aphaproteobacteria MAGs lacked AlkG for electron transfer. Instead, they encoded novel disulfide isomerases with iron-binding cysteine motifs conserved across rubredoxins.\n              Dokdonia\n              lacked AlkT and AlkG, however, their central alkane-degradation catabolic pathways were complete. We describe previously unrecognized bacteria capable of hydrocarbon degradation, including the dominant genera\n              Lentibacter\n              , which may continuously purge hydrocarbons released from oil exploration activities in the FSC. This advances the understanding of the diversity and physiologies of alkane degradation in the North Atlantic and provides evidence of new mechanisms used to metabolize alkanes.\n            \n            \n              IMPORTANCE\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n              \n            \n          , \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container-title":"mSystems","DOI":"10.1128/msystems.00619-23","ISSN":"2379-5077","issue":"5","journalAbbreviation":"mSystems","language":"en","note":"number: 5","page":"e00619-23","source":"DOI.org (Crossref)","title":"Exploring novel alkane-degradation pathways in uncultured bacteria from the North Atlantic Ocean","volume":"8","author":[{"family":"Vázquez Rosas Landa","given":"Mirna"},{"family":"De Anda","given":"Valerie"},{"family":"Rohwer","given":"Robin R."},{"family":"Angelova","given":"Angelina"},{"family":"Waldram","given":"Georgia"},{"family":"Gutierrez","given":"Tony"},{"family":"Baker","given":"Brett J."}],"editor":[{"family":"Mackelprang","given":"Rachel"}],"issued":{"date-parts":[["2023",10,26]]}}}],"schema":"https://github.com/citation-style-language/schema/raw/master/csl-citation.json"} </w:instrText>
            </w:r>
            <w:r w:rsidRPr="00F8503F">
              <w:rPr>
                <w:rFonts w:ascii="Times New Roman" w:hAnsi="Times New Roman" w:cs="Times New Roman"/>
              </w:rPr>
              <w:fldChar w:fldCharType="separate"/>
            </w:r>
            <w:r w:rsidR="000E478D" w:rsidRPr="000E478D">
              <w:rPr>
                <w:rFonts w:ascii="Times New Roman" w:hAnsi="Times New Roman" w:cs="Times New Roman"/>
              </w:rPr>
              <w:t>[65]</w:t>
            </w:r>
            <w:r w:rsidRPr="00F8503F">
              <w:rPr>
                <w:rFonts w:ascii="Times New Roman" w:hAnsi="Times New Roman" w:cs="Times New Roman"/>
              </w:rPr>
              <w:fldChar w:fldCharType="end"/>
            </w:r>
          </w:p>
        </w:tc>
      </w:tr>
      <w:tr w:rsidR="00E84712" w:rsidRPr="00F8503F" w14:paraId="6BC1365D" w14:textId="77777777" w:rsidTr="005426E2">
        <w:trPr>
          <w:trHeight w:val="288"/>
        </w:trPr>
        <w:tc>
          <w:tcPr>
            <w:tcW w:w="959" w:type="dxa"/>
          </w:tcPr>
          <w:p w14:paraId="5B8EA4C6"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A54380B"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kT</w:t>
            </w:r>
          </w:p>
        </w:tc>
        <w:tc>
          <w:tcPr>
            <w:tcW w:w="7033" w:type="dxa"/>
          </w:tcPr>
          <w:p w14:paraId="5BF6B7FD"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lphaproteobacteria</w:t>
            </w:r>
          </w:p>
        </w:tc>
        <w:tc>
          <w:tcPr>
            <w:tcW w:w="1155" w:type="dxa"/>
          </w:tcPr>
          <w:p w14:paraId="22FD5561" w14:textId="75324B2D"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E478D">
              <w:rPr>
                <w:rFonts w:ascii="Times New Roman" w:hAnsi="Times New Roman" w:cs="Times New Roman"/>
              </w:rPr>
              <w:instrText xml:space="preserve"> ADDIN ZOTERO_ITEM CSL_CITATION {"citationID":"O4gtkTul","properties":{"formattedCitation":"[65]","plainCitation":"[65]","noteIndex":0},"citationItems":[{"id":5582,"uris":["http://zotero.org/users/local/tLbKPnjF/items/ZKVLDA4M"],"itemData":{"id":5582,"type":"article-journal","abstract":"ABSTRACT\n            \n              Microbes play a significant role in the degradation of petroleum hydrocarbons in the oceans, yet little is known about the native bacteria that metabolize hydrocarbons before an oil spill. The Faroe-Shetland Channel (FSC) is a deepwater subarctic region of the North Atlantic with prominent oil production and a diverse microbial community associated with the degradation of petroleum. Here, we combine DNA-based stable-isotope probing (DNA-SIP) with metagenomics to elucidate the metabolic underpinnings of native alkane-degrading bacteria from the FSC. From two\n              13\n              C\n              n\n              -hexadecane SIP experiments using seawater from 5 and 700 m depths in the FSC, we obtained 42 metagenome-assembled genomes (MAGs) belonging to 19 genera, including two previously overlooked hydrocarbon-degrading bacteria,\n              Lentibacter\n              (Alphaproteobacteria) and\n              Dokdonia\n              (Bacteroidetes). Diversity surveys indicated\n              Lentibacter\n              were dominant members of the FSC, constituting up to 17% of these communities. Many of the SIP-enriched MAGs (20/42) encoded a complete alkane oxidation pathway, including alkane monooxygenase (AlkB), rubredoxin reductase (AlkT), and rubredoxin-2 (AlkG). Fourteen Aphaproteobacteria MAGs lacked AlkG for electron transfer. Instead, they encoded novel disulfide isomerases with iron-binding cysteine motifs conserved across rubredoxins.\n              Dokdonia\n              lacked AlkT and AlkG, however, their central alkane-degradation catabolic pathways were complete. We describe previously unrecognized bacteria capable of hydrocarbon degradation, including the dominant genera\n              Lentibacter\n              , which may continuously purge hydrocarbons released from oil exploration activities in the FSC. This advances the understanding of the diversity and physiologies of alkane degradation in the North Atlantic and provides evidence of new mechanisms used to metabolize alkanes.\n            \n            \n              IMPORTANCE\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n              \n            \n          , \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container-title":"mSystems","DOI":"10.1128/msystems.00619-23","ISSN":"2379-5077","issue":"5","journalAbbreviation":"mSystems","language":"en","note":"number: 5","page":"e00619-23","source":"DOI.org (Crossref)","title":"Exploring novel alkane-degradation pathways in uncultured bacteria from the North Atlantic Ocean","volume":"8","author":[{"family":"Vázquez Rosas Landa","given":"Mirna"},{"family":"De Anda","given":"Valerie"},{"family":"Rohwer","given":"Robin R."},{"family":"Angelova","given":"Angelina"},{"family":"Waldram","given":"Georgia"},{"family":"Gutierrez","given":"Tony"},{"family":"Baker","given":"Brett J."}],"editor":[{"family":"Mackelprang","given":"Rachel"}],"issued":{"date-parts":[["2023",10,26]]}}}],"schema":"https://github.com/citation-style-language/schema/raw/master/csl-citation.json"} </w:instrText>
            </w:r>
            <w:r w:rsidRPr="00F8503F">
              <w:rPr>
                <w:rFonts w:ascii="Times New Roman" w:hAnsi="Times New Roman" w:cs="Times New Roman"/>
              </w:rPr>
              <w:fldChar w:fldCharType="separate"/>
            </w:r>
            <w:r w:rsidR="00724BC0" w:rsidRPr="000E478D">
              <w:rPr>
                <w:rFonts w:ascii="Times New Roman" w:hAnsi="Times New Roman" w:cs="Times New Roman"/>
              </w:rPr>
              <w:t>[65]</w:t>
            </w:r>
            <w:r w:rsidRPr="00F8503F">
              <w:rPr>
                <w:rFonts w:ascii="Times New Roman" w:hAnsi="Times New Roman" w:cs="Times New Roman"/>
              </w:rPr>
              <w:fldChar w:fldCharType="end"/>
            </w:r>
          </w:p>
        </w:tc>
      </w:tr>
      <w:tr w:rsidR="00E84712" w:rsidRPr="00F8503F" w14:paraId="175A719C" w14:textId="77777777" w:rsidTr="005426E2">
        <w:trPr>
          <w:trHeight w:val="288"/>
        </w:trPr>
        <w:tc>
          <w:tcPr>
            <w:tcW w:w="959" w:type="dxa"/>
          </w:tcPr>
          <w:p w14:paraId="6E4F7C9A"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7A6C12A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ompS</w:t>
            </w:r>
          </w:p>
        </w:tc>
        <w:tc>
          <w:tcPr>
            <w:tcW w:w="7033" w:type="dxa"/>
          </w:tcPr>
          <w:p w14:paraId="1F14BAD5"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 dieselolei</w:t>
            </w:r>
          </w:p>
        </w:tc>
        <w:tc>
          <w:tcPr>
            <w:tcW w:w="1155" w:type="dxa"/>
          </w:tcPr>
          <w:p w14:paraId="79504455" w14:textId="3B1FAE3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724BC0">
              <w:rPr>
                <w:rFonts w:ascii="Times New Roman" w:hAnsi="Times New Roman" w:cs="Times New Roman"/>
              </w:rPr>
              <w:instrText xml:space="preserve"> ADDIN ZOTERO_ITEM CSL_CITATION {"citationID":"3SuDLnOs","properties":{"formattedCitation":"[65]","plainCitation":"[65]","noteIndex":0},"citationItems":[{"id":5582,"uris":["http://zotero.org/users/local/tLbKPnjF/items/ZKVLDA4M"],"itemData":{"id":5582,"type":"article-journal","abstract":"ABSTRACT\n            \n              Microbes play a significant role in the degradation of petroleum hydrocarbons in the oceans, yet little is known about the native bacteria that metabolize hydrocarbons before an oil spill. The Faroe-Shetland Channel (FSC) is a deepwater subarctic region of the North Atlantic with prominent oil production and a diverse microbial community associated with the degradation of petroleum. Here, we combine DNA-based stable-isotope probing (DNA-SIP) with metagenomics to elucidate the metabolic underpinnings of native alkane-degrading bacteria from the FSC. From two\n              13\n              C\n              n\n              -hexadecane SIP experiments using seawater from 5 and 700 m depths in the FSC, we obtained 42 metagenome-assembled genomes (MAGs) belonging to 19 genera, including two previously overlooked hydrocarbon-degrading bacteria,\n              Lentibacter\n              (Alphaproteobacteria) and\n              Dokdonia\n              (Bacteroidetes). Diversity surveys indicated\n              Lentibacter\n              were dominant members of the FSC, constituting up to 17% of these communities. Many of the SIP-enriched MAGs (20/42) encoded a complete alkane oxidation pathway, including alkane monooxygenase (AlkB), rubredoxin reductase (AlkT), and rubredoxin-2 (AlkG). Fourteen Aphaproteobacteria MAGs lacked AlkG for electron transfer. Instead, they encoded novel disulfide isomerases with iron-binding cysteine motifs conserved across rubredoxins.\n              Dokdonia\n              lacked AlkT and AlkG, however, their central alkane-degradation catabolic pathways were complete. We describe previously unrecognized bacteria capable of hydrocarbon degradation, including the dominant genera\n              Lentibacter\n              , which may continuously purge hydrocarbons released from oil exploration activities in the FSC. This advances the understanding of the diversity and physiologies of alkane degradation in the North Atlantic and provides evidence of new mechanisms used to metabolize alkanes.\n            \n            \n              IMPORTANCE\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n              \n            \n          , \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container-title":"mSystems","DOI":"10.1128/msystems.00619-23","ISSN":"2379-5077","issue":"5","journalAbbreviation":"mSystems","language":"en","note":"number: 5","page":"e00619-23","source":"DOI.org (Crossref)","title":"Exploring novel alkane-degradation pathways in uncultured bacteria from the North Atlantic Ocean","volume":"8","author":[{"family":"Vázquez Rosas Landa","given":"Mirna"},{"family":"De Anda","given":"Valerie"},{"family":"Rohwer","given":"Robin R."},{"family":"Angelova","given":"Angelina"},{"family":"Waldram","given":"Georgia"},{"family":"Gutierrez","given":"Tony"},{"family":"Baker","given":"Brett J."}],"editor":[{"family":"Mackelprang","given":"Rachel"}],"issued":{"date-parts":[["2023",10,26]]}}}],"schema":"https://github.com/citation-style-language/schema/raw/master/csl-citation.json"} </w:instrText>
            </w:r>
            <w:r w:rsidRPr="00F8503F">
              <w:rPr>
                <w:rFonts w:ascii="Times New Roman" w:hAnsi="Times New Roman" w:cs="Times New Roman"/>
              </w:rPr>
              <w:fldChar w:fldCharType="separate"/>
            </w:r>
            <w:r w:rsidR="00724BC0" w:rsidRPr="00724BC0">
              <w:rPr>
                <w:rFonts w:ascii="Times New Roman" w:hAnsi="Times New Roman" w:cs="Times New Roman"/>
              </w:rPr>
              <w:t>[65]</w:t>
            </w:r>
            <w:r w:rsidRPr="00F8503F">
              <w:rPr>
                <w:rFonts w:ascii="Times New Roman" w:hAnsi="Times New Roman" w:cs="Times New Roman"/>
              </w:rPr>
              <w:fldChar w:fldCharType="end"/>
            </w:r>
          </w:p>
        </w:tc>
      </w:tr>
      <w:tr w:rsidR="00E84712" w:rsidRPr="00F8503F" w14:paraId="20759488" w14:textId="77777777" w:rsidTr="005426E2">
        <w:trPr>
          <w:trHeight w:val="288"/>
        </w:trPr>
        <w:tc>
          <w:tcPr>
            <w:tcW w:w="959" w:type="dxa"/>
          </w:tcPr>
          <w:p w14:paraId="03C5238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CF17C57"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orBC</w:t>
            </w:r>
          </w:p>
        </w:tc>
        <w:tc>
          <w:tcPr>
            <w:tcW w:w="7033" w:type="dxa"/>
          </w:tcPr>
          <w:p w14:paraId="173BDE37"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okdonia</w:t>
            </w:r>
          </w:p>
        </w:tc>
        <w:tc>
          <w:tcPr>
            <w:tcW w:w="1155" w:type="dxa"/>
          </w:tcPr>
          <w:p w14:paraId="6EC897D4" w14:textId="6D76300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724BC0">
              <w:rPr>
                <w:rFonts w:ascii="Times New Roman" w:hAnsi="Times New Roman" w:cs="Times New Roman"/>
              </w:rPr>
              <w:instrText xml:space="preserve"> ADDIN ZOTERO_ITEM CSL_CITATION {"citationID":"rpXgFkCe","properties":{"formattedCitation":"[65]","plainCitation":"[65]","noteIndex":0},"citationItems":[{"id":5582,"uris":["http://zotero.org/users/local/tLbKPnjF/items/ZKVLDA4M"],"itemData":{"id":5582,"type":"article-journal","abstract":"ABSTRACT\n            \n              Microbes play a significant role in the degradation of petroleum hydrocarbons in the oceans, yet little is known about the native bacteria that metabolize hydrocarbons before an oil spill. The Faroe-Shetland Channel (FSC) is a deepwater subarctic region of the North Atlantic with prominent oil production and a diverse microbial community associated with the degradation of petroleum. Here, we combine DNA-based stable-isotope probing (DNA-SIP) with metagenomics to elucidate the metabolic underpinnings of native alkane-degrading bacteria from the FSC. From two\n              13\n              C\n              n\n              -hexadecane SIP experiments using seawater from 5 and 700 m depths in the FSC, we obtained 42 metagenome-assembled genomes (MAGs) belonging to 19 genera, including two previously overlooked hydrocarbon-degrading bacteria,\n              Lentibacter\n              (Alphaproteobacteria) and\n              Dokdonia\n              (Bacteroidetes). Diversity surveys indicated\n              Lentibacter\n              were dominant members of the FSC, constituting up to 17% of these communities. Many of the SIP-enriched MAGs (20/42) encoded a complete alkane oxidation pathway, including alkane monooxygenase (AlkB), rubredoxin reductase (AlkT), and rubredoxin-2 (AlkG). Fourteen Aphaproteobacteria MAGs lacked AlkG for electron transfer. Instead, they encoded novel disulfide isomerases with iron-binding cysteine motifs conserved across rubredoxins.\n              Dokdonia\n              lacked AlkT and AlkG, however, their central alkane-degradation catabolic pathways were complete. We describe previously unrecognized bacteria capable of hydrocarbon degradation, including the dominant genera\n              Lentibacter\n              , which may continuously purge hydrocarbons released from oil exploration activities in the FSC. This advances the understanding of the diversity and physiologies of alkane degradation in the North Atlantic and provides evidence of new mechanisms used to metabolize alkanes.\n            \n            \n              IMPORTANCE\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n              \n            \n          , \n            \n              Petroleum pollution in the ocean has increased because of rapid population growth and modernization, requiring urgent remediation. Our understanding of the metabolic response of native microbial communities to oil spills is not well understood. Here, we explored the baseline hydrocarbon-degrading communities of a subarctic Atlantic region to uncover the metabolic potential of the bacteria that inhabit the surface and subsurface water. We conducted enrichments with a\n              13\n              C-labeled hydrocarbon to capture the fraction of the community actively using the hydrocarbon. We then combined this approach with metagenomics to identify the metabolic potential of this hydrocarbon-degrading community. This revealed previously undescribed uncultured bacteria with unique metabolic mechanisms involved in aerobic hydrocarbon degradation, indicating that temperature may be pivotal in structuring hydrocarbon-degrading baseline communities. Our findings highlight gaps in our understanding of the metabolic complexity of hydrocarbon degradation by native marine microbial communities.","container-title":"mSystems","DOI":"10.1128/msystems.00619-23","ISSN":"2379-5077","issue":"5","journalAbbreviation":"mSystems","language":"en","note":"number: 5","page":"e00619-23","source":"DOI.org (Crossref)","title":"Exploring novel alkane-degradation pathways in uncultured bacteria from the North Atlantic Ocean","volume":"8","author":[{"family":"Vázquez Rosas Landa","given":"Mirna"},{"family":"De Anda","given":"Valerie"},{"family":"Rohwer","given":"Robin R."},{"family":"Angelova","given":"Angelina"},{"family":"Waldram","given":"Georgia"},{"family":"Gutierrez","given":"Tony"},{"family":"Baker","given":"Brett J."}],"editor":[{"family":"Mackelprang","given":"Rachel"}],"issued":{"date-parts":[["2023",10,26]]}}}],"schema":"https://github.com/citation-style-language/schema/raw/master/csl-citation.json"} </w:instrText>
            </w:r>
            <w:r w:rsidRPr="00F8503F">
              <w:rPr>
                <w:rFonts w:ascii="Times New Roman" w:hAnsi="Times New Roman" w:cs="Times New Roman"/>
              </w:rPr>
              <w:fldChar w:fldCharType="separate"/>
            </w:r>
            <w:r w:rsidR="00724BC0" w:rsidRPr="00724BC0">
              <w:rPr>
                <w:rFonts w:ascii="Times New Roman" w:hAnsi="Times New Roman" w:cs="Times New Roman"/>
              </w:rPr>
              <w:t>[65]</w:t>
            </w:r>
            <w:r w:rsidRPr="00F8503F">
              <w:rPr>
                <w:rFonts w:ascii="Times New Roman" w:hAnsi="Times New Roman" w:cs="Times New Roman"/>
              </w:rPr>
              <w:fldChar w:fldCharType="end"/>
            </w:r>
          </w:p>
        </w:tc>
      </w:tr>
      <w:tr w:rsidR="00E84712" w:rsidRPr="00F8503F" w14:paraId="524A7AD0" w14:textId="77777777" w:rsidTr="005426E2">
        <w:trPr>
          <w:trHeight w:val="288"/>
        </w:trPr>
        <w:tc>
          <w:tcPr>
            <w:tcW w:w="959" w:type="dxa"/>
          </w:tcPr>
          <w:p w14:paraId="59CFEA4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85B09C6"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prAB</w:t>
            </w:r>
          </w:p>
        </w:tc>
        <w:tc>
          <w:tcPr>
            <w:tcW w:w="7033" w:type="dxa"/>
          </w:tcPr>
          <w:p w14:paraId="7792A6F3" w14:textId="46C7B095"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 Syntrophales, Desulfobacteraceae, Abyssubacteria</w:t>
            </w:r>
          </w:p>
        </w:tc>
        <w:tc>
          <w:tcPr>
            <w:tcW w:w="1155" w:type="dxa"/>
          </w:tcPr>
          <w:p w14:paraId="501BB70E" w14:textId="4EC54D45"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724BC0">
              <w:rPr>
                <w:rFonts w:ascii="Times New Roman" w:hAnsi="Times New Roman" w:cs="Times New Roman"/>
              </w:rPr>
              <w:instrText xml:space="preserve"> ADDIN ZOTERO_ITEM CSL_CITATION {"citationID":"a1lvlf189pc","properties":{"formattedCitation":"[66]","plainCitation":"[66]","noteIndex":0},"citationItems":[{"id":5552,"uris":["http://zotero.org/users/local/tLbKPnjF/items/M4GUJHE5"],"itemData":{"id":5552,"type":"article-journal","abstract":"Abstract\n            \n              Background\n              Cyanobacteria and eukaryotic phytoplankton produce long-chain alkanes and generate around 100 times greater quantities of hydrocarbons in the ocean compared to natural seeps and anthropogenic sources. Yet, these compounds do not accumulate in the water column, suggesting rapid biodegradation by co-localized microbial populations. Despite their ecological importance, the identities of microbes involved in this cryptic hydrocarbon cycle are mostly unknown. Here, we identified genes encoding enzymes involved in the hydrocarbon cycle across the salinity gradient of a remote, vertically stratified, seawater-containing High Arctic lake that is isolated from anthropogenic petroleum sources and natural seeps. Metagenomic analysis revealed diverse hydrocarbon cycling genes and populations, with patterns of variation along gradients of light, salinity, oxygen, and sulfur that are relevant to freshwater, oceanic, hadal, and anoxic deep sea ecosystems.\n            \n            \n              Results\n              Analyzing genes and metagenome-assembled genomes down the water column of Lake A in the Canadian High Arctic, we detected microbial hydrocarbon production and degradation pathways at all depths, from surface freshwaters to dark, saline, anoxic waters. In addition to Cyanobacteria, members of the phyla Flavobacteria, Nitrospina, Deltaproteobacteria, Planctomycetes, and Verrucomicrobia had pathways for alkane and alkene production, providing additional sources of biogenic hydrocarbons. Known oil-degrading microorganisms were poorly represented in the system, while long-chain hydrocarbon degradation genes were identified in various freshwater and marine lineages such as Actinobacteria, Schleiferiaceae, and Marinimicrobia. Genes involved in sulfur and nitrogen compound transformations were abundant in hydrocarbon producing and degrading lineages, suggesting strong interconnections with nitrogen and sulfur cycles and a potential for widespread distribution in the ocean.\n            \n            \n              Conclusions\n              Our detailed metagenomic analyses across water column gradients in a remote petroleum-free lake derived from the Arctic Ocean suggest that the current estimation of bacterial hydrocarbon production in the ocean could be substantially underestimated by neglecting non-phototrophic production and by not taking low oxygen zones into account. Our findings also suggest that biogenic hydrocarbons may sustain a large fraction of freshwater and oceanic microbiomes, with global biogeochemical implications for carbon, sulfur, and nitrogen cycles.","container-title":"Microbiome","DOI":"10.1186/s40168-023-01537-7","ISSN":"2049-2618","issue":"1","journalAbbreviation":"Microbiome","language":"en","note":"number: 1","page":"104","source":"DOI.org (Crossref)","title":"Genomic insights into cryptic cycles of microbial hydrocarbon production and degradation in contiguous freshwater and marine microbiomes","volume":"11","author":[{"family":"Vigneron","given":"Adrien"},{"family":"Cruaud","given":"Perrine"},{"family":"Lovejoy","given":"Connie"},{"family":"Vincent","given":"Warwick F."}],"issued":{"date-parts":[["2023",5,12]]}}}],"schema":"https://github.com/citation-style-language/schema/raw/master/csl-citation.json"} </w:instrText>
            </w:r>
            <w:r w:rsidRPr="00F8503F">
              <w:rPr>
                <w:rFonts w:ascii="Times New Roman" w:hAnsi="Times New Roman" w:cs="Times New Roman"/>
              </w:rPr>
              <w:fldChar w:fldCharType="separate"/>
            </w:r>
            <w:r w:rsidR="00724BC0" w:rsidRPr="00724BC0">
              <w:rPr>
                <w:rFonts w:ascii="Times New Roman" w:hAnsi="Times New Roman" w:cs="Times New Roman"/>
              </w:rPr>
              <w:t>[66]</w:t>
            </w:r>
            <w:r w:rsidRPr="00F8503F">
              <w:rPr>
                <w:rFonts w:ascii="Times New Roman" w:hAnsi="Times New Roman" w:cs="Times New Roman"/>
              </w:rPr>
              <w:fldChar w:fldCharType="end"/>
            </w:r>
          </w:p>
        </w:tc>
      </w:tr>
      <w:tr w:rsidR="00E84712" w:rsidRPr="00F8503F" w14:paraId="49BD04F8" w14:textId="77777777" w:rsidTr="005426E2">
        <w:trPr>
          <w:trHeight w:val="288"/>
        </w:trPr>
        <w:tc>
          <w:tcPr>
            <w:tcW w:w="959" w:type="dxa"/>
          </w:tcPr>
          <w:p w14:paraId="587A6EF5"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6BFF839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dsrAB</w:t>
            </w:r>
          </w:p>
        </w:tc>
        <w:tc>
          <w:tcPr>
            <w:tcW w:w="7033" w:type="dxa"/>
          </w:tcPr>
          <w:p w14:paraId="446943B4"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esulfatiglandales, Abyssubacteria</w:t>
            </w:r>
          </w:p>
        </w:tc>
        <w:tc>
          <w:tcPr>
            <w:tcW w:w="1155" w:type="dxa"/>
          </w:tcPr>
          <w:p w14:paraId="15571B3F" w14:textId="013FB249"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724BC0">
              <w:rPr>
                <w:rFonts w:ascii="Times New Roman" w:hAnsi="Times New Roman" w:cs="Times New Roman"/>
              </w:rPr>
              <w:instrText xml:space="preserve"> ADDIN ZOTERO_ITEM CSL_CITATION {"citationID":"Y3O7heS4","properties":{"formattedCitation":"[66]","plainCitation":"[66]","noteIndex":0},"citationItems":[{"id":5552,"uris":["http://zotero.org/users/local/tLbKPnjF/items/M4GUJHE5"],"itemData":{"id":5552,"type":"article-journal","abstract":"Abstract\n            \n              Background\n              Cyanobacteria and eukaryotic phytoplankton produce long-chain alkanes and generate around 100 times greater quantities of hydrocarbons in the ocean compared to natural seeps and anthropogenic sources. Yet, these compounds do not accumulate in the water column, suggesting rapid biodegradation by co-localized microbial populations. Despite their ecological importance, the identities of microbes involved in this cryptic hydrocarbon cycle are mostly unknown. Here, we identified genes encoding enzymes involved in the hydrocarbon cycle across the salinity gradient of a remote, vertically stratified, seawater-containing High Arctic lake that is isolated from anthropogenic petroleum sources and natural seeps. Metagenomic analysis revealed diverse hydrocarbon cycling genes and populations, with patterns of variation along gradients of light, salinity, oxygen, and sulfur that are relevant to freshwater, oceanic, hadal, and anoxic deep sea ecosystems.\n            \n            \n              Results\n              Analyzing genes and metagenome-assembled genomes down the water column of Lake A in the Canadian High Arctic, we detected microbial hydrocarbon production and degradation pathways at all depths, from surface freshwaters to dark, saline, anoxic waters. In addition to Cyanobacteria, members of the phyla Flavobacteria, Nitrospina, Deltaproteobacteria, Planctomycetes, and Verrucomicrobia had pathways for alkane and alkene production, providing additional sources of biogenic hydrocarbons. Known oil-degrading microorganisms were poorly represented in the system, while long-chain hydrocarbon degradation genes were identified in various freshwater and marine lineages such as Actinobacteria, Schleiferiaceae, and Marinimicrobia. Genes involved in sulfur and nitrogen compound transformations were abundant in hydrocarbon producing and degrading lineages, suggesting strong interconnections with nitrogen and sulfur cycles and a potential for widespread distribution in the ocean.\n            \n            \n              Conclusions\n              Our detailed metagenomic analyses across water column gradients in a remote petroleum-free lake derived from the Arctic Ocean suggest that the current estimation of bacterial hydrocarbon production in the ocean could be substantially underestimated by neglecting non-phototrophic production and by not taking low oxygen zones into account. Our findings also suggest that biogenic hydrocarbons may sustain a large fraction of freshwater and oceanic microbiomes, with global biogeochemical implications for carbon, sulfur, and nitrogen cycles.","container-title":"Microbiome","DOI":"10.1186/s40168-023-01537-7","ISSN":"2049-2618","issue":"1","journalAbbreviation":"Microbiome","language":"en","note":"number: 1","page":"104","source":"DOI.org (Crossref)","title":"Genomic insights into cryptic cycles of microbial hydrocarbon production and degradation in contiguous freshwater and marine microbiomes","volume":"11","author":[{"family":"Vigneron","given":"Adrien"},{"family":"Cruaud","given":"Perrine"},{"family":"Lovejoy","given":"Connie"},{"family":"Vincent","given":"Warwick F."}],"issued":{"date-parts":[["2023",5,12]]}}}],"schema":"https://github.com/citation-style-language/schema/raw/master/csl-citation.json"} </w:instrText>
            </w:r>
            <w:r w:rsidRPr="00F8503F">
              <w:rPr>
                <w:rFonts w:ascii="Times New Roman" w:hAnsi="Times New Roman" w:cs="Times New Roman"/>
              </w:rPr>
              <w:fldChar w:fldCharType="separate"/>
            </w:r>
            <w:r w:rsidR="00724BC0" w:rsidRPr="00724BC0">
              <w:rPr>
                <w:rFonts w:ascii="Times New Roman" w:hAnsi="Times New Roman" w:cs="Times New Roman"/>
              </w:rPr>
              <w:t>[66]</w:t>
            </w:r>
            <w:r w:rsidRPr="00F8503F">
              <w:rPr>
                <w:rFonts w:ascii="Times New Roman" w:hAnsi="Times New Roman" w:cs="Times New Roman"/>
              </w:rPr>
              <w:fldChar w:fldCharType="end"/>
            </w:r>
          </w:p>
        </w:tc>
      </w:tr>
      <w:tr w:rsidR="00E84712" w:rsidRPr="00F8503F" w14:paraId="6016F91D" w14:textId="77777777" w:rsidTr="005426E2">
        <w:trPr>
          <w:trHeight w:val="288"/>
        </w:trPr>
        <w:tc>
          <w:tcPr>
            <w:tcW w:w="959" w:type="dxa"/>
          </w:tcPr>
          <w:p w14:paraId="73748A10"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58E17E33"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sdA</w:t>
            </w:r>
          </w:p>
        </w:tc>
        <w:tc>
          <w:tcPr>
            <w:tcW w:w="7033" w:type="dxa"/>
          </w:tcPr>
          <w:p w14:paraId="5DB34411" w14:textId="6A5C463D"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Flavobacteria</w:t>
            </w:r>
          </w:p>
        </w:tc>
        <w:tc>
          <w:tcPr>
            <w:tcW w:w="1155" w:type="dxa"/>
          </w:tcPr>
          <w:p w14:paraId="41471C56" w14:textId="6BC472B9"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rPr>
              <w:fldChar w:fldCharType="begin"/>
            </w:r>
            <w:r w:rsidR="00724BC0">
              <w:rPr>
                <w:rFonts w:ascii="Times New Roman" w:hAnsi="Times New Roman" w:cs="Times New Roman"/>
              </w:rPr>
              <w:instrText xml:space="preserve"> ADDIN ZOTERO_ITEM CSL_CITATION {"citationID":"NZpt1mAG","properties":{"formattedCitation":"[66]","plainCitation":"[66]","noteIndex":0},"citationItems":[{"id":5552,"uris":["http://zotero.org/users/local/tLbKPnjF/items/M4GUJHE5"],"itemData":{"id":5552,"type":"article-journal","abstract":"Abstract\n            \n              Background\n              Cyanobacteria and eukaryotic phytoplankton produce long-chain alkanes and generate around 100 times greater quantities of hydrocarbons in the ocean compared to natural seeps and anthropogenic sources. Yet, these compounds do not accumulate in the water column, suggesting rapid biodegradation by co-localized microbial populations. Despite their ecological importance, the identities of microbes involved in this cryptic hydrocarbon cycle are mostly unknown. Here, we identified genes encoding enzymes involved in the hydrocarbon cycle across the salinity gradient of a remote, vertically stratified, seawater-containing High Arctic lake that is isolated from anthropogenic petroleum sources and natural seeps. Metagenomic analysis revealed diverse hydrocarbon cycling genes and populations, with patterns of variation along gradients of light, salinity, oxygen, and sulfur that are relevant to freshwater, oceanic, hadal, and anoxic deep sea ecosystems.\n            \n            \n              Results\n              Analyzing genes and metagenome-assembled genomes down the water column of Lake A in the Canadian High Arctic, we detected microbial hydrocarbon production and degradation pathways at all depths, from surface freshwaters to dark, saline, anoxic waters. In addition to Cyanobacteria, members of the phyla Flavobacteria, Nitrospina, Deltaproteobacteria, Planctomycetes, and Verrucomicrobia had pathways for alkane and alkene production, providing additional sources of biogenic hydrocarbons. Known oil-degrading microorganisms were poorly represented in the system, while long-chain hydrocarbon degradation genes were identified in various freshwater and marine lineages such as Actinobacteria, Schleiferiaceae, and Marinimicrobia. Genes involved in sulfur and nitrogen compound transformations were abundant in hydrocarbon producing and degrading lineages, suggesting strong interconnections with nitrogen and sulfur cycles and a potential for widespread distribution in the ocean.\n            \n            \n              Conclusions\n              Our detailed metagenomic analyses across water column gradients in a remote petroleum-free lake derived from the Arctic Ocean suggest that the current estimation of bacterial hydrocarbon production in the ocean could be substantially underestimated by neglecting non-phototrophic production and by not taking low oxygen zones into account. Our findings also suggest that biogenic hydrocarbons may sustain a large fraction of freshwater and oceanic microbiomes, with global biogeochemical implications for carbon, sulfur, and nitrogen cycles.","container-title":"Microbiome","DOI":"10.1186/s40168-023-01537-7","ISSN":"2049-2618","issue":"1","journalAbbreviation":"Microbiome","language":"en","note":"number: 1","page":"104","source":"DOI.org (Crossref)","title":"Genomic insights into cryptic cycles of microbial hydrocarbon production and degradation in contiguous freshwater and marine microbiomes","volume":"11","author":[{"family":"Vigneron","given":"Adrien"},{"family":"Cruaud","given":"Perrine"},{"family":"Lovejoy","given":"Connie"},{"family":"Vincent","given":"Warwick F."}],"issued":{"date-parts":[["2023",5,12]]}}}],"schema":"https://github.com/citation-style-language/schema/raw/master/csl-citation.json"} </w:instrText>
            </w:r>
            <w:r w:rsidRPr="00F8503F">
              <w:rPr>
                <w:rFonts w:ascii="Times New Roman" w:hAnsi="Times New Roman" w:cs="Times New Roman"/>
              </w:rPr>
              <w:fldChar w:fldCharType="separate"/>
            </w:r>
            <w:r w:rsidR="00724BC0" w:rsidRPr="00724BC0">
              <w:rPr>
                <w:rFonts w:ascii="Times New Roman" w:hAnsi="Times New Roman" w:cs="Times New Roman"/>
              </w:rPr>
              <w:t>[66]</w:t>
            </w:r>
            <w:r w:rsidRPr="00F8503F">
              <w:rPr>
                <w:rFonts w:ascii="Times New Roman" w:hAnsi="Times New Roman" w:cs="Times New Roman"/>
              </w:rPr>
              <w:fldChar w:fldCharType="end"/>
            </w:r>
          </w:p>
        </w:tc>
      </w:tr>
      <w:tr w:rsidR="00E84712" w:rsidRPr="00F8503F" w14:paraId="5AC58177" w14:textId="77777777" w:rsidTr="005426E2">
        <w:trPr>
          <w:trHeight w:val="288"/>
        </w:trPr>
        <w:tc>
          <w:tcPr>
            <w:tcW w:w="959" w:type="dxa"/>
          </w:tcPr>
          <w:p w14:paraId="6C5FC09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06D93F7"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oleC </w:t>
            </w:r>
          </w:p>
        </w:tc>
        <w:tc>
          <w:tcPr>
            <w:tcW w:w="7033" w:type="dxa"/>
          </w:tcPr>
          <w:p w14:paraId="76D23C79"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eltaproteobacteria</w:t>
            </w:r>
          </w:p>
        </w:tc>
        <w:tc>
          <w:tcPr>
            <w:tcW w:w="1155" w:type="dxa"/>
          </w:tcPr>
          <w:p w14:paraId="7A66F4AD" w14:textId="7C352514"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724BC0">
              <w:rPr>
                <w:rFonts w:ascii="Times New Roman" w:hAnsi="Times New Roman" w:cs="Times New Roman"/>
              </w:rPr>
              <w:instrText xml:space="preserve"> ADDIN ZOTERO_ITEM CSL_CITATION {"citationID":"YSQ3ac6g","properties":{"formattedCitation":"[66]","plainCitation":"[66]","noteIndex":0},"citationItems":[{"id":5552,"uris":["http://zotero.org/users/local/tLbKPnjF/items/M4GUJHE5"],"itemData":{"id":5552,"type":"article-journal","abstract":"Abstract\n            \n              Background\n              Cyanobacteria and eukaryotic phytoplankton produce long-chain alkanes and generate around 100 times greater quantities of hydrocarbons in the ocean compared to natural seeps and anthropogenic sources. Yet, these compounds do not accumulate in the water column, suggesting rapid biodegradation by co-localized microbial populations. Despite their ecological importance, the identities of microbes involved in this cryptic hydrocarbon cycle are mostly unknown. Here, we identified genes encoding enzymes involved in the hydrocarbon cycle across the salinity gradient of a remote, vertically stratified, seawater-containing High Arctic lake that is isolated from anthropogenic petroleum sources and natural seeps. Metagenomic analysis revealed diverse hydrocarbon cycling genes and populations, with patterns of variation along gradients of light, salinity, oxygen, and sulfur that are relevant to freshwater, oceanic, hadal, and anoxic deep sea ecosystems.\n            \n            \n              Results\n              Analyzing genes and metagenome-assembled genomes down the water column of Lake A in the Canadian High Arctic, we detected microbial hydrocarbon production and degradation pathways at all depths, from surface freshwaters to dark, saline, anoxic waters. In addition to Cyanobacteria, members of the phyla Flavobacteria, Nitrospina, Deltaproteobacteria, Planctomycetes, and Verrucomicrobia had pathways for alkane and alkene production, providing additional sources of biogenic hydrocarbons. Known oil-degrading microorganisms were poorly represented in the system, while long-chain hydrocarbon degradation genes were identified in various freshwater and marine lineages such as Actinobacteria, Schleiferiaceae, and Marinimicrobia. Genes involved in sulfur and nitrogen compound transformations were abundant in hydrocarbon producing and degrading lineages, suggesting strong interconnections with nitrogen and sulfur cycles and a potential for widespread distribution in the ocean.\n            \n            \n              Conclusions\n              Our detailed metagenomic analyses across water column gradients in a remote petroleum-free lake derived from the Arctic Ocean suggest that the current estimation of bacterial hydrocarbon production in the ocean could be substantially underestimated by neglecting non-phototrophic production and by not taking low oxygen zones into account. Our findings also suggest that biogenic hydrocarbons may sustain a large fraction of freshwater and oceanic microbiomes, with global biogeochemical implications for carbon, sulfur, and nitrogen cycles.","container-title":"Microbiome","DOI":"10.1186/s40168-023-01537-7","ISSN":"2049-2618","issue":"1","journalAbbreviation":"Microbiome","language":"en","note":"number: 1","page":"104","source":"DOI.org (Crossref)","title":"Genomic insights into cryptic cycles of microbial hydrocarbon production and degradation in contiguous freshwater and marine microbiomes","volume":"11","author":[{"family":"Vigneron","given":"Adrien"},{"family":"Cruaud","given":"Perrine"},{"family":"Lovejoy","given":"Connie"},{"family":"Vincent","given":"Warwick F."}],"issued":{"date-parts":[["2023",5,12]]}}}],"schema":"https://github.com/citation-style-language/schema/raw/master/csl-citation.json"} </w:instrText>
            </w:r>
            <w:r w:rsidRPr="00F8503F">
              <w:rPr>
                <w:rFonts w:ascii="Times New Roman" w:hAnsi="Times New Roman" w:cs="Times New Roman"/>
              </w:rPr>
              <w:fldChar w:fldCharType="separate"/>
            </w:r>
            <w:r w:rsidR="00724BC0" w:rsidRPr="00724BC0">
              <w:rPr>
                <w:rFonts w:ascii="Times New Roman" w:hAnsi="Times New Roman" w:cs="Times New Roman"/>
              </w:rPr>
              <w:t>[66]</w:t>
            </w:r>
            <w:r w:rsidRPr="00F8503F">
              <w:rPr>
                <w:rFonts w:ascii="Times New Roman" w:hAnsi="Times New Roman" w:cs="Times New Roman"/>
              </w:rPr>
              <w:fldChar w:fldCharType="end"/>
            </w:r>
          </w:p>
        </w:tc>
      </w:tr>
      <w:tr w:rsidR="00E84712" w:rsidRPr="00F8503F" w14:paraId="50D6CF0A" w14:textId="77777777" w:rsidTr="005426E2">
        <w:trPr>
          <w:trHeight w:val="288"/>
        </w:trPr>
        <w:tc>
          <w:tcPr>
            <w:tcW w:w="959" w:type="dxa"/>
          </w:tcPr>
          <w:p w14:paraId="2AF3383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FC18D3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gL</w:t>
            </w:r>
          </w:p>
        </w:tc>
        <w:tc>
          <w:tcPr>
            <w:tcW w:w="7033" w:type="dxa"/>
          </w:tcPr>
          <w:p w14:paraId="4F53905C" w14:textId="6D9DEA3D"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hewanella</w:t>
            </w:r>
          </w:p>
        </w:tc>
        <w:tc>
          <w:tcPr>
            <w:tcW w:w="1155" w:type="dxa"/>
          </w:tcPr>
          <w:p w14:paraId="53D5EC4B" w14:textId="3B5C9AF4"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fldChar w:fldCharType="begin"/>
            </w:r>
            <w:r w:rsidR="00724BC0">
              <w:rPr>
                <w:rFonts w:ascii="Times New Roman" w:hAnsi="Times New Roman" w:cs="Times New Roman"/>
                <w:i/>
                <w:iCs/>
              </w:rPr>
              <w:instrText xml:space="preserve"> ADDIN ZOTERO_ITEM CSL_CITATION {"citationID":"amTv80vL","properties":{"formattedCitation":"[67]","plainCitation":"[67]","noteIndex":0},"citationItems":[{"id":5598,"uris":["http://zotero.org/users/local/tLbKPnjF/items/IBUDJBSU"],"itemData":{"id":5598,"type":"article-journal","abstract":"Abstract\n            \n              Here we report the oil degradation genetic potential of six oil-degrading bacteria (ODB), previously used as a bioremediation consortium, isolated from the hydrocoral\n              Millepora alcicornis\n              and seawater. The strains were identified as\n              Halomonas\n              sp. (LC_1),\n              Cobetia\n              sp. (LC_6),\n              Pseudoalteromonas shioyasakiensis\n              (LC_2),\n              Halopseudomonas aestusnigri\n              (LC_3),\n              Shewanella algae\n              (LC_4), and\n              Brucella intermedia\n              (LC_5). The taxonomic identification differed from that of the original paper when we used whole genome gene markers instead of just 16S rRNA gene. Genes responsible for the degradation of aromatic hydrocarbons and n-alkanes were found in all genomes, although different (and complementary) steps of the metabolic pathways were unique to each strain. Genes for naphthalene and toluene degradation were found in various strains. We annotated quinate degradation genes in LC_6, while LC_3 and LC_5 presented genes for biosurfactant and rhamnolipid biosynthesis. We also annotated genes related to beneficial mechanisms for corals, such as genes involved in nitrogen and DMSP metabolism, cobalamin biosynthesis and antimicrobial compounds production. Our findings reinforce the importance of using bacterial consortia for bioremediation approaches instead of single strains, due to their complementary genomic arsenals. We also propose a genome-based framework to select complementary ODB that can provide additional benefits to coral health.","container-title":"Scientific Reports","DOI":"10.1038/s41598-023-38512-z","ISSN":"2045-2322","issue":"1","journalAbbreviation":"Sci Rep","language":"en","note":"number: 1","page":"12273","source":"DOI.org (Crossref)","title":"Genome analysis of a coral-associated bacterial consortium highlights complementary hydrocarbon degradation ability and other beneficial mechanisms for the host","volume":"13","author":[{"family":"Villela","given":"Helena"},{"family":"Modolon","given":"Flúvio"},{"family":"Schultz","given":"Júnia"},{"family":"Delgadillo-Ordoñez","given":"Nathalia"},{"family":"Carvalho","given":"Susana"},{"family":"Soriano","given":"Adriana Ururahy"},{"family":"Peixoto","given":"Raquel Silva"}],"issued":{"date-parts":[["2023",7,28]]}}}],"schema":"https://github.com/citation-style-language/schema/raw/master/csl-citation.json"} </w:instrText>
            </w:r>
            <w:r w:rsidRPr="00F8503F">
              <w:rPr>
                <w:rFonts w:ascii="Times New Roman" w:hAnsi="Times New Roman" w:cs="Times New Roman"/>
                <w:i/>
                <w:iCs/>
              </w:rPr>
              <w:fldChar w:fldCharType="separate"/>
            </w:r>
            <w:r w:rsidR="00724BC0" w:rsidRPr="00724BC0">
              <w:rPr>
                <w:rFonts w:ascii="Times New Roman" w:hAnsi="Times New Roman" w:cs="Times New Roman"/>
              </w:rPr>
              <w:t>[67]</w:t>
            </w:r>
            <w:r w:rsidRPr="00F8503F">
              <w:rPr>
                <w:rFonts w:ascii="Times New Roman" w:hAnsi="Times New Roman" w:cs="Times New Roman"/>
                <w:i/>
                <w:iCs/>
              </w:rPr>
              <w:fldChar w:fldCharType="end"/>
            </w:r>
          </w:p>
        </w:tc>
      </w:tr>
      <w:tr w:rsidR="00E84712" w:rsidRPr="00F8503F" w14:paraId="40A36B6D" w14:textId="77777777" w:rsidTr="005426E2">
        <w:trPr>
          <w:trHeight w:val="288"/>
        </w:trPr>
        <w:tc>
          <w:tcPr>
            <w:tcW w:w="959" w:type="dxa"/>
          </w:tcPr>
          <w:p w14:paraId="5BD18BA5"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0E7310E"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qui</w:t>
            </w:r>
          </w:p>
        </w:tc>
        <w:tc>
          <w:tcPr>
            <w:tcW w:w="7033" w:type="dxa"/>
          </w:tcPr>
          <w:p w14:paraId="1051A015" w14:textId="5E30221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obetia</w:t>
            </w:r>
          </w:p>
        </w:tc>
        <w:tc>
          <w:tcPr>
            <w:tcW w:w="1155" w:type="dxa"/>
          </w:tcPr>
          <w:p w14:paraId="26770FBC" w14:textId="25778C7A"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fldChar w:fldCharType="begin"/>
            </w:r>
            <w:r w:rsidR="00724BC0">
              <w:rPr>
                <w:rFonts w:ascii="Times New Roman" w:hAnsi="Times New Roman" w:cs="Times New Roman"/>
                <w:i/>
                <w:iCs/>
              </w:rPr>
              <w:instrText xml:space="preserve"> ADDIN ZOTERO_ITEM CSL_CITATION {"citationID":"NNbkSRaz","properties":{"formattedCitation":"[67]","plainCitation":"[67]","noteIndex":0},"citationItems":[{"id":5598,"uris":["http://zotero.org/users/local/tLbKPnjF/items/IBUDJBSU"],"itemData":{"id":5598,"type":"article-journal","abstract":"Abstract\n            \n              Here we report the oil degradation genetic potential of six oil-degrading bacteria (ODB), previously used as a bioremediation consortium, isolated from the hydrocoral\n              Millepora alcicornis\n              and seawater. The strains were identified as\n              Halomonas\n              sp. (LC_1),\n              Cobetia\n              sp. (LC_6),\n              Pseudoalteromonas shioyasakiensis\n              (LC_2),\n              Halopseudomonas aestusnigri\n              (LC_3),\n              Shewanella algae\n              (LC_4), and\n              Brucella intermedia\n              (LC_5). The taxonomic identification differed from that of the original paper when we used whole genome gene markers instead of just 16S rRNA gene. Genes responsible for the degradation of aromatic hydrocarbons and n-alkanes were found in all genomes, although different (and complementary) steps of the metabolic pathways were unique to each strain. Genes for naphthalene and toluene degradation were found in various strains. We annotated quinate degradation genes in LC_6, while LC_3 and LC_5 presented genes for biosurfactant and rhamnolipid biosynthesis. We also annotated genes related to beneficial mechanisms for corals, such as genes involved in nitrogen and DMSP metabolism, cobalamin biosynthesis and antimicrobial compounds production. Our findings reinforce the importance of using bacterial consortia for bioremediation approaches instead of single strains, due to their complementary genomic arsenals. We also propose a genome-based framework to select complementary ODB that can provide additional benefits to coral health.","container-title":"Scientific Reports","DOI":"10.1038/s41598-023-38512-z","ISSN":"2045-2322","issue":"1","journalAbbreviation":"Sci Rep","language":"en","note":"number: 1","page":"12273","source":"DOI.org (Crossref)","title":"Genome analysis of a coral-associated bacterial consortium highlights complementary hydrocarbon degradation ability and other beneficial mechanisms for the host","volume":"13","author":[{"family":"Villela","given":"Helena"},{"family":"Modolon","given":"Flúvio"},{"family":"Schultz","given":"Júnia"},{"family":"Delgadillo-Ordoñez","given":"Nathalia"},{"family":"Carvalho","given":"Susana"},{"family":"Soriano","given":"Adriana Ururahy"},{"family":"Peixoto","given":"Raquel Silva"}],"issued":{"date-parts":[["2023",7,28]]}}}],"schema":"https://github.com/citation-style-language/schema/raw/master/csl-citation.json"} </w:instrText>
            </w:r>
            <w:r w:rsidRPr="00F8503F">
              <w:rPr>
                <w:rFonts w:ascii="Times New Roman" w:hAnsi="Times New Roman" w:cs="Times New Roman"/>
                <w:i/>
                <w:iCs/>
              </w:rPr>
              <w:fldChar w:fldCharType="separate"/>
            </w:r>
            <w:r w:rsidR="00724BC0" w:rsidRPr="00724BC0">
              <w:rPr>
                <w:rFonts w:ascii="Times New Roman" w:hAnsi="Times New Roman" w:cs="Times New Roman"/>
              </w:rPr>
              <w:t>[67]</w:t>
            </w:r>
            <w:r w:rsidRPr="00F8503F">
              <w:rPr>
                <w:rFonts w:ascii="Times New Roman" w:hAnsi="Times New Roman" w:cs="Times New Roman"/>
                <w:i/>
                <w:iCs/>
              </w:rPr>
              <w:fldChar w:fldCharType="end"/>
            </w:r>
          </w:p>
        </w:tc>
      </w:tr>
      <w:tr w:rsidR="00E84712" w:rsidRPr="00F8503F" w14:paraId="3959119B" w14:textId="77777777" w:rsidTr="005426E2">
        <w:trPr>
          <w:trHeight w:val="288"/>
        </w:trPr>
        <w:tc>
          <w:tcPr>
            <w:tcW w:w="959" w:type="dxa"/>
          </w:tcPr>
          <w:p w14:paraId="585CFD0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0264CE5E" w14:textId="11AEBAB2"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fadL</w:t>
            </w:r>
          </w:p>
        </w:tc>
        <w:tc>
          <w:tcPr>
            <w:tcW w:w="7033" w:type="dxa"/>
          </w:tcPr>
          <w:p w14:paraId="704D9C2D" w14:textId="773CFD3A"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 dieselolei B-5</w:t>
            </w:r>
          </w:p>
        </w:tc>
        <w:tc>
          <w:tcPr>
            <w:tcW w:w="1155" w:type="dxa"/>
          </w:tcPr>
          <w:p w14:paraId="6C6D54BF" w14:textId="477B4CE1"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fldChar w:fldCharType="begin"/>
            </w:r>
            <w:r w:rsidR="00724BC0">
              <w:rPr>
                <w:rFonts w:ascii="Times New Roman" w:hAnsi="Times New Roman" w:cs="Times New Roman"/>
                <w:i/>
                <w:iCs/>
              </w:rPr>
              <w:instrText xml:space="preserve"> ADDIN ZOTERO_ITEM CSL_CITATION {"citationID":"00dMP7e2","properties":{"formattedCitation":"[68]","plainCitation":"[68]","noteIndex":0},"citationItems":[{"id":5544,"uris":["http://zotero.org/users/local/tLbKPnjF/items/TUUTQ63M"],"itemData":{"id":5544,"type":"article-journal","container-title":"Frontiers in Microbiology","DOI":"10.3389/fmicb.2013.00116","ISSN":"1664-302X","journalAbbreviation":"Front. Microbiol.","source":"DOI.org (Crossref)","title":"Enzymes and genes involved in aerobic alkane degradation","URL":"http://journal.frontiersin.org/article/10.3389/fmicb.2013.00116/abstract","volume":"4","author":[{"family":"Wang","given":"Wanpeng"},{"family":"Shao","given":"Zongze"}],"accessed":{"date-parts":[["2025",2,6]]},"issued":{"date-parts":[["2013"]]}}}],"schema":"https://github.com/citation-style-language/schema/raw/master/csl-citation.json"} </w:instrText>
            </w:r>
            <w:r w:rsidRPr="00F8503F">
              <w:rPr>
                <w:rFonts w:ascii="Times New Roman" w:hAnsi="Times New Roman" w:cs="Times New Roman"/>
                <w:i/>
                <w:iCs/>
              </w:rPr>
              <w:fldChar w:fldCharType="separate"/>
            </w:r>
            <w:r w:rsidR="00724BC0" w:rsidRPr="00724BC0">
              <w:rPr>
                <w:rFonts w:ascii="Times New Roman" w:hAnsi="Times New Roman" w:cs="Times New Roman"/>
              </w:rPr>
              <w:t>[68]</w:t>
            </w:r>
            <w:r w:rsidRPr="00F8503F">
              <w:rPr>
                <w:rFonts w:ascii="Times New Roman" w:hAnsi="Times New Roman" w:cs="Times New Roman"/>
                <w:i/>
                <w:iCs/>
              </w:rPr>
              <w:fldChar w:fldCharType="end"/>
            </w:r>
          </w:p>
        </w:tc>
      </w:tr>
      <w:tr w:rsidR="00E84712" w:rsidRPr="00F8503F" w14:paraId="1968E9A0" w14:textId="77777777" w:rsidTr="005426E2">
        <w:trPr>
          <w:trHeight w:val="288"/>
        </w:trPr>
        <w:tc>
          <w:tcPr>
            <w:tcW w:w="959" w:type="dxa"/>
          </w:tcPr>
          <w:p w14:paraId="290548A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AC0938B" w14:textId="2689BE62"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lpS </w:t>
            </w:r>
          </w:p>
        </w:tc>
        <w:tc>
          <w:tcPr>
            <w:tcW w:w="7033" w:type="dxa"/>
          </w:tcPr>
          <w:p w14:paraId="58E91EC6" w14:textId="0D5977F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aeruginosa PAO1</w:t>
            </w:r>
          </w:p>
        </w:tc>
        <w:tc>
          <w:tcPr>
            <w:tcW w:w="1155" w:type="dxa"/>
          </w:tcPr>
          <w:p w14:paraId="024E85A0" w14:textId="290B9301"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i/>
                <w:iCs/>
              </w:rPr>
              <w:fldChar w:fldCharType="begin"/>
            </w:r>
            <w:r w:rsidR="00724BC0">
              <w:rPr>
                <w:rFonts w:ascii="Times New Roman" w:hAnsi="Times New Roman" w:cs="Times New Roman"/>
                <w:i/>
                <w:iCs/>
              </w:rPr>
              <w:instrText xml:space="preserve"> ADDIN ZOTERO_ITEM CSL_CITATION {"citationID":"sRuOuMrh","properties":{"formattedCitation":"[68]","plainCitation":"[68]","noteIndex":0},"citationItems":[{"id":5544,"uris":["http://zotero.org/users/local/tLbKPnjF/items/TUUTQ63M"],"itemData":{"id":5544,"type":"article-journal","container-title":"Frontiers in Microbiology","DOI":"10.3389/fmicb.2013.00116","ISSN":"1664-302X","journalAbbreviation":"Front. Microbiol.","source":"DOI.org (Crossref)","title":"Enzymes and genes involved in aerobic alkane degradation","URL":"http://journal.frontiersin.org/article/10.3389/fmicb.2013.00116/abstract","volume":"4","author":[{"family":"Wang","given":"Wanpeng"},{"family":"Shao","given":"Zongze"}],"accessed":{"date-parts":[["2025",2,6]]},"issued":{"date-parts":[["2013"]]}}}],"schema":"https://github.com/citation-style-language/schema/raw/master/csl-citation.json"} </w:instrText>
            </w:r>
            <w:r w:rsidRPr="00F8503F">
              <w:rPr>
                <w:rFonts w:ascii="Times New Roman" w:hAnsi="Times New Roman" w:cs="Times New Roman"/>
                <w:i/>
                <w:iCs/>
              </w:rPr>
              <w:fldChar w:fldCharType="separate"/>
            </w:r>
            <w:r w:rsidR="00724BC0" w:rsidRPr="00724BC0">
              <w:rPr>
                <w:rFonts w:ascii="Times New Roman" w:hAnsi="Times New Roman" w:cs="Times New Roman"/>
              </w:rPr>
              <w:t>[68]</w:t>
            </w:r>
            <w:r w:rsidRPr="00F8503F">
              <w:rPr>
                <w:rFonts w:ascii="Times New Roman" w:hAnsi="Times New Roman" w:cs="Times New Roman"/>
                <w:i/>
                <w:iCs/>
              </w:rPr>
              <w:fldChar w:fldCharType="end"/>
            </w:r>
          </w:p>
        </w:tc>
      </w:tr>
      <w:tr w:rsidR="00E84712" w:rsidRPr="00F8503F" w14:paraId="5DD79043" w14:textId="77777777" w:rsidTr="005426E2">
        <w:trPr>
          <w:trHeight w:val="288"/>
        </w:trPr>
        <w:tc>
          <w:tcPr>
            <w:tcW w:w="959" w:type="dxa"/>
          </w:tcPr>
          <w:p w14:paraId="5373E9EF"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0E263BF" w14:textId="294D81DF"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rhABC</w:t>
            </w:r>
          </w:p>
        </w:tc>
        <w:tc>
          <w:tcPr>
            <w:tcW w:w="7033" w:type="dxa"/>
          </w:tcPr>
          <w:p w14:paraId="28195BC6" w14:textId="1D7BFFD6"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stutzeri ZWLR2-1</w:t>
            </w:r>
          </w:p>
        </w:tc>
        <w:tc>
          <w:tcPr>
            <w:tcW w:w="1155" w:type="dxa"/>
          </w:tcPr>
          <w:p w14:paraId="6FE2760C" w14:textId="304656B9"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YtYlSl1Q","properties":{"formattedCitation":"[68]","plainCitation":"[68]","noteIndex":0},"citationItems":[{"id":5544,"uris":["http://zotero.org/users/local/tLbKPnjF/items/TUUTQ63M"],"itemData":{"id":5544,"type":"article-journal","container-title":"Frontiers in Microbiology","DOI":"10.3389/fmicb.2013.00116","ISSN":"1664-302X","journalAbbreviation":"Front. Microbiol.","source":"DOI.org (Crossref)","title":"Enzymes and genes involved in aerobic alkane degradation","URL":"http://journal.frontiersin.org/article/10.3389/fmicb.2013.00116/abstract","volume":"4","author":[{"family":"Wang","given":"Wanpeng"},{"family":"Shao","given":"Zongze"}],"accessed":{"date-parts":[["2025",2,6]]},"issued":{"date-parts":[["2013"]]}}}],"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68]</w:t>
            </w:r>
            <w:r w:rsidRPr="00F8503F">
              <w:rPr>
                <w:rFonts w:ascii="Times New Roman" w:hAnsi="Times New Roman" w:cs="Times New Roman"/>
              </w:rPr>
              <w:fldChar w:fldCharType="end"/>
            </w:r>
          </w:p>
        </w:tc>
      </w:tr>
      <w:tr w:rsidR="00E84712" w:rsidRPr="00F8503F" w14:paraId="5B42EEE3" w14:textId="77777777" w:rsidTr="005426E2">
        <w:trPr>
          <w:trHeight w:val="288"/>
        </w:trPr>
        <w:tc>
          <w:tcPr>
            <w:tcW w:w="959" w:type="dxa"/>
          </w:tcPr>
          <w:p w14:paraId="5B3EE931"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1784E926" w14:textId="76D24E9D"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alkN</w:t>
            </w:r>
          </w:p>
        </w:tc>
        <w:tc>
          <w:tcPr>
            <w:tcW w:w="7033" w:type="dxa"/>
          </w:tcPr>
          <w:p w14:paraId="60F1234E" w14:textId="7D1EC63B"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 putida GPo1</w:t>
            </w:r>
          </w:p>
        </w:tc>
        <w:tc>
          <w:tcPr>
            <w:tcW w:w="1155" w:type="dxa"/>
          </w:tcPr>
          <w:p w14:paraId="1DE452A3" w14:textId="07A09C04"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fldChar w:fldCharType="begin"/>
            </w:r>
            <w:r w:rsidR="00081FA9">
              <w:rPr>
                <w:rFonts w:ascii="Times New Roman" w:hAnsi="Times New Roman" w:cs="Times New Roman"/>
                <w:i/>
                <w:iCs/>
              </w:rPr>
              <w:instrText xml:space="preserve"> ADDIN ZOTERO_ITEM CSL_CITATION {"citationID":"a11415i9f65","properties":{"formattedCitation":"[68]","plainCitation":"[68]","noteIndex":0},"citationItems":[{"id":5544,"uris":["http://zotero.org/users/local/tLbKPnjF/items/TUUTQ63M"],"itemData":{"id":5544,"type":"article-journal","container-title":"Frontiers in Microbiology","DOI":"10.3389/fmicb.2013.00116","ISSN":"1664-302X","journalAbbreviation":"Front. Microbiol.","source":"DOI.org (Crossref)","title":"Enzymes and genes involved in aerobic alkane degradation","URL":"http://journal.frontiersin.org/article/10.3389/fmicb.2013.00116/abstract","volume":"4","author":[{"family":"Wang","given":"Wanpeng"},{"family":"Shao","given":"Zongze"}],"accessed":{"date-parts":[["2025",2,6]]},"issued":{"date-parts":[["2013"]]}}}],"schema":"https://github.com/citation-style-language/schema/raw/master/csl-citation.json"} </w:instrText>
            </w:r>
            <w:r w:rsidRPr="00F8503F">
              <w:rPr>
                <w:rFonts w:ascii="Times New Roman" w:hAnsi="Times New Roman" w:cs="Times New Roman"/>
                <w:i/>
                <w:iCs/>
              </w:rPr>
              <w:fldChar w:fldCharType="separate"/>
            </w:r>
            <w:r w:rsidR="00081FA9" w:rsidRPr="00081FA9">
              <w:rPr>
                <w:rFonts w:ascii="Times New Roman" w:hAnsi="Times New Roman" w:cs="Times New Roman"/>
              </w:rPr>
              <w:t>[68]</w:t>
            </w:r>
            <w:r w:rsidRPr="00F8503F">
              <w:rPr>
                <w:rFonts w:ascii="Times New Roman" w:hAnsi="Times New Roman" w:cs="Times New Roman"/>
                <w:i/>
                <w:iCs/>
              </w:rPr>
              <w:fldChar w:fldCharType="end"/>
            </w:r>
          </w:p>
        </w:tc>
      </w:tr>
      <w:tr w:rsidR="00E84712" w:rsidRPr="00F8503F" w14:paraId="69DFC205" w14:textId="77777777" w:rsidTr="005426E2">
        <w:trPr>
          <w:trHeight w:val="288"/>
        </w:trPr>
        <w:tc>
          <w:tcPr>
            <w:tcW w:w="959" w:type="dxa"/>
          </w:tcPr>
          <w:p w14:paraId="68D74FD4"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271E6B68"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Cyo</w:t>
            </w:r>
          </w:p>
        </w:tc>
        <w:tc>
          <w:tcPr>
            <w:tcW w:w="7033" w:type="dxa"/>
          </w:tcPr>
          <w:p w14:paraId="550B4421" w14:textId="77777777"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 putida.</w:t>
            </w:r>
          </w:p>
        </w:tc>
        <w:tc>
          <w:tcPr>
            <w:tcW w:w="1155" w:type="dxa"/>
          </w:tcPr>
          <w:p w14:paraId="2C418D8A" w14:textId="15838776"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i/>
                <w:iCs/>
              </w:rPr>
              <w:fldChar w:fldCharType="begin"/>
            </w:r>
            <w:r w:rsidR="00081FA9">
              <w:rPr>
                <w:rFonts w:ascii="Times New Roman" w:hAnsi="Times New Roman" w:cs="Times New Roman"/>
                <w:i/>
                <w:iCs/>
              </w:rPr>
              <w:instrText xml:space="preserve"> ADDIN ZOTERO_ITEM CSL_CITATION {"citationID":"eHoKXEis","properties":{"formattedCitation":"[68]","plainCitation":"[68]","noteIndex":0},"citationItems":[{"id":5544,"uris":["http://zotero.org/users/local/tLbKPnjF/items/TUUTQ63M"],"itemData":{"id":5544,"type":"article-journal","container-title":"Frontiers in Microbiology","DOI":"10.3389/fmicb.2013.00116","ISSN":"1664-302X","journalAbbreviation":"Front. Microbiol.","source":"DOI.org (Crossref)","title":"Enzymes and genes involved in aerobic alkane degradation","URL":"http://journal.frontiersin.org/article/10.3389/fmicb.2013.00116/abstract","volume":"4","author":[{"family":"Wang","given":"Wanpeng"},{"family":"Shao","given":"Zongze"}],"accessed":{"date-parts":[["2025",2,6]]},"issued":{"date-parts":[["2013"]]}}}],"schema":"https://github.com/citation-style-language/schema/raw/master/csl-citation.json"} </w:instrText>
            </w:r>
            <w:r w:rsidRPr="00F8503F">
              <w:rPr>
                <w:rFonts w:ascii="Times New Roman" w:hAnsi="Times New Roman" w:cs="Times New Roman"/>
                <w:i/>
                <w:iCs/>
              </w:rPr>
              <w:fldChar w:fldCharType="separate"/>
            </w:r>
            <w:r w:rsidR="00081FA9" w:rsidRPr="00081FA9">
              <w:rPr>
                <w:rFonts w:ascii="Times New Roman" w:hAnsi="Times New Roman" w:cs="Times New Roman"/>
              </w:rPr>
              <w:t>[68]</w:t>
            </w:r>
            <w:r w:rsidRPr="00F8503F">
              <w:rPr>
                <w:rFonts w:ascii="Times New Roman" w:hAnsi="Times New Roman" w:cs="Times New Roman"/>
                <w:i/>
                <w:iCs/>
              </w:rPr>
              <w:fldChar w:fldCharType="end"/>
            </w:r>
          </w:p>
        </w:tc>
      </w:tr>
      <w:tr w:rsidR="00E84712" w:rsidRPr="00F8503F" w14:paraId="7DDE75E2" w14:textId="77777777" w:rsidTr="005426E2">
        <w:trPr>
          <w:trHeight w:val="288"/>
        </w:trPr>
        <w:tc>
          <w:tcPr>
            <w:tcW w:w="959" w:type="dxa"/>
          </w:tcPr>
          <w:p w14:paraId="635494C7"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3EDC9140"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nabK</w:t>
            </w:r>
          </w:p>
        </w:tc>
        <w:tc>
          <w:tcPr>
            <w:tcW w:w="7033" w:type="dxa"/>
          </w:tcPr>
          <w:p w14:paraId="2EBD20DD" w14:textId="70FF895E"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w:t>
            </w:r>
            <w:r>
              <w:rPr>
                <w:rFonts w:ascii="Times New Roman" w:hAnsi="Times New Roman" w:cs="Times New Roman"/>
                <w:i/>
                <w:iCs/>
                <w:color w:val="000000" w:themeColor="text1"/>
                <w:sz w:val="24"/>
                <w:szCs w:val="24"/>
              </w:rPr>
              <w:t xml:space="preserve"> </w:t>
            </w:r>
            <w:r w:rsidRPr="006C07FC">
              <w:rPr>
                <w:rFonts w:ascii="Times New Roman" w:hAnsi="Times New Roman" w:cs="Times New Roman"/>
                <w:i/>
                <w:iCs/>
                <w:color w:val="000000" w:themeColor="text1"/>
                <w:sz w:val="24"/>
                <w:szCs w:val="24"/>
              </w:rPr>
              <w:t>pudida</w:t>
            </w:r>
          </w:p>
        </w:tc>
        <w:tc>
          <w:tcPr>
            <w:tcW w:w="1155" w:type="dxa"/>
          </w:tcPr>
          <w:p w14:paraId="28A2853E" w14:textId="25B2555A"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a1gt1csddso","properties":{"formattedCitation":"[68]","plainCitation":"[68]","noteIndex":0},"citationItems":[{"id":5544,"uris":["http://zotero.org/users/local/tLbKPnjF/items/TUUTQ63M"],"itemData":{"id":5544,"type":"article-journal","container-title":"Frontiers in Microbiology","DOI":"10.3389/fmicb.2013.00116","ISSN":"1664-302X","journalAbbreviation":"Front. Microbiol.","source":"DOI.org (Crossref)","title":"Enzymes and genes involved in aerobic alkane degradation","URL":"http://journal.frontiersin.org/article/10.3389/fmicb.2013.00116/abstract","volume":"4","author":[{"family":"Wang","given":"Wanpeng"},{"family":"Shao","given":"Zongze"}],"accessed":{"date-parts":[["2025",2,6]]},"issued":{"date-parts":[["2013"]]}}}],"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68]</w:t>
            </w:r>
            <w:r w:rsidRPr="00F8503F">
              <w:rPr>
                <w:rFonts w:ascii="Times New Roman" w:hAnsi="Times New Roman" w:cs="Times New Roman"/>
              </w:rPr>
              <w:fldChar w:fldCharType="end"/>
            </w:r>
          </w:p>
        </w:tc>
      </w:tr>
      <w:tr w:rsidR="00E84712" w:rsidRPr="00F8503F" w14:paraId="22CD0CA7" w14:textId="77777777" w:rsidTr="005426E2">
        <w:trPr>
          <w:trHeight w:val="288"/>
        </w:trPr>
        <w:tc>
          <w:tcPr>
            <w:tcW w:w="959" w:type="dxa"/>
          </w:tcPr>
          <w:p w14:paraId="5A5D618D" w14:textId="77777777" w:rsidR="00E84712" w:rsidRPr="00E63D41" w:rsidRDefault="00E84712" w:rsidP="00E84712">
            <w:pPr>
              <w:pStyle w:val="ListParagraph"/>
              <w:numPr>
                <w:ilvl w:val="0"/>
                <w:numId w:val="2"/>
              </w:numPr>
              <w:spacing w:line="276" w:lineRule="auto"/>
              <w:jc w:val="center"/>
              <w:rPr>
                <w:rFonts w:ascii="Times New Roman" w:hAnsi="Times New Roman" w:cs="Times New Roman"/>
                <w:i/>
                <w:iCs/>
              </w:rPr>
            </w:pPr>
          </w:p>
        </w:tc>
        <w:tc>
          <w:tcPr>
            <w:tcW w:w="1708" w:type="dxa"/>
          </w:tcPr>
          <w:p w14:paraId="4B744134" w14:textId="77777777" w:rsidR="00E84712" w:rsidRPr="00F8503F" w:rsidRDefault="00E84712" w:rsidP="00E84712">
            <w:pPr>
              <w:spacing w:line="276" w:lineRule="auto"/>
              <w:jc w:val="center"/>
              <w:rPr>
                <w:rFonts w:ascii="Times New Roman" w:hAnsi="Times New Roman" w:cs="Times New Roman"/>
                <w:i/>
                <w:iCs/>
              </w:rPr>
            </w:pPr>
            <w:r w:rsidRPr="00F8503F">
              <w:rPr>
                <w:rFonts w:ascii="Times New Roman" w:hAnsi="Times New Roman" w:cs="Times New Roman"/>
                <w:i/>
                <w:iCs/>
              </w:rPr>
              <w:t>tnpA6</w:t>
            </w:r>
          </w:p>
        </w:tc>
        <w:tc>
          <w:tcPr>
            <w:tcW w:w="7033" w:type="dxa"/>
          </w:tcPr>
          <w:p w14:paraId="45F63FB5" w14:textId="286AE6D4" w:rsidR="00E84712" w:rsidRPr="006C07FC" w:rsidRDefault="00E84712" w:rsidP="00E84712">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w:t>
            </w:r>
            <w:r>
              <w:rPr>
                <w:rFonts w:ascii="Times New Roman" w:hAnsi="Times New Roman" w:cs="Times New Roman"/>
                <w:i/>
                <w:iCs/>
                <w:color w:val="000000" w:themeColor="text1"/>
                <w:sz w:val="24"/>
                <w:szCs w:val="24"/>
              </w:rPr>
              <w:t xml:space="preserve"> </w:t>
            </w:r>
            <w:r w:rsidRPr="006C07FC">
              <w:rPr>
                <w:rFonts w:ascii="Times New Roman" w:hAnsi="Times New Roman" w:cs="Times New Roman"/>
                <w:i/>
                <w:iCs/>
                <w:color w:val="000000" w:themeColor="text1"/>
                <w:sz w:val="24"/>
                <w:szCs w:val="24"/>
              </w:rPr>
              <w:t>pudida</w:t>
            </w:r>
          </w:p>
        </w:tc>
        <w:tc>
          <w:tcPr>
            <w:tcW w:w="1155" w:type="dxa"/>
          </w:tcPr>
          <w:p w14:paraId="12F6D81A" w14:textId="5A78FB63" w:rsidR="00E84712" w:rsidRPr="00F8503F" w:rsidRDefault="00E84712" w:rsidP="00E84712">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1K42K5EO","properties":{"formattedCitation":"[68]","plainCitation":"[68]","noteIndex":0},"citationItems":[{"id":5544,"uris":["http://zotero.org/users/local/tLbKPnjF/items/TUUTQ63M"],"itemData":{"id":5544,"type":"article-journal","container-title":"Frontiers in Microbiology","DOI":"10.3389/fmicb.2013.00116","ISSN":"1664-302X","journalAbbreviation":"Front. Microbiol.","source":"DOI.org (Crossref)","title":"Enzymes and genes involved in aerobic alkane degradation","URL":"http://journal.frontiersin.org/article/10.3389/fmicb.2013.00116/abstract","volume":"4","author":[{"family":"Wang","given":"Wanpeng"},{"family":"Shao","given":"Zongze"}],"accessed":{"date-parts":[["2025",2,6]]},"issued":{"date-parts":[["2013"]]}}}],"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68]</w:t>
            </w:r>
            <w:r w:rsidRPr="00F8503F">
              <w:rPr>
                <w:rFonts w:ascii="Times New Roman" w:hAnsi="Times New Roman" w:cs="Times New Roman"/>
              </w:rPr>
              <w:fldChar w:fldCharType="end"/>
            </w:r>
          </w:p>
        </w:tc>
      </w:tr>
      <w:tr w:rsidR="009D3286" w:rsidRPr="00F8503F" w14:paraId="0F9C163F" w14:textId="77777777" w:rsidTr="005426E2">
        <w:trPr>
          <w:trHeight w:val="288"/>
        </w:trPr>
        <w:tc>
          <w:tcPr>
            <w:tcW w:w="959" w:type="dxa"/>
          </w:tcPr>
          <w:p w14:paraId="6FE8B069"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4CC48F33" w14:textId="2994D92C"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nar </w:t>
            </w:r>
          </w:p>
        </w:tc>
        <w:tc>
          <w:tcPr>
            <w:tcW w:w="7033" w:type="dxa"/>
          </w:tcPr>
          <w:p w14:paraId="2BB67677" w14:textId="4E5C415A"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sp</w:t>
            </w:r>
            <w:r>
              <w:rPr>
                <w:rFonts w:ascii="Times New Roman" w:hAnsi="Times New Roman" w:cs="Times New Roman"/>
                <w:i/>
                <w:iCs/>
                <w:color w:val="000000" w:themeColor="text1"/>
                <w:sz w:val="24"/>
                <w:szCs w:val="24"/>
              </w:rPr>
              <w:t>.</w:t>
            </w:r>
          </w:p>
        </w:tc>
        <w:tc>
          <w:tcPr>
            <w:tcW w:w="1155" w:type="dxa"/>
          </w:tcPr>
          <w:p w14:paraId="11EB6C07" w14:textId="053E4CA4"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CJekpPzl","properties":{"formattedCitation":"[69]","plainCitation":"[69]","noteIndex":0},"citationItems":[{"id":6536,"uris":["http://zotero.org/users/local/tLbKPnjF/items/TG32JB2W"],"itemData":{"id":6536,"type":"article-journal","abstract":"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n            \n          , \n            ABSTRACT\n            \n              Bacteria play an important role in the removal of polycyclic aromatic hydrocarbons (PAHs) from polluted environments. In marine environments,\n              Cycloclasticus\n              is one of the most prevalent PAH-degrading bacterial genera. However, little is known regarding the degradation mechanisms for multiple PAHs by\n              Cycloclasticus\n              .\n              Cycloclasticus\n              sp. strain P1 was isolated from deep-sea sediments and is known to degrade naphthalene, phenanthrene, pyrene, and other aromatic hydrocarbons. Here, six ring-hydroxylating dioxygenases (RHDs) were identified in the complete genome of\n              Cycloclasticus\n              sp. P1 and were confirmed to be involved in PAH degradation by enzymatic assays. Further, five gene clusters in its genome were identified to be responsible for PAH degradation. Degradation pathways for naphthalene, phenanthrene, and pyrene were elucidated in\n              Cycloclasticus\n              sp. P1 based on genomic and transcriptomic analysis and characterization of an interconnected metabolic network. The metabolic pathway overlaps in many steps in the degradation of pyrene, phenanthrene, and naphthalene, which were validated by the detection of metabolic intermediates in cultures. This study describes a pyrene degradation pathway for\n              Cycloclasticus.\n              Moreover, the study represents the integration of a PAH metabolic network that comprises pyrene, phenanthrene, and naphthalene degradation pathways. Taken together, these results provide a comprehensive investigation of PAH metabolism in\n              Cycloclasticus\n              .\n            \n            \n              IMPORTANCE\n              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container-title":"Applied and Environmental Microbiology","DOI":"10.1128/AEM.01261-18","ISSN":"0099-2240, 1098-5336","issue":"21","journalAbbreviation":"Appl Environ Microbiol","language":"en","note":"number: 21","page":"e01261-18","source":"DOI.org (Crossref)","title":"Polycyclic Aromatic Hydrocarbon (PAH) Degradation Pathways of the Obligate Marine PAH Degrader Cycloclasticus sp. Strain P1","volume":"84","author":[{"family":"Wang","given":"Wanpeng"},{"family":"Wang","given":"Lin"},{"family":"Shao","given":"Zongze"}],"editor":[{"family":"Liu","given":"Shuang-Jiang"}],"issued":{"date-parts":[["2018",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69]</w:t>
            </w:r>
            <w:r w:rsidRPr="00F8503F">
              <w:rPr>
                <w:rFonts w:ascii="Times New Roman" w:hAnsi="Times New Roman" w:cs="Times New Roman"/>
              </w:rPr>
              <w:fldChar w:fldCharType="end"/>
            </w:r>
          </w:p>
        </w:tc>
      </w:tr>
      <w:tr w:rsidR="009D3286" w:rsidRPr="00F8503F" w14:paraId="66E59480" w14:textId="77777777" w:rsidTr="005426E2">
        <w:trPr>
          <w:trHeight w:val="288"/>
        </w:trPr>
        <w:tc>
          <w:tcPr>
            <w:tcW w:w="959" w:type="dxa"/>
          </w:tcPr>
          <w:p w14:paraId="229C663B"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650AB814"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 PdoAB</w:t>
            </w:r>
          </w:p>
        </w:tc>
        <w:tc>
          <w:tcPr>
            <w:tcW w:w="7033" w:type="dxa"/>
          </w:tcPr>
          <w:p w14:paraId="6744BE84"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ycobacterium sp</w:t>
            </w:r>
          </w:p>
        </w:tc>
        <w:tc>
          <w:tcPr>
            <w:tcW w:w="1155" w:type="dxa"/>
          </w:tcPr>
          <w:p w14:paraId="534DB355" w14:textId="0C99A07A"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asdr07nnnl","properties":{"formattedCitation":"[69]","plainCitation":"[69]","noteIndex":0},"citationItems":[{"id":6536,"uris":["http://zotero.org/users/local/tLbKPnjF/items/TG32JB2W"],"itemData":{"id":6536,"type":"article-journal","abstract":"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n            \n          , \n            ABSTRACT\n            \n              Bacteria play an important role in the removal of polycyclic aromatic hydrocarbons (PAHs) from polluted environments. In marine environments,\n              Cycloclasticus\n              is one of the most prevalent PAH-degrading bacterial genera. However, little is known regarding the degradation mechanisms for multiple PAHs by\n              Cycloclasticus\n              .\n              Cycloclasticus\n              sp. strain P1 was isolated from deep-sea sediments and is known to degrade naphthalene, phenanthrene, pyrene, and other aromatic hydrocarbons. Here, six ring-hydroxylating dioxygenases (RHDs) were identified in the complete genome of\n              Cycloclasticus\n              sp. P1 and were confirmed to be involved in PAH degradation by enzymatic assays. Further, five gene clusters in its genome were identified to be responsible for PAH degradation. Degradation pathways for naphthalene, phenanthrene, and pyrene were elucidated in\n              Cycloclasticus\n              sp. P1 based on genomic and transcriptomic analysis and characterization of an interconnected metabolic network. The metabolic pathway overlaps in many steps in the degradation of pyrene, phenanthrene, and naphthalene, which were validated by the detection of metabolic intermediates in cultures. This study describes a pyrene degradation pathway for\n              Cycloclasticus.\n              Moreover, the study represents the integration of a PAH metabolic network that comprises pyrene, phenanthrene, and naphthalene degradation pathways. Taken together, these results provide a comprehensive investigation of PAH metabolism in\n              Cycloclasticus\n              .\n            \n            \n              IMPORTANCE\n              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container-title":"Applied and Environmental Microbiology","DOI":"10.1128/AEM.01261-18","ISSN":"0099-2240, 1098-5336","issue":"21","journalAbbreviation":"Appl Environ Microbiol","language":"en","note":"number: 21","page":"e01261-18","source":"DOI.org (Crossref)","title":"Polycyclic Aromatic Hydrocarbon (PAH) Degradation Pathways of the Obligate Marine PAH Degrader Cycloclasticus sp. Strain P1","volume":"84","author":[{"family":"Wang","given":"Wanpeng"},{"family":"Wang","given":"Lin"},{"family":"Shao","given":"Zongze"}],"editor":[{"family":"Liu","given":"Shuang-Jiang"}],"issued":{"date-parts":[["2018",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69]</w:t>
            </w:r>
            <w:r w:rsidRPr="00F8503F">
              <w:rPr>
                <w:rFonts w:ascii="Times New Roman" w:hAnsi="Times New Roman" w:cs="Times New Roman"/>
              </w:rPr>
              <w:fldChar w:fldCharType="end"/>
            </w:r>
          </w:p>
        </w:tc>
      </w:tr>
      <w:tr w:rsidR="009D3286" w:rsidRPr="00F8503F" w14:paraId="117B1B7E" w14:textId="77777777" w:rsidTr="005426E2">
        <w:trPr>
          <w:trHeight w:val="288"/>
        </w:trPr>
        <w:tc>
          <w:tcPr>
            <w:tcW w:w="959" w:type="dxa"/>
          </w:tcPr>
          <w:p w14:paraId="24CD63CA"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767A1399" w14:textId="2648C145"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phdJ </w:t>
            </w:r>
          </w:p>
        </w:tc>
        <w:tc>
          <w:tcPr>
            <w:tcW w:w="7033" w:type="dxa"/>
          </w:tcPr>
          <w:p w14:paraId="444EBEE8" w14:textId="502B3720"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Mycobacteriaceae sp</w:t>
            </w:r>
            <w:r>
              <w:rPr>
                <w:rFonts w:ascii="Times New Roman" w:hAnsi="Times New Roman" w:cs="Times New Roman"/>
                <w:i/>
                <w:iCs/>
                <w:color w:val="000000" w:themeColor="text1"/>
                <w:sz w:val="24"/>
                <w:szCs w:val="24"/>
              </w:rPr>
              <w:t>.</w:t>
            </w:r>
          </w:p>
        </w:tc>
        <w:tc>
          <w:tcPr>
            <w:tcW w:w="1155" w:type="dxa"/>
          </w:tcPr>
          <w:p w14:paraId="1BFE9A88" w14:textId="41A00587"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IkuPyEwe","properties":{"formattedCitation":"[69]","plainCitation":"[69]","noteIndex":0},"citationItems":[{"id":6536,"uris":["http://zotero.org/users/local/tLbKPnjF/items/TG32JB2W"],"itemData":{"id":6536,"type":"article-journal","abstract":"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n            \n          , \n            ABSTRACT\n            \n              Bacteria play an important role in the removal of polycyclic aromatic hydrocarbons (PAHs) from polluted environments. In marine environments,\n              Cycloclasticus\n              is one of the most prevalent PAH-degrading bacterial genera. However, little is known regarding the degradation mechanisms for multiple PAHs by\n              Cycloclasticus\n              .\n              Cycloclasticus\n              sp. strain P1 was isolated from deep-sea sediments and is known to degrade naphthalene, phenanthrene, pyrene, and other aromatic hydrocarbons. Here, six ring-hydroxylating dioxygenases (RHDs) were identified in the complete genome of\n              Cycloclasticus\n              sp. P1 and were confirmed to be involved in PAH degradation by enzymatic assays. Further, five gene clusters in its genome were identified to be responsible for PAH degradation. Degradation pathways for naphthalene, phenanthrene, and pyrene were elucidated in\n              Cycloclasticus\n              sp. P1 based on genomic and transcriptomic analysis and characterization of an interconnected metabolic network. The metabolic pathway overlaps in many steps in the degradation of pyrene, phenanthrene, and naphthalene, which were validated by the detection of metabolic intermediates in cultures. This study describes a pyrene degradation pathway for\n              Cycloclasticus.\n              Moreover, the study represents the integration of a PAH metabolic network that comprises pyrene, phenanthrene, and naphthalene degradation pathways. Taken together, these results provide a comprehensive investigation of PAH metabolism in\n              Cycloclasticus\n              .\n            \n            \n              IMPORTANCE\n              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container-title":"Applied and Environmental Microbiology","DOI":"10.1128/AEM.01261-18","ISSN":"0099-2240, 1098-5336","issue":"21","journalAbbreviation":"Appl Environ Microbiol","language":"en","note":"number: 21","page":"e01261-18","source":"DOI.org (Crossref)","title":"Polycyclic Aromatic Hydrocarbon (PAH) Degradation Pathways of the Obligate Marine PAH Degrader Cycloclasticus sp. Strain P1","volume":"84","author":[{"family":"Wang","given":"Wanpeng"},{"family":"Wang","given":"Lin"},{"family":"Shao","given":"Zongze"}],"editor":[{"family":"Liu","given":"Shuang-Jiang"}],"issued":{"date-parts":[["2018",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69]</w:t>
            </w:r>
            <w:r w:rsidRPr="00F8503F">
              <w:rPr>
                <w:rFonts w:ascii="Times New Roman" w:hAnsi="Times New Roman" w:cs="Times New Roman"/>
              </w:rPr>
              <w:fldChar w:fldCharType="end"/>
            </w:r>
          </w:p>
        </w:tc>
      </w:tr>
      <w:tr w:rsidR="009D3286" w:rsidRPr="00F8503F" w14:paraId="58327F93" w14:textId="77777777" w:rsidTr="005426E2">
        <w:trPr>
          <w:trHeight w:val="288"/>
        </w:trPr>
        <w:tc>
          <w:tcPr>
            <w:tcW w:w="959" w:type="dxa"/>
          </w:tcPr>
          <w:p w14:paraId="244B061C"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6D362029"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nahF</w:t>
            </w:r>
          </w:p>
        </w:tc>
        <w:tc>
          <w:tcPr>
            <w:tcW w:w="7033" w:type="dxa"/>
          </w:tcPr>
          <w:p w14:paraId="507CA361" w14:textId="28261721"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omamonadaceae sp</w:t>
            </w:r>
          </w:p>
        </w:tc>
        <w:tc>
          <w:tcPr>
            <w:tcW w:w="1155" w:type="dxa"/>
          </w:tcPr>
          <w:p w14:paraId="58949C06" w14:textId="6B3A66D0"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4rDhMV2E","properties":{"formattedCitation":"[69]","plainCitation":"[69]","noteIndex":0},"citationItems":[{"id":6536,"uris":["http://zotero.org/users/local/tLbKPnjF/items/TG32JB2W"],"itemData":{"id":6536,"type":"article-journal","abstract":"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n            \n          , \n            ABSTRACT\n            \n              Bacteria play an important role in the removal of polycyclic aromatic hydrocarbons (PAHs) from polluted environments. In marine environments,\n              Cycloclasticus\n              is one of the most prevalent PAH-degrading bacterial genera. However, little is known regarding the degradation mechanisms for multiple PAHs by\n              Cycloclasticus\n              .\n              Cycloclasticus\n              sp. strain P1 was isolated from deep-sea sediments and is known to degrade naphthalene, phenanthrene, pyrene, and other aromatic hydrocarbons. Here, six ring-hydroxylating dioxygenases (RHDs) were identified in the complete genome of\n              Cycloclasticus\n              sp. P1 and were confirmed to be involved in PAH degradation by enzymatic assays. Further, five gene clusters in its genome were identified to be responsible for PAH degradation. Degradation pathways for naphthalene, phenanthrene, and pyrene were elucidated in\n              Cycloclasticus\n              sp. P1 based on genomic and transcriptomic analysis and characterization of an interconnected metabolic network. The metabolic pathway overlaps in many steps in the degradation of pyrene, phenanthrene, and naphthalene, which were validated by the detection of metabolic intermediates in cultures. This study describes a pyrene degradation pathway for\n              Cycloclasticus.\n              Moreover, the study represents the integration of a PAH metabolic network that comprises pyrene, phenanthrene, and naphthalene degradation pathways. Taken together, these results provide a comprehensive investigation of PAH metabolism in\n              Cycloclasticus\n              .\n            \n            \n              IMPORTANCE\n              PAHs are ubiquitous in the environment and are carcinogenic compounds and tend to accumulate in food chains due to their low bioavailability and poor biodegradability.\n              Cycloclasticus\n              is an obligate marine PAH degrader and is widespread in marine environments, while the PAH degradation pathways remain unclear. In this report, the degradation pathways for naphthalene, phenanthrene, and pyrene were revealed, and an integrated PAH metabolic network covering pyrene, phenanthrene, and naphthalene was constructed in\n              Cycloclasticus\n              . This overlapping network provides streamlined processing of PAHs to intermediates and ultimately to complete mineralization. Furthermore, these results provide an additional context for the prevalence of\n              Cycloclasticus\n              in oil-polluted marine environments and pelagic settings. In conclusion, these analyses provide a useful framework for understanding the cellular processes involved in PAH metabolism in an ecologically important marine bacterium.","container-title":"Applied and Environmental Microbiology","DOI":"10.1128/AEM.01261-18","ISSN":"0099-2240, 1098-5336","issue":"21","journalAbbreviation":"Appl Environ Microbiol","language":"en","note":"number: 21","page":"e01261-18","source":"DOI.org (Crossref)","title":"Polycyclic Aromatic Hydrocarbon (PAH) Degradation Pathways of the Obligate Marine PAH Degrader Cycloclasticus sp. Strain P1","volume":"84","author":[{"family":"Wang","given":"Wanpeng"},{"family":"Wang","given":"Lin"},{"family":"Shao","given":"Zongze"}],"editor":[{"family":"Liu","given":"Shuang-Jiang"}],"issued":{"date-parts":[["2018",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69]</w:t>
            </w:r>
            <w:r w:rsidRPr="00F8503F">
              <w:rPr>
                <w:rFonts w:ascii="Times New Roman" w:hAnsi="Times New Roman" w:cs="Times New Roman"/>
              </w:rPr>
              <w:fldChar w:fldCharType="end"/>
            </w:r>
          </w:p>
        </w:tc>
      </w:tr>
      <w:tr w:rsidR="009D3286" w:rsidRPr="00F8503F" w14:paraId="038ED762" w14:textId="77777777" w:rsidTr="005426E2">
        <w:trPr>
          <w:trHeight w:val="288"/>
        </w:trPr>
        <w:tc>
          <w:tcPr>
            <w:tcW w:w="959" w:type="dxa"/>
          </w:tcPr>
          <w:p w14:paraId="1556B941"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3B0DB9CC"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alkM</w:t>
            </w:r>
          </w:p>
        </w:tc>
        <w:tc>
          <w:tcPr>
            <w:tcW w:w="7033" w:type="dxa"/>
          </w:tcPr>
          <w:p w14:paraId="189D9004"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sp. ADP1</w:t>
            </w:r>
          </w:p>
        </w:tc>
        <w:tc>
          <w:tcPr>
            <w:tcW w:w="1155" w:type="dxa"/>
          </w:tcPr>
          <w:p w14:paraId="6FAAB92D" w14:textId="5224CE13"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a1gr6bqf0fv","properties":{"formattedCitation":"[70]","plainCitation":"[70]","noteIndex":0},"citationItems":[{"id":6125,"uris":["http://zotero.org/users/local/tLbKPnjF/items/RIXT5MZL"],"itemData":{"id":6125,"type":"article-journal","abstract":"The kinetics of glucose transport in a number of different mutants of Saccharomyces cerevisiae with multiple deletions in the glucose transporter gene family were determined. The deletions led to differences in maximal rate and affinity for glucose uptake by the cells, dependent on the growth conditions. At the same time, there were changes in glucose repression, as determined by expression of invertase activity. Only in the strain with genes HXT1-4 and SNF3 deleted but carrying HXT6/7 were glucose uptake kinetics and invertase activity independent of the presence or concentration of glucose in the growth medium. Some degree of glucose sensitivity was recovered if the SNF3 or HXT2 gene was present in the multiple-deletion background. It is hypothesized that during growth on glucose, both modulation of the kinetics of glucose uptake and derepression of invertase activity require the presence of more than one active gene of the glucose transporter family.","container-title":"Journal of Bacteriology","DOI":"10.1128/jb.178.9.2593-2597.1996","ISSN":"0021-9193, 1098-5530","issue":"9","journalAbbreviation":"J Bacteriol","language":"en","note":"number: 9","page":"2593-2597","source":"DOI.org (Crossref)","title":"Glucose sensing and signalling properties in Saccharomyces cerevisiae require the presence of at least two members of the glucose transporter family","volume":"178","author":[{"family":"Walsh","given":"M C"},{"family":"Scholte","given":"M"},{"family":"Valkier","given":"J"},{"family":"Smits","given":"H P"},{"family":"Van Dam","given":"K"}],"issued":{"date-parts":[["1996",5]]}}}],"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0]</w:t>
            </w:r>
            <w:r w:rsidRPr="00F8503F">
              <w:rPr>
                <w:rFonts w:ascii="Times New Roman" w:hAnsi="Times New Roman" w:cs="Times New Roman"/>
              </w:rPr>
              <w:fldChar w:fldCharType="end"/>
            </w:r>
          </w:p>
        </w:tc>
      </w:tr>
      <w:tr w:rsidR="009D3286" w:rsidRPr="00F8503F" w14:paraId="7ECEFE8D" w14:textId="77777777" w:rsidTr="005426E2">
        <w:trPr>
          <w:trHeight w:val="288"/>
        </w:trPr>
        <w:tc>
          <w:tcPr>
            <w:tcW w:w="959" w:type="dxa"/>
          </w:tcPr>
          <w:p w14:paraId="169BFD32"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794D25BA"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acr</w:t>
            </w:r>
          </w:p>
        </w:tc>
        <w:tc>
          <w:tcPr>
            <w:tcW w:w="7033" w:type="dxa"/>
          </w:tcPr>
          <w:p w14:paraId="1FAD441D" w14:textId="53EDF68F"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yntrophoarchaeales, Alkanophagales</w:t>
            </w:r>
          </w:p>
        </w:tc>
        <w:tc>
          <w:tcPr>
            <w:tcW w:w="1155" w:type="dxa"/>
          </w:tcPr>
          <w:p w14:paraId="551AC39B" w14:textId="1BD59161"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a211ocglsnl","properties":{"formattedCitation":"[71]","plainCitation":"[71]","noteIndex":0},"citationItems":[{"id":5881,"uris":["http://zotero.org/users/local/tLbKPnjF/items/IEX77A7Q"],"itemData":{"id":5881,"type":"article-journal","abstract":"Alkanes are saturated apolar hydrocarbons that range from their simplest form, methane, to high-molecular-weight compounds. Although alkanes were once considered biologically recalcitrant under anaerobic conditions, microbiological investigations have now identified several microbial taxa that can anaerobically degrade alkanes. Here we review recent discoveries in the anaerobic oxidation of alkanes with a specific focus on archaea that use specific methyl coenzyme M reductases to activate their substrates. Our understanding of the diversity of uncultured alkane-oxidizing archaea has expanded through the use of environmental metagenomics and enrichment cultures of syntrophic methane-, ethane-, propane-, and butane-oxidizing marine archaea with sulfate-reducing bacteria. A recently cultured group of archaea directly couples long-chain alkane degradation with methane formation, expanding the range of substrates used for methanogenesis. This article summarizes the rapidly growing knowledge of the diversity, physiology, and habitat distribution of alkane-degrading archaea.","container-title":"Annual Review of Microbiology","DOI":"10.1146/annurev-micro-111021-045911","ISSN":"0066-4227, 1545-3251","issue":"1","journalAbbreviation":"Annu. Rev. Microbiol.","language":"en","note":"number: 1","page":"553-577","source":"DOI.org (Crossref)","title":"Anaerobic Degradation of Alkanes by Marine Archaea","volume":"76","author":[{"family":"Wegener","given":"Gunter"},{"family":"Laso-Pérez","given":"Rafael"},{"family":"Orphan","given":"Victoria J."},{"family":"Boetius","given":"Antje"}],"issued":{"date-parts":[["2022",9,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1]</w:t>
            </w:r>
            <w:r w:rsidRPr="00F8503F">
              <w:rPr>
                <w:rFonts w:ascii="Times New Roman" w:hAnsi="Times New Roman" w:cs="Times New Roman"/>
              </w:rPr>
              <w:fldChar w:fldCharType="end"/>
            </w:r>
          </w:p>
        </w:tc>
      </w:tr>
      <w:tr w:rsidR="009D3286" w:rsidRPr="00F8503F" w14:paraId="74319027" w14:textId="77777777" w:rsidTr="005426E2">
        <w:trPr>
          <w:trHeight w:val="288"/>
        </w:trPr>
        <w:tc>
          <w:tcPr>
            <w:tcW w:w="959" w:type="dxa"/>
          </w:tcPr>
          <w:p w14:paraId="660860FB"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6A7D5D77"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Tol4</w:t>
            </w:r>
          </w:p>
        </w:tc>
        <w:tc>
          <w:tcPr>
            <w:tcW w:w="7033" w:type="dxa"/>
          </w:tcPr>
          <w:p w14:paraId="667787BA" w14:textId="37C9B4BE"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zoarcus tolulyticus</w:t>
            </w:r>
          </w:p>
        </w:tc>
        <w:tc>
          <w:tcPr>
            <w:tcW w:w="1155" w:type="dxa"/>
          </w:tcPr>
          <w:p w14:paraId="129EE12F" w14:textId="51A521AD"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ZRm4ZkgZ","properties":{"formattedCitation":"[71]","plainCitation":"[71]","noteIndex":0},"citationItems":[{"id":5881,"uris":["http://zotero.org/users/local/tLbKPnjF/items/IEX77A7Q"],"itemData":{"id":5881,"type":"article-journal","abstract":"Alkanes are saturated apolar hydrocarbons that range from their simplest form, methane, to high-molecular-weight compounds. Although alkanes were once considered biologically recalcitrant under anaerobic conditions, microbiological investigations have now identified several microbial taxa that can anaerobically degrade alkanes. Here we review recent discoveries in the anaerobic oxidation of alkanes with a specific focus on archaea that use specific methyl coenzyme M reductases to activate their substrates. Our understanding of the diversity of uncultured alkane-oxidizing archaea has expanded through the use of environmental metagenomics and enrichment cultures of syntrophic methane-, ethane-, propane-, and butane-oxidizing marine archaea with sulfate-reducing bacteria. A recently cultured group of archaea directly couples long-chain alkane degradation with methane formation, expanding the range of substrates used for methanogenesis. This article summarizes the rapidly growing knowledge of the diversity, physiology, and habitat distribution of alkane-degrading archaea.","container-title":"Annual Review of Microbiology","DOI":"10.1146/annurev-micro-111021-045911","ISSN":"0066-4227, 1545-3251","issue":"1","journalAbbreviation":"Annu. Rev. Microbiol.","language":"en","note":"number: 1","page":"553-577","source":"DOI.org (Crossref)","title":"Anaerobic Degradation of Alkanes by Marine Archaea","volume":"76","author":[{"family":"Wegener","given":"Gunter"},{"family":"Laso-Pérez","given":"Rafael"},{"family":"Orphan","given":"Victoria J."},{"family":"Boetius","given":"Antje"}],"issued":{"date-parts":[["2022",9,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1]</w:t>
            </w:r>
            <w:r w:rsidRPr="00F8503F">
              <w:rPr>
                <w:rFonts w:ascii="Times New Roman" w:hAnsi="Times New Roman" w:cs="Times New Roman"/>
              </w:rPr>
              <w:fldChar w:fldCharType="end"/>
            </w:r>
          </w:p>
        </w:tc>
      </w:tr>
      <w:tr w:rsidR="009D3286" w:rsidRPr="00F8503F" w14:paraId="03D6335A" w14:textId="77777777" w:rsidTr="005426E2">
        <w:trPr>
          <w:trHeight w:val="288"/>
        </w:trPr>
        <w:tc>
          <w:tcPr>
            <w:tcW w:w="959" w:type="dxa"/>
          </w:tcPr>
          <w:p w14:paraId="7E174627"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5DEB391B"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 xml:space="preserve">hdrABCD </w:t>
            </w:r>
          </w:p>
        </w:tc>
        <w:tc>
          <w:tcPr>
            <w:tcW w:w="7033" w:type="dxa"/>
          </w:tcPr>
          <w:p w14:paraId="23FAB33A"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 Argoarchaeum ethanivorans</w:t>
            </w:r>
          </w:p>
        </w:tc>
        <w:tc>
          <w:tcPr>
            <w:tcW w:w="1155" w:type="dxa"/>
          </w:tcPr>
          <w:p w14:paraId="63BA798E" w14:textId="31A9B0C4"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a18hq8qu6h1","properties":{"formattedCitation":"[71]","plainCitation":"[71]","noteIndex":0},"citationItems":[{"id":5881,"uris":["http://zotero.org/users/local/tLbKPnjF/items/IEX77A7Q"],"itemData":{"id":5881,"type":"article-journal","abstract":"Alkanes are saturated apolar hydrocarbons that range from their simplest form, methane, to high-molecular-weight compounds. Although alkanes were once considered biologically recalcitrant under anaerobic conditions, microbiological investigations have now identified several microbial taxa that can anaerobically degrade alkanes. Here we review recent discoveries in the anaerobic oxidation of alkanes with a specific focus on archaea that use specific methyl coenzyme M reductases to activate their substrates. Our understanding of the diversity of uncultured alkane-oxidizing archaea has expanded through the use of environmental metagenomics and enrichment cultures of syntrophic methane-, ethane-, propane-, and butane-oxidizing marine archaea with sulfate-reducing bacteria. A recently cultured group of archaea directly couples long-chain alkane degradation with methane formation, expanding the range of substrates used for methanogenesis. This article summarizes the rapidly growing knowledge of the diversity, physiology, and habitat distribution of alkane-degrading archaea.","container-title":"Annual Review of Microbiology","DOI":"10.1146/annurev-micro-111021-045911","ISSN":"0066-4227, 1545-3251","issue":"1","journalAbbreviation":"Annu. Rev. Microbiol.","language":"en","note":"number: 1","page":"553-577","source":"DOI.org (Crossref)","title":"Anaerobic Degradation of Alkanes by Marine Archaea","volume":"76","author":[{"family":"Wegener","given":"Gunter"},{"family":"Laso-Pérez","given":"Rafael"},{"family":"Orphan","given":"Victoria J."},{"family":"Boetius","given":"Antje"}],"issued":{"date-parts":[["2022",9,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1]</w:t>
            </w:r>
            <w:r w:rsidRPr="00F8503F">
              <w:rPr>
                <w:rFonts w:ascii="Times New Roman" w:hAnsi="Times New Roman" w:cs="Times New Roman"/>
              </w:rPr>
              <w:fldChar w:fldCharType="end"/>
            </w:r>
          </w:p>
        </w:tc>
      </w:tr>
      <w:tr w:rsidR="009D3286" w:rsidRPr="00F8503F" w14:paraId="7DE028E9" w14:textId="77777777" w:rsidTr="005426E2">
        <w:trPr>
          <w:trHeight w:val="288"/>
        </w:trPr>
        <w:tc>
          <w:tcPr>
            <w:tcW w:w="959" w:type="dxa"/>
          </w:tcPr>
          <w:p w14:paraId="15DE8483"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148E63AB"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frdA</w:t>
            </w:r>
          </w:p>
        </w:tc>
        <w:tc>
          <w:tcPr>
            <w:tcW w:w="7033" w:type="dxa"/>
          </w:tcPr>
          <w:p w14:paraId="359254F0"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Geobacter metallireducens</w:t>
            </w:r>
          </w:p>
        </w:tc>
        <w:tc>
          <w:tcPr>
            <w:tcW w:w="1155" w:type="dxa"/>
          </w:tcPr>
          <w:p w14:paraId="49D14F68" w14:textId="291DC0EB"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a1opppk46el","properties":{"formattedCitation":"[72]","plainCitation":"[72]","noteIndex":0},"citationItems":[{"id":6075,"uris":["http://zotero.org/users/local/tLbKPnjF/items/HZDJYJ3Y"],"itemData":{"id":6075,"type":"chapter","container-title":"Handbook of Hydrocarbon and Lipid Microbiology","event-place":"Berlin, Heidelberg","ISBN":"978-3-540-77584-3","language":"en","note":"DOI: 10.1007/978-3-540-77587-4_146","page":"1997-2021","publisher":"Springer Berlin Heidelberg","publisher-place":"Berlin, Heidelberg","source":"DOI.org (Crossref)","title":"Anaerobic Hydrocarbon-Degrading Microorganisms: An Overview","title-short":"Anaerobic Hydrocarbon-Degrading Microorganisms","URL":"http://link.springer.com/10.1007/978-3-540-77587-4_146","author":[{"family":"Widdel","given":"F."},{"family":"Knittel","given":"K."},{"family":"Galushko","given":"A."}],"editor":[{"family":"Timmis","given":"Kenneth N."}],"accessed":{"date-parts":[["2025",2,8]]},"issued":{"date-parts":[["2010"]]}}}],"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2]</w:t>
            </w:r>
            <w:r w:rsidRPr="00F8503F">
              <w:rPr>
                <w:rFonts w:ascii="Times New Roman" w:hAnsi="Times New Roman" w:cs="Times New Roman"/>
              </w:rPr>
              <w:fldChar w:fldCharType="end"/>
            </w:r>
          </w:p>
        </w:tc>
      </w:tr>
      <w:tr w:rsidR="009D3286" w:rsidRPr="00F8503F" w14:paraId="2E815AD4" w14:textId="77777777" w:rsidTr="005426E2">
        <w:trPr>
          <w:trHeight w:val="288"/>
        </w:trPr>
        <w:tc>
          <w:tcPr>
            <w:tcW w:w="959" w:type="dxa"/>
          </w:tcPr>
          <w:p w14:paraId="1B8E7493"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431ADDAE"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hadA</w:t>
            </w:r>
          </w:p>
        </w:tc>
        <w:tc>
          <w:tcPr>
            <w:tcW w:w="7033" w:type="dxa"/>
          </w:tcPr>
          <w:p w14:paraId="78B7317A"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Syntrophus aciditrophicus</w:t>
            </w:r>
          </w:p>
        </w:tc>
        <w:tc>
          <w:tcPr>
            <w:tcW w:w="1155" w:type="dxa"/>
          </w:tcPr>
          <w:p w14:paraId="26F20A49" w14:textId="3FF6E7FE"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IoSWPiFQ","properties":{"formattedCitation":"[72]","plainCitation":"[72]","noteIndex":0},"citationItems":[{"id":6075,"uris":["http://zotero.org/users/local/tLbKPnjF/items/HZDJYJ3Y"],"itemData":{"id":6075,"type":"chapter","container-title":"Handbook of Hydrocarbon and Lipid Microbiology","event-place":"Berlin, Heidelberg","ISBN":"978-3-540-77584-3","language":"en","note":"DOI: 10.1007/978-3-540-77587-4_146","page":"1997-2021","publisher":"Springer Berlin Heidelberg","publisher-place":"Berlin, Heidelberg","source":"DOI.org (Crossref)","title":"Anaerobic Hydrocarbon-Degrading Microorganisms: An Overview","title-short":"Anaerobic Hydrocarbon-Degrading Microorganisms","URL":"http://link.springer.com/10.1007/978-3-540-77587-4_146","author":[{"family":"Widdel","given":"F."},{"family":"Knittel","given":"K."},{"family":"Galushko","given":"A."}],"editor":[{"family":"Timmis","given":"Kenneth N."}],"accessed":{"date-parts":[["2025",2,8]]},"issued":{"date-parts":[["2010"]]}}}],"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2]</w:t>
            </w:r>
            <w:r w:rsidRPr="00F8503F">
              <w:rPr>
                <w:rFonts w:ascii="Times New Roman" w:hAnsi="Times New Roman" w:cs="Times New Roman"/>
              </w:rPr>
              <w:fldChar w:fldCharType="end"/>
            </w:r>
          </w:p>
        </w:tc>
      </w:tr>
      <w:tr w:rsidR="009D3286" w:rsidRPr="00F8503F" w14:paraId="4BCFAE25" w14:textId="77777777" w:rsidTr="005426E2">
        <w:trPr>
          <w:trHeight w:val="288"/>
        </w:trPr>
        <w:tc>
          <w:tcPr>
            <w:tcW w:w="959" w:type="dxa"/>
          </w:tcPr>
          <w:p w14:paraId="3386355B"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3EB9C2B2"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cpnA</w:t>
            </w:r>
          </w:p>
        </w:tc>
        <w:tc>
          <w:tcPr>
            <w:tcW w:w="7033" w:type="dxa"/>
          </w:tcPr>
          <w:p w14:paraId="776EE9F2" w14:textId="6ECF9BA5"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Rhodococcus, Mycolicibacterium, Nocardioides</w:t>
            </w:r>
          </w:p>
        </w:tc>
        <w:tc>
          <w:tcPr>
            <w:tcW w:w="1155" w:type="dxa"/>
          </w:tcPr>
          <w:p w14:paraId="7511ED76" w14:textId="681FE687"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a28kl7gpjad","properties":{"formattedCitation":"[73]","plainCitation":"[73]","noteIndex":0},"citationItems":[{"id":5590,"uris":["http://zotero.org/users/local/tLbKPnjF/items/FCCZ5CC2"],"itemData":{"id":5590,"type":"article-journal","abstract":"Abstract\n            \n              Petroleum hydrocarbon contamination is of environmental and public health concerns due to its toxic components. Bioremediation utilizes microbial organisms to metabolism and remove these contaminants. The aim of this study was to enrich a microbial community and examine its potential to degrade petroleum hydrocarbon. Through successive enrichment, we obtained a bacterial consortium using crude oil as sole carbon source. The 16 S rRNA gene analysis illustrated the structural characteristics of this community. Metagenomic analysis revealed the specific microbial organisms involved in the degradation of cyclohexane and all the six BTEX components, with a demonstration of the versatile metabolic pathways involved in these reactions. Results showed that our consortium contained the full range of CDSs that could potentially degrade cyclohexane, benzene, toluene, and (\n              o\n              -,\n              m\n              -,\n              p\n              -) xylene completely. Interestingly, a single taxon that possessed all the genes involved in either the activation or the central intermediates degrading pathway was not detected, except for the\n              Novosphingobium\n              which contained all the genes involved in the upper degradation pathway of benzene, indicating the synergistic interactions between different bacterial genera during the hydrocarbon degradation.","container-title":"AMB Express","DOI":"10.1186/s13568-023-01541-y","ISSN":"2191-0855","issue":"1","journalAbbreviation":"AMB Expr","language":"en","note":"number: 1","page":"48","source":"DOI.org (Crossref)","title":"Metagenomic analysis reveals specific BTEX degrading microorganisms of a bacterial consortium","volume":"13","author":[{"family":"Wu","given":"Hui-jun"},{"family":"Du","given":"Xian-yuan"},{"family":"Wu","given":"Wen-jing"},{"family":"Zheng","given":"Jin"},{"family":"Song","given":"Jia-yu"},{"family":"Xie","given":"Jia-cai"}],"issued":{"date-parts":[["2023",5,17]]}}}],"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3]</w:t>
            </w:r>
            <w:r w:rsidRPr="00F8503F">
              <w:rPr>
                <w:rFonts w:ascii="Times New Roman" w:hAnsi="Times New Roman" w:cs="Times New Roman"/>
              </w:rPr>
              <w:fldChar w:fldCharType="end"/>
            </w:r>
          </w:p>
        </w:tc>
      </w:tr>
      <w:tr w:rsidR="009D3286" w:rsidRPr="00F8503F" w14:paraId="5E4BCF68" w14:textId="77777777" w:rsidTr="005426E2">
        <w:trPr>
          <w:trHeight w:val="288"/>
        </w:trPr>
        <w:tc>
          <w:tcPr>
            <w:tcW w:w="959" w:type="dxa"/>
          </w:tcPr>
          <w:p w14:paraId="79589908"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56F3AEB5"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RAG-1</w:t>
            </w:r>
          </w:p>
        </w:tc>
        <w:tc>
          <w:tcPr>
            <w:tcW w:w="7033" w:type="dxa"/>
          </w:tcPr>
          <w:p w14:paraId="5D8237AF" w14:textId="1E431219"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sp</w:t>
            </w:r>
          </w:p>
        </w:tc>
        <w:tc>
          <w:tcPr>
            <w:tcW w:w="1155" w:type="dxa"/>
          </w:tcPr>
          <w:p w14:paraId="679F1DEC" w14:textId="47FED5BD"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a1hgmdi19i3","properties":{"formattedCitation":"[74]","plainCitation":"[74]","noteIndex":0},"citationItems":[{"id":5542,"uris":["http://zotero.org/users/local/tLbKPnjF/items/3PNIFXNW"],"itemData":{"id":5542,"type":"article-journal","container-title":"Frontiers in Microbiology","DOI":"10.3389/fmicb.2018.02885","ISSN":"1664-302X","journalAbbreviation":"Front. Microbiol.","page":"2885","source":"DOI.org (Crossref)","title":"Petroleum Hydrocarbon-Degrading Bacteria for the Remediation of Oil Pollution Under Aerobic Conditions: A Perspective Analysis","title-short":"Petroleum Hydrocarbon-Degrading Bacteria for the Remediation of Oil Pollution Under Aerobic Conditions","volume":"9","author":[{"family":"Xu","given":"Xingjian"},{"family":"Liu","given":"Wenming"},{"family":"Tian","given":"Shuhua"},{"family":"Wang","given":"Wei"},{"family":"Qi","given":"Qige"},{"family":"Jiang","given":"Pan"},{"family":"Gao","given":"Xinmei"},{"family":"Li","given":"Fengjiao"},{"family":"Li","given":"Haiyan"},{"family":"Yu","given":"Hongwen"}],"issued":{"date-parts":[["2018",12,3]]}}}],"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4]</w:t>
            </w:r>
            <w:r w:rsidRPr="00F8503F">
              <w:rPr>
                <w:rFonts w:ascii="Times New Roman" w:hAnsi="Times New Roman" w:cs="Times New Roman"/>
              </w:rPr>
              <w:fldChar w:fldCharType="end"/>
            </w:r>
          </w:p>
        </w:tc>
      </w:tr>
      <w:tr w:rsidR="009D3286" w:rsidRPr="00F8503F" w14:paraId="2B4B49C1" w14:textId="77777777" w:rsidTr="005426E2">
        <w:trPr>
          <w:trHeight w:val="288"/>
        </w:trPr>
        <w:tc>
          <w:tcPr>
            <w:tcW w:w="959" w:type="dxa"/>
          </w:tcPr>
          <w:p w14:paraId="60F00F18"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7480010E" w14:textId="3435F6DF"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ituABCD</w:t>
            </w:r>
          </w:p>
        </w:tc>
        <w:tc>
          <w:tcPr>
            <w:tcW w:w="7033" w:type="dxa"/>
          </w:tcPr>
          <w:p w14:paraId="6DB56128" w14:textId="154C942B"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Bacillus subtilis</w:t>
            </w:r>
          </w:p>
        </w:tc>
        <w:tc>
          <w:tcPr>
            <w:tcW w:w="1155" w:type="dxa"/>
          </w:tcPr>
          <w:p w14:paraId="625D2B19" w14:textId="33671A4F"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ISx4bMOa","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7579C42F" w14:textId="77777777" w:rsidTr="005426E2">
        <w:trPr>
          <w:trHeight w:val="288"/>
        </w:trPr>
        <w:tc>
          <w:tcPr>
            <w:tcW w:w="959" w:type="dxa"/>
          </w:tcPr>
          <w:p w14:paraId="6AB64E4F"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6EE72CF9" w14:textId="4BB3C568"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AlnABC</w:t>
            </w:r>
          </w:p>
        </w:tc>
        <w:tc>
          <w:tcPr>
            <w:tcW w:w="7033" w:type="dxa"/>
          </w:tcPr>
          <w:p w14:paraId="35B54B76" w14:textId="4AA913F4"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radioresistens</w:t>
            </w:r>
            <w:r>
              <w:rPr>
                <w:rFonts w:ascii="Times New Roman" w:hAnsi="Times New Roman" w:cs="Times New Roman"/>
                <w:i/>
                <w:iCs/>
                <w:color w:val="000000" w:themeColor="text1"/>
                <w:sz w:val="24"/>
                <w:szCs w:val="24"/>
              </w:rPr>
              <w:t>,</w:t>
            </w:r>
            <w:r w:rsidRPr="006C07FC">
              <w:rPr>
                <w:rFonts w:ascii="Times New Roman" w:hAnsi="Times New Roman" w:cs="Times New Roman"/>
                <w:i/>
                <w:iCs/>
                <w:color w:val="000000" w:themeColor="text1"/>
                <w:sz w:val="24"/>
                <w:szCs w:val="24"/>
              </w:rPr>
              <w:t xml:space="preserve"> Bacillus sp</w:t>
            </w:r>
          </w:p>
        </w:tc>
        <w:tc>
          <w:tcPr>
            <w:tcW w:w="1155" w:type="dxa"/>
          </w:tcPr>
          <w:p w14:paraId="071CC337" w14:textId="76F113E4"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SL7VHwYE","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21021730" w14:textId="77777777" w:rsidTr="005426E2">
        <w:trPr>
          <w:trHeight w:val="288"/>
        </w:trPr>
        <w:tc>
          <w:tcPr>
            <w:tcW w:w="959" w:type="dxa"/>
          </w:tcPr>
          <w:p w14:paraId="3929C94E"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131C9206" w14:textId="44C271FC"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SrfAaAbAcAd</w:t>
            </w:r>
          </w:p>
        </w:tc>
        <w:tc>
          <w:tcPr>
            <w:tcW w:w="7033" w:type="dxa"/>
          </w:tcPr>
          <w:p w14:paraId="4A1ABE1B" w14:textId="729BB77F"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radioresistens, Bacillus sp.</w:t>
            </w:r>
          </w:p>
        </w:tc>
        <w:tc>
          <w:tcPr>
            <w:tcW w:w="1155" w:type="dxa"/>
          </w:tcPr>
          <w:p w14:paraId="7EFBE80C" w14:textId="22984583"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NRU4FrCS","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4E2E1D55" w14:textId="77777777" w:rsidTr="005426E2">
        <w:trPr>
          <w:trHeight w:val="288"/>
        </w:trPr>
        <w:tc>
          <w:tcPr>
            <w:tcW w:w="959" w:type="dxa"/>
          </w:tcPr>
          <w:p w14:paraId="3CBF5C7D"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144BEDD9" w14:textId="1D073A46"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SrfA-TE</w:t>
            </w:r>
          </w:p>
        </w:tc>
        <w:tc>
          <w:tcPr>
            <w:tcW w:w="7033" w:type="dxa"/>
          </w:tcPr>
          <w:p w14:paraId="3FF0476B" w14:textId="39536260"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w:t>
            </w:r>
          </w:p>
        </w:tc>
        <w:tc>
          <w:tcPr>
            <w:tcW w:w="1155" w:type="dxa"/>
          </w:tcPr>
          <w:p w14:paraId="7FF0A670" w14:textId="3309E91F"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Il8Rbv2S","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1794F09F" w14:textId="77777777" w:rsidTr="005426E2">
        <w:trPr>
          <w:trHeight w:val="288"/>
        </w:trPr>
        <w:tc>
          <w:tcPr>
            <w:tcW w:w="959" w:type="dxa"/>
          </w:tcPr>
          <w:p w14:paraId="501BE52F"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5934153D"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 BAS-Cr1</w:t>
            </w:r>
          </w:p>
        </w:tc>
        <w:tc>
          <w:tcPr>
            <w:tcW w:w="7033" w:type="dxa"/>
          </w:tcPr>
          <w:p w14:paraId="3E1FB04F"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aeruginosa</w:t>
            </w:r>
          </w:p>
        </w:tc>
        <w:tc>
          <w:tcPr>
            <w:tcW w:w="1155" w:type="dxa"/>
          </w:tcPr>
          <w:p w14:paraId="60BB96CC" w14:textId="791244F6"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a2nke8g576m","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67F527E4" w14:textId="77777777" w:rsidTr="005426E2">
        <w:trPr>
          <w:trHeight w:val="288"/>
        </w:trPr>
        <w:tc>
          <w:tcPr>
            <w:tcW w:w="959" w:type="dxa"/>
          </w:tcPr>
          <w:p w14:paraId="41D11FC7"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0EBCDD9A" w14:textId="7146C2A5"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ViscAcBCR</w:t>
            </w:r>
          </w:p>
        </w:tc>
        <w:tc>
          <w:tcPr>
            <w:tcW w:w="7033" w:type="dxa"/>
          </w:tcPr>
          <w:p w14:paraId="7E8E1B48" w14:textId="42A63964"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fluorescens</w:t>
            </w:r>
          </w:p>
        </w:tc>
        <w:tc>
          <w:tcPr>
            <w:tcW w:w="1155" w:type="dxa"/>
          </w:tcPr>
          <w:p w14:paraId="2CB99E28" w14:textId="5961884B"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Gwh8X5as","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6465DD1C" w14:textId="77777777" w:rsidTr="005426E2">
        <w:trPr>
          <w:trHeight w:val="288"/>
        </w:trPr>
        <w:tc>
          <w:tcPr>
            <w:tcW w:w="959" w:type="dxa"/>
          </w:tcPr>
          <w:p w14:paraId="5F32687C"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2BDF3397"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amsY</w:t>
            </w:r>
          </w:p>
        </w:tc>
        <w:tc>
          <w:tcPr>
            <w:tcW w:w="7033" w:type="dxa"/>
          </w:tcPr>
          <w:p w14:paraId="2CCAF9D4"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syringae</w:t>
            </w:r>
          </w:p>
        </w:tc>
        <w:tc>
          <w:tcPr>
            <w:tcW w:w="1155" w:type="dxa"/>
          </w:tcPr>
          <w:p w14:paraId="01DF08EB" w14:textId="316FC102"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tL93Cqvq","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1D137923" w14:textId="77777777" w:rsidTr="005426E2">
        <w:trPr>
          <w:trHeight w:val="288"/>
        </w:trPr>
        <w:tc>
          <w:tcPr>
            <w:tcW w:w="959" w:type="dxa"/>
          </w:tcPr>
          <w:p w14:paraId="7CCF0B07"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2DE6F6B1"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 xml:space="preserve">GacA/GacS </w:t>
            </w:r>
          </w:p>
        </w:tc>
        <w:tc>
          <w:tcPr>
            <w:tcW w:w="7033" w:type="dxa"/>
          </w:tcPr>
          <w:p w14:paraId="1092B48D"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syringae</w:t>
            </w:r>
          </w:p>
        </w:tc>
        <w:tc>
          <w:tcPr>
            <w:tcW w:w="1155" w:type="dxa"/>
          </w:tcPr>
          <w:p w14:paraId="67254D4D" w14:textId="1B4AF87A" w:rsidR="009D3286" w:rsidRPr="00F8503F" w:rsidRDefault="009D3286" w:rsidP="009D3286">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l7KXvLMq","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4CD06C34" w14:textId="77777777" w:rsidTr="005426E2">
        <w:trPr>
          <w:trHeight w:val="288"/>
        </w:trPr>
        <w:tc>
          <w:tcPr>
            <w:tcW w:w="959" w:type="dxa"/>
          </w:tcPr>
          <w:p w14:paraId="0F1AF85A"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18B656DC" w14:textId="61F05538"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arfABC</w:t>
            </w:r>
          </w:p>
        </w:tc>
        <w:tc>
          <w:tcPr>
            <w:tcW w:w="7033" w:type="dxa"/>
          </w:tcPr>
          <w:p w14:paraId="262EF84F" w14:textId="5C023F40"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sp. MIS38</w:t>
            </w:r>
          </w:p>
        </w:tc>
        <w:tc>
          <w:tcPr>
            <w:tcW w:w="1155" w:type="dxa"/>
          </w:tcPr>
          <w:p w14:paraId="72F8C5FD" w14:textId="30702315"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jqQ0PTCt","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348C0C67" w14:textId="77777777" w:rsidTr="005426E2">
        <w:trPr>
          <w:trHeight w:val="288"/>
        </w:trPr>
        <w:tc>
          <w:tcPr>
            <w:tcW w:w="959" w:type="dxa"/>
          </w:tcPr>
          <w:p w14:paraId="72D3D2F1"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43504F67"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psoA</w:t>
            </w:r>
          </w:p>
        </w:tc>
        <w:tc>
          <w:tcPr>
            <w:tcW w:w="7033" w:type="dxa"/>
          </w:tcPr>
          <w:p w14:paraId="7B02F2F6" w14:textId="02D10A55"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putida</w:t>
            </w:r>
          </w:p>
        </w:tc>
        <w:tc>
          <w:tcPr>
            <w:tcW w:w="1155" w:type="dxa"/>
          </w:tcPr>
          <w:p w14:paraId="3B2FD1AF" w14:textId="18300EAE"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53GnxmUC","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33826A0F" w14:textId="77777777" w:rsidTr="005426E2">
        <w:trPr>
          <w:trHeight w:val="288"/>
        </w:trPr>
        <w:tc>
          <w:tcPr>
            <w:tcW w:w="959" w:type="dxa"/>
          </w:tcPr>
          <w:p w14:paraId="7BC49F7C"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4127509B"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psoB</w:t>
            </w:r>
          </w:p>
        </w:tc>
        <w:tc>
          <w:tcPr>
            <w:tcW w:w="7033" w:type="dxa"/>
          </w:tcPr>
          <w:p w14:paraId="1C4C2E31" w14:textId="38DA317C"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putida</w:t>
            </w:r>
          </w:p>
        </w:tc>
        <w:tc>
          <w:tcPr>
            <w:tcW w:w="1155" w:type="dxa"/>
          </w:tcPr>
          <w:p w14:paraId="3194C626" w14:textId="6B565A2E" w:rsidR="009D3286" w:rsidRPr="00F8503F" w:rsidRDefault="009D3286" w:rsidP="009D3286">
            <w:pPr>
              <w:spacing w:line="276" w:lineRule="auto"/>
              <w:jc w:val="center"/>
              <w:rPr>
                <w:rFonts w:ascii="Times New Roman" w:hAnsi="Times New Roman" w:cs="Times New Roman"/>
                <w:u w:val="single"/>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KbGWChFi","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1E8B6239" w14:textId="77777777" w:rsidTr="005426E2">
        <w:trPr>
          <w:trHeight w:val="288"/>
        </w:trPr>
        <w:tc>
          <w:tcPr>
            <w:tcW w:w="959" w:type="dxa"/>
          </w:tcPr>
          <w:p w14:paraId="2D2B9B84"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7CF9D72A"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psoC</w:t>
            </w:r>
          </w:p>
        </w:tc>
        <w:tc>
          <w:tcPr>
            <w:tcW w:w="7033" w:type="dxa"/>
          </w:tcPr>
          <w:p w14:paraId="17C059A6" w14:textId="695CBA45"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Pseudomonas putida</w:t>
            </w:r>
          </w:p>
        </w:tc>
        <w:tc>
          <w:tcPr>
            <w:tcW w:w="1155" w:type="dxa"/>
          </w:tcPr>
          <w:p w14:paraId="493C04A7" w14:textId="7F45C3E0"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izPZ4Fov","properties":{"formattedCitation":"[75]","plainCitation":"[75]","noteIndex":0},"citationItems":[{"id":6105,"uris":["http://zotero.org/users/local/tLbKPnjF/items/X9VT6KAD"],"itemData":{"id":6105,"type":"article-journal","abstract":"Crude oil contributes a major percentage to the source of energy used on earth, however, hydrocarbon components have been classified to the family of carcinogens and neurotoxic organic pollutants. The inappropriate drilling, transportation, and usage lead to the increment of soil, air, and water body petroleum hydrocarbon pollution. If this menace is not put in check as a matter of urgency, it can cause an epidemic outbreak in an affected community, shortage in agriculture produces output, threatening of soil useful microbial biome and environmental disaster. Bioremediation as promising modern biotechnology is capable of mineralizing hydrocarbon pollutants into water, carbon dioxide, cell proteins, and an inorganic compound. Indigenous or genetically modified microbes are able to secrete enzymes for the synthesis of biosurfactants that break down organic pollutants into a less toxic form. Bioremediation is not only potent in degrading organic pollutants, but it is also environmentally friendly and cheap compared to other non-natural methods. Therefore, this paper combined and presents a review of empirical researches done on microbial bioremediation of petroleum hydrocarbons pollutants in different countries.","container-title":"Indian Journal of Microbiology Research","DOI":"10.18231/j.ijmr.2020.022","ISSN":"2394-546X, 2394-5478","issue":"2","journalAbbreviation":"IJMR","note":"number: 2","page":"104-112","source":"DOI.org (Crossref)","title":"Biodegradation of petroleum hydrocarbon polluted soil","volume":"7","author":[{"family":"Xianagang","given":"Meng"},{"family":"Iyobosa","given":"Ehenenden"},{"family":"Jun","given":"Ning Hai"},{"family":"Fang","given":"Shu"},{"family":"Zhennan","given":"Wang"}],"issued":{"date-parts":[["2020",7,28]]}}}],"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5]</w:t>
            </w:r>
            <w:r w:rsidRPr="00F8503F">
              <w:rPr>
                <w:rFonts w:ascii="Times New Roman" w:hAnsi="Times New Roman" w:cs="Times New Roman"/>
              </w:rPr>
              <w:fldChar w:fldCharType="end"/>
            </w:r>
          </w:p>
        </w:tc>
      </w:tr>
      <w:tr w:rsidR="009D3286" w:rsidRPr="00F8503F" w14:paraId="54988E19" w14:textId="77777777" w:rsidTr="005426E2">
        <w:trPr>
          <w:trHeight w:val="288"/>
        </w:trPr>
        <w:tc>
          <w:tcPr>
            <w:tcW w:w="959" w:type="dxa"/>
          </w:tcPr>
          <w:p w14:paraId="3D1DE2F8"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3E9913E5" w14:textId="3EC062EC" w:rsidR="009D3286" w:rsidRPr="00F8503F" w:rsidRDefault="009D3286" w:rsidP="009D3286">
            <w:pPr>
              <w:spacing w:line="276" w:lineRule="auto"/>
              <w:jc w:val="center"/>
              <w:rPr>
                <w:rFonts w:ascii="Times New Roman" w:hAnsi="Times New Roman" w:cs="Times New Roman"/>
                <w:i/>
                <w:iCs/>
              </w:rPr>
            </w:pPr>
            <w:r w:rsidRPr="001341D7">
              <w:rPr>
                <w:rFonts w:ascii="Times New Roman" w:hAnsi="Times New Roman" w:cs="Times New Roman"/>
                <w:i/>
                <w:iCs/>
              </w:rPr>
              <w:t>fae-hps</w:t>
            </w:r>
          </w:p>
        </w:tc>
        <w:tc>
          <w:tcPr>
            <w:tcW w:w="7033" w:type="dxa"/>
          </w:tcPr>
          <w:p w14:paraId="119CFCD4" w14:textId="4044444B"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4E9C132D" w14:textId="13824022"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zAmyYRtN","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160EF6D4" w14:textId="77777777" w:rsidTr="005426E2">
        <w:trPr>
          <w:trHeight w:val="288"/>
        </w:trPr>
        <w:tc>
          <w:tcPr>
            <w:tcW w:w="959" w:type="dxa"/>
          </w:tcPr>
          <w:p w14:paraId="7B902C5F"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650329CD" w14:textId="59E4436E"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mtd</w:t>
            </w:r>
          </w:p>
        </w:tc>
        <w:tc>
          <w:tcPr>
            <w:tcW w:w="7033" w:type="dxa"/>
          </w:tcPr>
          <w:p w14:paraId="45678FE3" w14:textId="30FDEFF0"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3107DF51" w14:textId="1741495A"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u4mkbuqz","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1D59F57D" w14:textId="77777777" w:rsidTr="005426E2">
        <w:trPr>
          <w:trHeight w:val="288"/>
        </w:trPr>
        <w:tc>
          <w:tcPr>
            <w:tcW w:w="959" w:type="dxa"/>
          </w:tcPr>
          <w:p w14:paraId="571FD2AB"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7AE1D80A" w14:textId="32205D54"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fto</w:t>
            </w:r>
          </w:p>
        </w:tc>
        <w:tc>
          <w:tcPr>
            <w:tcW w:w="7033" w:type="dxa"/>
          </w:tcPr>
          <w:p w14:paraId="4529E361" w14:textId="7B30A2E5"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7304E1DE" w14:textId="1D6FBCF0"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Bncth65B","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22905301" w14:textId="77777777" w:rsidTr="005426E2">
        <w:trPr>
          <w:trHeight w:val="288"/>
        </w:trPr>
        <w:tc>
          <w:tcPr>
            <w:tcW w:w="959" w:type="dxa"/>
          </w:tcPr>
          <w:p w14:paraId="1F2B8F5C"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652772D1" w14:textId="5CCED535"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mch</w:t>
            </w:r>
          </w:p>
        </w:tc>
        <w:tc>
          <w:tcPr>
            <w:tcW w:w="7033" w:type="dxa"/>
          </w:tcPr>
          <w:p w14:paraId="356CB72F" w14:textId="7F387D94" w:rsidR="009D3286" w:rsidRPr="006C07FC" w:rsidRDefault="009D3286" w:rsidP="009D3286">
            <w:pPr>
              <w:spacing w:line="276" w:lineRule="auto"/>
              <w:jc w:val="center"/>
              <w:rPr>
                <w:rFonts w:ascii="Times New Roman" w:hAnsi="Times New Roman" w:cs="Times New Roman"/>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26BC5833" w14:textId="3A1D082A"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QTpmE0J3","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495F3630" w14:textId="77777777" w:rsidTr="005426E2">
        <w:trPr>
          <w:trHeight w:val="288"/>
        </w:trPr>
        <w:tc>
          <w:tcPr>
            <w:tcW w:w="959" w:type="dxa"/>
          </w:tcPr>
          <w:p w14:paraId="15CD02DD"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74F3A648" w14:textId="28ABCFE6"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ftr</w:t>
            </w:r>
          </w:p>
        </w:tc>
        <w:tc>
          <w:tcPr>
            <w:tcW w:w="7033" w:type="dxa"/>
          </w:tcPr>
          <w:p w14:paraId="423F1BBB" w14:textId="07453CB5"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0A17AD47" w14:textId="742007FB"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N8WWpHQx","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2F3C6F97" w14:textId="77777777" w:rsidTr="005426E2">
        <w:trPr>
          <w:trHeight w:val="288"/>
        </w:trPr>
        <w:tc>
          <w:tcPr>
            <w:tcW w:w="959" w:type="dxa"/>
          </w:tcPr>
          <w:p w14:paraId="57999850"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3A75212F" w14:textId="03AFF1CA"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frhB</w:t>
            </w:r>
          </w:p>
        </w:tc>
        <w:tc>
          <w:tcPr>
            <w:tcW w:w="7033" w:type="dxa"/>
          </w:tcPr>
          <w:p w14:paraId="3A86E609" w14:textId="0FDB856A" w:rsidR="009D3286" w:rsidRPr="006C07FC" w:rsidRDefault="009D3286" w:rsidP="009D3286">
            <w:pPr>
              <w:spacing w:line="276" w:lineRule="auto"/>
              <w:jc w:val="center"/>
              <w:rPr>
                <w:rFonts w:ascii="Times New Roman" w:hAnsi="Times New Roman" w:cs="Times New Roman"/>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6433B891" w14:textId="038AE51E"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Y75Zoy5n","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574D5D1C" w14:textId="77777777" w:rsidTr="005426E2">
        <w:trPr>
          <w:trHeight w:val="288"/>
        </w:trPr>
        <w:tc>
          <w:tcPr>
            <w:tcW w:w="959" w:type="dxa"/>
          </w:tcPr>
          <w:p w14:paraId="7F6813E5"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56D0267C" w14:textId="43A87EFD"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myhD</w:t>
            </w:r>
          </w:p>
        </w:tc>
        <w:tc>
          <w:tcPr>
            <w:tcW w:w="7033" w:type="dxa"/>
          </w:tcPr>
          <w:p w14:paraId="0A614B47" w14:textId="321C7A77" w:rsidR="009D3286" w:rsidRPr="006C07FC" w:rsidRDefault="009D3286" w:rsidP="009D3286">
            <w:pPr>
              <w:spacing w:line="276" w:lineRule="auto"/>
              <w:jc w:val="center"/>
              <w:rPr>
                <w:rFonts w:ascii="Times New Roman" w:hAnsi="Times New Roman" w:cs="Times New Roman"/>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5191894E" w14:textId="324DA30E"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owRG8teC","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58D43BDF" w14:textId="77777777" w:rsidTr="005426E2">
        <w:trPr>
          <w:trHeight w:val="288"/>
        </w:trPr>
        <w:tc>
          <w:tcPr>
            <w:tcW w:w="959" w:type="dxa"/>
          </w:tcPr>
          <w:p w14:paraId="38971B30"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17FAE1FF" w14:textId="6398D468"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cdhCDG</w:t>
            </w:r>
          </w:p>
        </w:tc>
        <w:tc>
          <w:tcPr>
            <w:tcW w:w="7033" w:type="dxa"/>
          </w:tcPr>
          <w:p w14:paraId="0EBCBA26" w14:textId="46213981"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793DF45B" w14:textId="3C5A7985"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FBCNslp6","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7AAA3F9E" w14:textId="77777777" w:rsidTr="005426E2">
        <w:trPr>
          <w:trHeight w:val="288"/>
        </w:trPr>
        <w:tc>
          <w:tcPr>
            <w:tcW w:w="959" w:type="dxa"/>
          </w:tcPr>
          <w:p w14:paraId="6109BABE"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4D4DF7F8" w14:textId="4DCBB1B7"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mcrABCG</w:t>
            </w:r>
          </w:p>
        </w:tc>
        <w:tc>
          <w:tcPr>
            <w:tcW w:w="7033" w:type="dxa"/>
          </w:tcPr>
          <w:p w14:paraId="432EC2FB" w14:textId="5AB1E3BE"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73FAE182" w14:textId="62A0A71C"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jPgS4R6i","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18F359E6" w14:textId="77777777" w:rsidTr="005426E2">
        <w:trPr>
          <w:trHeight w:val="288"/>
        </w:trPr>
        <w:tc>
          <w:tcPr>
            <w:tcW w:w="959" w:type="dxa"/>
          </w:tcPr>
          <w:p w14:paraId="55D3CE2F"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3999C3AE" w14:textId="39088409"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mtrABCDEFGH</w:t>
            </w:r>
          </w:p>
        </w:tc>
        <w:tc>
          <w:tcPr>
            <w:tcW w:w="7033" w:type="dxa"/>
          </w:tcPr>
          <w:p w14:paraId="5AF4C58C" w14:textId="562B6CBB"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color w:val="000000" w:themeColor="text1"/>
                <w:sz w:val="24"/>
                <w:szCs w:val="24"/>
              </w:rPr>
              <w:t>Methane oxidizing Bacterial community</w:t>
            </w:r>
          </w:p>
        </w:tc>
        <w:tc>
          <w:tcPr>
            <w:tcW w:w="1155" w:type="dxa"/>
          </w:tcPr>
          <w:p w14:paraId="7B4B75CE" w14:textId="622D37E7"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6yI1fnRR","properties":{"formattedCitation":"[76]","plainCitation":"[76]","noteIndex":0},"citationItems":[{"id":5680,"uris":["http://zotero.org/users/local/tLbKPnjF/items/2N5L2J9V"],"itemData":{"id":5680,"type":"article-journal","container-title":"Journal of Applied Genetics","DOI":"10.1007/s13353-017-0402-9","ISSN":"1234-1983, 2190-3883","issue":"4","journalAbbreviation":"J Appl Genetics","language":"en","note":"number: 4","page":"545-563","source":"DOI.org (Crossref)","title":"Reorganization of gene network for degradation of polycyclic aromatic hydrocarbons (PAHs) in Pseudomonas aeruginosa PAO1 under several conditions","volume":"58","author":[{"family":"Yan","given":"Shaomin"},{"family":"Wu","given":"Guang"}],"issued":{"date-parts":[["2017",11]]}}}],"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6]</w:t>
            </w:r>
            <w:r w:rsidRPr="00F8503F">
              <w:rPr>
                <w:rFonts w:ascii="Times New Roman" w:hAnsi="Times New Roman" w:cs="Times New Roman"/>
              </w:rPr>
              <w:fldChar w:fldCharType="end"/>
            </w:r>
          </w:p>
        </w:tc>
      </w:tr>
      <w:tr w:rsidR="009D3286" w:rsidRPr="00F8503F" w14:paraId="6EC4FCB8" w14:textId="77777777" w:rsidTr="005426E2">
        <w:trPr>
          <w:trHeight w:val="288"/>
        </w:trPr>
        <w:tc>
          <w:tcPr>
            <w:tcW w:w="959" w:type="dxa"/>
          </w:tcPr>
          <w:p w14:paraId="1297FF35"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6C265477" w14:textId="77777777" w:rsidR="009D3286" w:rsidRPr="00815172" w:rsidRDefault="009D3286" w:rsidP="009D3286">
            <w:pPr>
              <w:spacing w:line="276" w:lineRule="auto"/>
              <w:jc w:val="center"/>
              <w:rPr>
                <w:rFonts w:ascii="Times New Roman" w:hAnsi="Times New Roman" w:cs="Times New Roman"/>
                <w:i/>
                <w:iCs/>
              </w:rPr>
            </w:pPr>
            <w:r w:rsidRPr="00815172">
              <w:rPr>
                <w:rFonts w:ascii="Times New Roman" w:hAnsi="Times New Roman" w:cs="Times New Roman"/>
                <w:i/>
                <w:iCs/>
              </w:rPr>
              <w:t> AlmA</w:t>
            </w:r>
          </w:p>
        </w:tc>
        <w:tc>
          <w:tcPr>
            <w:tcW w:w="7033" w:type="dxa"/>
          </w:tcPr>
          <w:p w14:paraId="15834C9F"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Acinetobacter baylyi ADP1</w:t>
            </w:r>
          </w:p>
        </w:tc>
        <w:tc>
          <w:tcPr>
            <w:tcW w:w="1155" w:type="dxa"/>
          </w:tcPr>
          <w:p w14:paraId="691F3F1C" w14:textId="07E08414"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yCyG3WpF","properties":{"formattedCitation":"[77, p. 024]","plainCitation":"[77, p. 024]","noteIndex":0},"citationItems":[{"id":6874,"uris":["http://zotero.org/users/local/tLbKPnjF/items/EWC5I4RP"],"itemData":{"id":6874,"type":"article-journal","abstract":"ABSTRACT\n            \n              Many\n              Acinetobacter\n              species can grow on\n              n\n              -alkanes of varying lengths (≤C40). AlmA, a unique flavoprotein in these\n              Acinetobacter\n              strains, is the only enzyme proven to be required for the degradation of long-chain (LC)\n              n\n              -alkanes, including C32 and C36 alkanes. Although it is commonly presumed to be a terminal hydroxylase, its role in\n              n\n              -alkane degradation remains elusive. In this study, we conducted physiological, biochemical, and bioinformatics analyses of AlmA to determine its role in\n              n\n              -alkane degradation by\n              Acinetobacter baylyi\n              ADP1. Consistent with previous reports, gene deletion analysis showed that\n              almA\n              was vital for the degradation of LC\n              n\n              -alkanes (C26–C36). Additionally, enzymatic analysis revealed that AlmA catalyzed the conversion of aliphatic 2-ketones (C10–C16) to their corresponding esters, but it did not conduct\n              n\n              -alkane hydroxylation under the same conditions, thus suggesting that AlmA in strain ADP1 possesses Baeyer–Villiger monooxygenase (BVMO) activity. These results were further confirmed by bioinformatics analysis, which revealed that AlmA was closer to functionally identified BVMOs than to hydroxylases. Altogether, the results of our study suggest that LC\n              n\n              -alkane degradation by strain ADP1 possibly follows a novel subterminal oxidation pathway that is distinct from the terminal oxidation pathway followed for short-chain\n              n\n              -alkane degradation. Furthermore, our findings suggest that AlmA catalyzes the third reaction in the LC\n              n\n              -alkane degradation pathway.\n            \n            \n              IMPORTANCE\n              \n                Many microbial studies on\n                n\n                -alkane degradation are focused on the genes involved in short-chain\n                n\n                -alkane (≤C16) degradation; however, reports on the genes involved in long-chain (LC)\n                n\n                -alkane (&gt;C20) degradation are limited. Thus far, only AlmA has been reported to be involved in LC\n                n\n                -alkane degradation by\n                Acinetobacter\n                spp.; however, its role in the\n                n\n                -alkane degradation pathway remains elusive. In this study, we conducted a detailed characterization of AlmA in\n                A. baylyi\n                ADP1 and found that AlmA exhibits Baeyer–Villiger monooxygenase activity, thus indicating the presence of a novel LC\n                n\n                -alkane biodegradation mechanism in strain ADP1.\n              \n            \n          , \n            \n              Many microbial studies on\n              n\n              -alkane degradation are focused on the genes involved in short-chain\n              n\n              -alkane (≤C16) degradation; however, reports on the genes involved in long-chain (LC)\n              n\n              -alkane (&gt;C20) degradation are limited. Thus far, only AlmA has been reported to be involved in LC\n              n\n              -alkane degradation by\n              Acinetobacter\n              spp.; however, its role in the\n              n\n              -alkane degradation pathway remains elusive. In this study, we conducted a detailed characterization of AlmA in\n              A. baylyi\n              ADP1 and found that AlmA exhibits Baeyer–Villiger monooxygenase activity, thus indicating the presence of a novel LC\n              n\n              -alkane biodegradation mechanism in strain ADP1.","container-title":"Applied and Environmental Microbiology","DOI":"10.1128/aem.01625-23","ISSN":"0099-2240, 1098-5336","issue":"1","journalAbbreviation":"Appl Environ Microbiol","language":"en","page":"e01625-23","source":"DOI.org (Crossref)","title":"AlmA involved in the long-chain &lt;i&gt;n&lt;/i&gt; -alkane degradation pathway in &lt;i&gt;Acinetobacter baylyi&lt;/i&gt; ADP1 is a Baeyer–Villiger monooxygenase","volume":"90","author":[{"family":"Yin","given":"Chao-Fan"},{"family":"Nie","given":"Yong"},{"family":"Li","given":"Tao"},{"family":"Zhou","given":"Ning-Yi"}],"editor":[{"family":"Atomi","given":"Haruyuki"}],"issued":{"date-parts":[["2024",1,24]]}},"locator":"024"}],"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7, p. 024]</w:t>
            </w:r>
            <w:r w:rsidRPr="00F8503F">
              <w:rPr>
                <w:rFonts w:ascii="Times New Roman" w:hAnsi="Times New Roman" w:cs="Times New Roman"/>
              </w:rPr>
              <w:fldChar w:fldCharType="end"/>
            </w:r>
          </w:p>
        </w:tc>
      </w:tr>
      <w:tr w:rsidR="009D3286" w:rsidRPr="00F8503F" w14:paraId="04A392DE" w14:textId="77777777" w:rsidTr="005426E2">
        <w:trPr>
          <w:trHeight w:val="288"/>
        </w:trPr>
        <w:tc>
          <w:tcPr>
            <w:tcW w:w="959" w:type="dxa"/>
          </w:tcPr>
          <w:p w14:paraId="16202019"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697C1F4B"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acrA</w:t>
            </w:r>
          </w:p>
        </w:tc>
        <w:tc>
          <w:tcPr>
            <w:tcW w:w="7033" w:type="dxa"/>
          </w:tcPr>
          <w:p w14:paraId="59C973A2" w14:textId="186D6F6E"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Ca. Methanoliparum</w:t>
            </w:r>
          </w:p>
        </w:tc>
        <w:tc>
          <w:tcPr>
            <w:tcW w:w="1155" w:type="dxa"/>
          </w:tcPr>
          <w:p w14:paraId="20660391" w14:textId="1412DC6B"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8gDCQQEL","properties":{"formattedCitation":"[78]","plainCitation":"[78]","noteIndex":0},"citationItems":[{"id":6875,"uris":["http://zotero.org/users/local/tLbKPnjF/items/NNG2CWTZ"],"itemData":{"id":6875,"type":"article-journal","container-title":"Journal of Environmental Management","DOI":"10.1016/j.jenvman.2017.09.027","ISSN":"03014797","journalAbbreviation":"Journal of Environmental Management","language":"en","page":"494-501","source":"DOI.org (Crossref)","title":"Identification of biphenyl 2, 3-dioxygenase and its catabolic role for phenazine degradation in Sphingobium yanoikuyae B1","volume":"204","author":[{"family":"Zhao","given":"Qiang"},{"family":"Bilal","given":"Muhammad"},{"family":"Yue","given":"Shengjie"},{"family":"Hu","given":"Hongbo"},{"family":"Wang","given":"Wei"},{"family":"Zhang","given":"Xuehong"}],"issued":{"date-parts":[["2017",12]]}}}],"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8]</w:t>
            </w:r>
            <w:r w:rsidRPr="00F8503F">
              <w:rPr>
                <w:rFonts w:ascii="Times New Roman" w:hAnsi="Times New Roman" w:cs="Times New Roman"/>
              </w:rPr>
              <w:fldChar w:fldCharType="end"/>
            </w:r>
          </w:p>
        </w:tc>
      </w:tr>
      <w:tr w:rsidR="009D3286" w:rsidRPr="00F8503F" w14:paraId="6722B1FD" w14:textId="77777777" w:rsidTr="005426E2">
        <w:trPr>
          <w:trHeight w:val="288"/>
        </w:trPr>
        <w:tc>
          <w:tcPr>
            <w:tcW w:w="959" w:type="dxa"/>
          </w:tcPr>
          <w:p w14:paraId="1246032D"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22F4957D"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 bphA1A2A3A4</w:t>
            </w:r>
          </w:p>
        </w:tc>
        <w:tc>
          <w:tcPr>
            <w:tcW w:w="7033" w:type="dxa"/>
          </w:tcPr>
          <w:p w14:paraId="1C17A278"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hyperlink r:id="rId7" w:tooltip="Learn more about Sphingobium from ScienceDirect's AI-generated Topic Pages" w:history="1">
              <w:r w:rsidRPr="006C07FC">
                <w:rPr>
                  <w:rStyle w:val="Hyperlink"/>
                  <w:rFonts w:ascii="Times New Roman" w:hAnsi="Times New Roman" w:cs="Times New Roman"/>
                  <w:i/>
                  <w:iCs/>
                  <w:color w:val="000000" w:themeColor="text1"/>
                  <w:sz w:val="24"/>
                  <w:szCs w:val="24"/>
                  <w:u w:val="none"/>
                </w:rPr>
                <w:t>Sphingobium yanoikuyae B1 </w:t>
              </w:r>
            </w:hyperlink>
          </w:p>
        </w:tc>
        <w:tc>
          <w:tcPr>
            <w:tcW w:w="1155" w:type="dxa"/>
          </w:tcPr>
          <w:p w14:paraId="51C0A910" w14:textId="049C3271"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mE3lr1EH","properties":{"formattedCitation":"[78]","plainCitation":"[78]","noteIndex":0},"citationItems":[{"id":6875,"uris":["http://zotero.org/users/local/tLbKPnjF/items/NNG2CWTZ"],"itemData":{"id":6875,"type":"article-journal","container-title":"Journal of Environmental Management","DOI":"10.1016/j.jenvman.2017.09.027","ISSN":"03014797","journalAbbreviation":"Journal of Environmental Management","language":"en","page":"494-501","source":"DOI.org (Crossref)","title":"Identification of biphenyl 2, 3-dioxygenase and its catabolic role for phenazine degradation in Sphingobium yanoikuyae B1","volume":"204","author":[{"family":"Zhao","given":"Qiang"},{"family":"Bilal","given":"Muhammad"},{"family":"Yue","given":"Shengjie"},{"family":"Hu","given":"Hongbo"},{"family":"Wang","given":"Wei"},{"family":"Zhang","given":"Xuehong"}],"issued":{"date-parts":[["2017",12]]}}}],"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8]</w:t>
            </w:r>
            <w:r w:rsidRPr="00F8503F">
              <w:rPr>
                <w:rFonts w:ascii="Times New Roman" w:hAnsi="Times New Roman" w:cs="Times New Roman"/>
              </w:rPr>
              <w:fldChar w:fldCharType="end"/>
            </w:r>
          </w:p>
        </w:tc>
      </w:tr>
      <w:tr w:rsidR="009D3286" w:rsidRPr="00F8503F" w14:paraId="70F58CF4" w14:textId="77777777" w:rsidTr="005426E2">
        <w:trPr>
          <w:trHeight w:val="288"/>
        </w:trPr>
        <w:tc>
          <w:tcPr>
            <w:tcW w:w="959" w:type="dxa"/>
          </w:tcPr>
          <w:p w14:paraId="39131552"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2C25BF89"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bphBC</w:t>
            </w:r>
          </w:p>
        </w:tc>
        <w:tc>
          <w:tcPr>
            <w:tcW w:w="7033" w:type="dxa"/>
          </w:tcPr>
          <w:p w14:paraId="3F31AEF4"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hyperlink r:id="rId8" w:tooltip="Learn more about Sphingobium from ScienceDirect's AI-generated Topic Pages" w:history="1">
              <w:r w:rsidRPr="006C07FC">
                <w:rPr>
                  <w:rStyle w:val="Hyperlink"/>
                  <w:rFonts w:ascii="Times New Roman" w:hAnsi="Times New Roman" w:cs="Times New Roman"/>
                  <w:i/>
                  <w:iCs/>
                  <w:color w:val="000000" w:themeColor="text1"/>
                  <w:sz w:val="24"/>
                  <w:szCs w:val="24"/>
                  <w:u w:val="none"/>
                </w:rPr>
                <w:t>Sphingobium yanoikuyae B1 </w:t>
              </w:r>
            </w:hyperlink>
          </w:p>
        </w:tc>
        <w:tc>
          <w:tcPr>
            <w:tcW w:w="1155" w:type="dxa"/>
          </w:tcPr>
          <w:p w14:paraId="7011ABB7" w14:textId="39549FAD" w:rsidR="009D3286" w:rsidRPr="00F8503F" w:rsidRDefault="009D3286" w:rsidP="009D3286">
            <w:pPr>
              <w:spacing w:line="276" w:lineRule="auto"/>
              <w:jc w:val="center"/>
              <w:rPr>
                <w:rFonts w:ascii="Times New Roman" w:hAnsi="Times New Roman" w:cs="Times New Roman"/>
              </w:rPr>
            </w:pPr>
            <w:r w:rsidRPr="00F8503F">
              <w:rPr>
                <w:rFonts w:ascii="Times New Roman" w:hAnsi="Times New Roman" w:cs="Times New Roman"/>
              </w:rPr>
              <w:fldChar w:fldCharType="begin"/>
            </w:r>
            <w:r w:rsidR="00081FA9">
              <w:rPr>
                <w:rFonts w:ascii="Times New Roman" w:hAnsi="Times New Roman" w:cs="Times New Roman"/>
              </w:rPr>
              <w:instrText xml:space="preserve"> ADDIN ZOTERO_ITEM CSL_CITATION {"citationID":"ek3vZ8FI","properties":{"formattedCitation":"[78]","plainCitation":"[78]","noteIndex":0},"citationItems":[{"id":6875,"uris":["http://zotero.org/users/local/tLbKPnjF/items/NNG2CWTZ"],"itemData":{"id":6875,"type":"article-journal","container-title":"Journal of Environmental Management","DOI":"10.1016/j.jenvman.2017.09.027","ISSN":"03014797","journalAbbreviation":"Journal of Environmental Management","language":"en","page":"494-501","source":"DOI.org (Crossref)","title":"Identification of biphenyl 2, 3-dioxygenase and its catabolic role for phenazine degradation in Sphingobium yanoikuyae B1","volume":"204","author":[{"family":"Zhao","given":"Qiang"},{"family":"Bilal","given":"Muhammad"},{"family":"Yue","given":"Shengjie"},{"family":"Hu","given":"Hongbo"},{"family":"Wang","given":"Wei"},{"family":"Zhang","given":"Xuehong"}],"issued":{"date-parts":[["2017",12]]}}}],"schema":"https://github.com/citation-style-language/schema/raw/master/csl-citation.json"} </w:instrText>
            </w:r>
            <w:r w:rsidRPr="00F8503F">
              <w:rPr>
                <w:rFonts w:ascii="Times New Roman" w:hAnsi="Times New Roman" w:cs="Times New Roman"/>
              </w:rPr>
              <w:fldChar w:fldCharType="separate"/>
            </w:r>
            <w:r w:rsidR="00081FA9" w:rsidRPr="00081FA9">
              <w:rPr>
                <w:rFonts w:ascii="Times New Roman" w:hAnsi="Times New Roman" w:cs="Times New Roman"/>
              </w:rPr>
              <w:t>[78]</w:t>
            </w:r>
            <w:r w:rsidRPr="00F8503F">
              <w:rPr>
                <w:rFonts w:ascii="Times New Roman" w:hAnsi="Times New Roman" w:cs="Times New Roman"/>
              </w:rPr>
              <w:fldChar w:fldCharType="end"/>
            </w:r>
          </w:p>
        </w:tc>
      </w:tr>
      <w:tr w:rsidR="009D3286" w:rsidRPr="00F8503F" w14:paraId="754B8BB3" w14:textId="77777777" w:rsidTr="005426E2">
        <w:trPr>
          <w:trHeight w:val="288"/>
        </w:trPr>
        <w:tc>
          <w:tcPr>
            <w:tcW w:w="959" w:type="dxa"/>
          </w:tcPr>
          <w:p w14:paraId="172D680D" w14:textId="77777777" w:rsidR="009D3286" w:rsidRPr="00E63D41" w:rsidRDefault="009D3286" w:rsidP="009D3286">
            <w:pPr>
              <w:pStyle w:val="ListParagraph"/>
              <w:numPr>
                <w:ilvl w:val="0"/>
                <w:numId w:val="2"/>
              </w:numPr>
              <w:spacing w:line="276" w:lineRule="auto"/>
              <w:jc w:val="center"/>
              <w:rPr>
                <w:rFonts w:ascii="Times New Roman" w:hAnsi="Times New Roman" w:cs="Times New Roman"/>
                <w:i/>
                <w:iCs/>
              </w:rPr>
            </w:pPr>
          </w:p>
        </w:tc>
        <w:tc>
          <w:tcPr>
            <w:tcW w:w="1708" w:type="dxa"/>
          </w:tcPr>
          <w:p w14:paraId="43FD747E" w14:textId="77777777" w:rsidR="009D3286" w:rsidRPr="00F8503F" w:rsidRDefault="009D3286" w:rsidP="009D3286">
            <w:pPr>
              <w:spacing w:line="276" w:lineRule="auto"/>
              <w:jc w:val="center"/>
              <w:rPr>
                <w:rFonts w:ascii="Times New Roman" w:hAnsi="Times New Roman" w:cs="Times New Roman"/>
                <w:i/>
                <w:iCs/>
              </w:rPr>
            </w:pPr>
            <w:r w:rsidRPr="00F8503F">
              <w:rPr>
                <w:rFonts w:ascii="Times New Roman" w:hAnsi="Times New Roman" w:cs="Times New Roman"/>
                <w:i/>
                <w:iCs/>
              </w:rPr>
              <w:t>metF</w:t>
            </w:r>
          </w:p>
        </w:tc>
        <w:tc>
          <w:tcPr>
            <w:tcW w:w="7033" w:type="dxa"/>
          </w:tcPr>
          <w:p w14:paraId="6D6AE155" w14:textId="77777777" w:rsidR="009D3286" w:rsidRPr="006C07FC" w:rsidRDefault="009D3286" w:rsidP="009D3286">
            <w:pPr>
              <w:spacing w:line="276" w:lineRule="auto"/>
              <w:jc w:val="center"/>
              <w:rPr>
                <w:rFonts w:ascii="Times New Roman" w:hAnsi="Times New Roman" w:cs="Times New Roman"/>
                <w:i/>
                <w:iCs/>
                <w:color w:val="000000" w:themeColor="text1"/>
                <w:sz w:val="24"/>
                <w:szCs w:val="24"/>
              </w:rPr>
            </w:pPr>
            <w:r w:rsidRPr="006C07FC">
              <w:rPr>
                <w:rFonts w:ascii="Times New Roman" w:hAnsi="Times New Roman" w:cs="Times New Roman"/>
                <w:i/>
                <w:iCs/>
                <w:color w:val="000000" w:themeColor="text1"/>
                <w:sz w:val="24"/>
                <w:szCs w:val="24"/>
              </w:rPr>
              <w:t>Desulfobacteraceae</w:t>
            </w:r>
          </w:p>
        </w:tc>
        <w:tc>
          <w:tcPr>
            <w:tcW w:w="1155" w:type="dxa"/>
          </w:tcPr>
          <w:p w14:paraId="385378BC" w14:textId="1C7946F7" w:rsidR="009D3286" w:rsidRPr="00F8503F" w:rsidRDefault="009D3286" w:rsidP="009D3286">
            <w:pPr>
              <w:spacing w:line="276" w:lineRule="auto"/>
              <w:jc w:val="center"/>
              <w:rPr>
                <w:rFonts w:ascii="Times New Roman" w:hAnsi="Times New Roman" w:cs="Times New Roman"/>
                <w:u w:val="single"/>
              </w:rPr>
            </w:pPr>
            <w:r w:rsidRPr="00F8503F">
              <w:rPr>
                <w:rFonts w:ascii="Times New Roman" w:hAnsi="Times New Roman" w:cs="Times New Roman"/>
                <w:u w:val="single"/>
              </w:rPr>
              <w:fldChar w:fldCharType="begin"/>
            </w:r>
            <w:r w:rsidR="00081FA9">
              <w:rPr>
                <w:rFonts w:ascii="Times New Roman" w:hAnsi="Times New Roman" w:cs="Times New Roman"/>
                <w:u w:val="single"/>
              </w:rPr>
              <w:instrText xml:space="preserve"> ADDIN ZOTERO_ITEM CSL_CITATION {"citationID":"a1acjl16lcm","properties":{"formattedCitation":"[79]","plainCitation":"[7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F8503F">
              <w:rPr>
                <w:rFonts w:ascii="Times New Roman" w:hAnsi="Times New Roman" w:cs="Times New Roman"/>
                <w:u w:val="single"/>
              </w:rPr>
              <w:fldChar w:fldCharType="separate"/>
            </w:r>
            <w:r w:rsidR="00081FA9" w:rsidRPr="00081FA9">
              <w:rPr>
                <w:rFonts w:ascii="Times New Roman" w:hAnsi="Times New Roman" w:cs="Times New Roman"/>
              </w:rPr>
              <w:t>[79]</w:t>
            </w:r>
            <w:r w:rsidRPr="00F8503F">
              <w:rPr>
                <w:rFonts w:ascii="Times New Roman" w:hAnsi="Times New Roman" w:cs="Times New Roman"/>
                <w:u w:val="single"/>
              </w:rPr>
              <w:fldChar w:fldCharType="end"/>
            </w:r>
          </w:p>
        </w:tc>
      </w:tr>
    </w:tbl>
    <w:p w14:paraId="3BA048AC" w14:textId="77777777" w:rsidR="00E96155" w:rsidRDefault="00E96155" w:rsidP="00E96155">
      <w:pPr>
        <w:jc w:val="center"/>
        <w:rPr>
          <w:rFonts w:ascii="Times New Roman" w:hAnsi="Times New Roman" w:cs="Times New Roman"/>
          <w:b/>
          <w:bCs/>
          <w:sz w:val="24"/>
          <w:szCs w:val="24"/>
          <w:lang w:val="en-US"/>
        </w:rPr>
      </w:pPr>
    </w:p>
    <w:p w14:paraId="7C11180D" w14:textId="77777777" w:rsidR="005210AD" w:rsidRDefault="005210AD" w:rsidP="00BA3350">
      <w:pPr>
        <w:spacing w:line="276" w:lineRule="auto"/>
        <w:rPr>
          <w:rFonts w:ascii="Times New Roman" w:hAnsi="Times New Roman" w:cs="Times New Roman"/>
          <w:lang w:val="en-US"/>
        </w:rPr>
      </w:pPr>
    </w:p>
    <w:p w14:paraId="185B1EE1" w14:textId="77777777" w:rsidR="00E63D41" w:rsidRDefault="00E63D41" w:rsidP="00E63D41">
      <w:pPr>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68FC17C2" w14:textId="77777777" w:rsidR="00F209DA" w:rsidRPr="00F209DA" w:rsidRDefault="005210AD"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b/>
          <w:bCs/>
          <w:sz w:val="24"/>
          <w:szCs w:val="24"/>
          <w:lang w:val="en-US"/>
        </w:rPr>
        <w:fldChar w:fldCharType="begin"/>
      </w:r>
      <w:r w:rsidR="00F209DA" w:rsidRPr="00F209DA">
        <w:rPr>
          <w:rFonts w:ascii="Times New Roman" w:hAnsi="Times New Roman" w:cs="Times New Roman"/>
          <w:b/>
          <w:bCs/>
          <w:sz w:val="24"/>
          <w:szCs w:val="24"/>
          <w:lang w:val="en-US"/>
        </w:rPr>
        <w:instrText xml:space="preserve"> ADDIN ZOTERO_BIBL {"uncited":[],"omitted":[],"custom":[]} CSL_BIBLIOGRAPHY </w:instrText>
      </w:r>
      <w:r w:rsidRPr="00F209DA">
        <w:rPr>
          <w:rFonts w:ascii="Times New Roman" w:hAnsi="Times New Roman" w:cs="Times New Roman"/>
          <w:b/>
          <w:bCs/>
          <w:sz w:val="24"/>
          <w:szCs w:val="24"/>
          <w:lang w:val="en-US"/>
        </w:rPr>
        <w:fldChar w:fldCharType="separate"/>
      </w:r>
      <w:r w:rsidR="00F209DA" w:rsidRPr="00F209DA">
        <w:rPr>
          <w:rFonts w:ascii="Times New Roman" w:hAnsi="Times New Roman" w:cs="Times New Roman"/>
          <w:sz w:val="24"/>
          <w:szCs w:val="24"/>
        </w:rPr>
        <w:t>[1]</w:t>
      </w:r>
      <w:r w:rsidR="00F209DA" w:rsidRPr="00F209DA">
        <w:rPr>
          <w:rFonts w:ascii="Times New Roman" w:hAnsi="Times New Roman" w:cs="Times New Roman"/>
          <w:sz w:val="24"/>
          <w:szCs w:val="24"/>
        </w:rPr>
        <w:tab/>
        <w:t xml:space="preserve">S. Atashgahi, “Discovered by genomics: putative reductive dehalogenases with N-terminus transmembrane helixes,” </w:t>
      </w:r>
      <w:r w:rsidR="00F209DA" w:rsidRPr="00F209DA">
        <w:rPr>
          <w:rFonts w:ascii="Times New Roman" w:hAnsi="Times New Roman" w:cs="Times New Roman"/>
          <w:i/>
          <w:iCs/>
          <w:sz w:val="24"/>
          <w:szCs w:val="24"/>
        </w:rPr>
        <w:t>FEMS Microbiology Ecology</w:t>
      </w:r>
      <w:r w:rsidR="00F209DA" w:rsidRPr="00F209DA">
        <w:rPr>
          <w:rFonts w:ascii="Times New Roman" w:hAnsi="Times New Roman" w:cs="Times New Roman"/>
          <w:sz w:val="24"/>
          <w:szCs w:val="24"/>
        </w:rPr>
        <w:t>, vol. 95, no. 5, p. fiz048, May 2019, doi: 10.1093/femsec/fiz048.</w:t>
      </w:r>
    </w:p>
    <w:p w14:paraId="2A2859D3"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w:t>
      </w:r>
      <w:r w:rsidRPr="00F209DA">
        <w:rPr>
          <w:rFonts w:ascii="Times New Roman" w:hAnsi="Times New Roman" w:cs="Times New Roman"/>
          <w:sz w:val="24"/>
          <w:szCs w:val="24"/>
        </w:rPr>
        <w:tab/>
        <w:t xml:space="preserve">G. Bertoni, M. Martino, E. Galli, and P. Barbieri, “Analysis of the Gene Cluster Encoding Toluene/ </w:t>
      </w:r>
      <w:r w:rsidRPr="00F209DA">
        <w:rPr>
          <w:rFonts w:ascii="Times New Roman" w:hAnsi="Times New Roman" w:cs="Times New Roman"/>
          <w:i/>
          <w:iCs/>
          <w:sz w:val="24"/>
          <w:szCs w:val="24"/>
        </w:rPr>
        <w:t>o</w:t>
      </w:r>
      <w:r w:rsidRPr="00F209DA">
        <w:rPr>
          <w:rFonts w:ascii="Times New Roman" w:hAnsi="Times New Roman" w:cs="Times New Roman"/>
          <w:sz w:val="24"/>
          <w:szCs w:val="24"/>
        </w:rPr>
        <w:t xml:space="preserve"> -Xylene Monooxygenase from </w:t>
      </w:r>
      <w:r w:rsidRPr="00F209DA">
        <w:rPr>
          <w:rFonts w:ascii="Times New Roman" w:hAnsi="Times New Roman" w:cs="Times New Roman"/>
          <w:i/>
          <w:iCs/>
          <w:sz w:val="24"/>
          <w:szCs w:val="24"/>
        </w:rPr>
        <w:t>Pseudomonas stutzeri</w:t>
      </w:r>
      <w:r w:rsidRPr="00F209DA">
        <w:rPr>
          <w:rFonts w:ascii="Times New Roman" w:hAnsi="Times New Roman" w:cs="Times New Roman"/>
          <w:sz w:val="24"/>
          <w:szCs w:val="24"/>
        </w:rPr>
        <w:t xml:space="preserve"> OX1,”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64, no. 10, pp. 3626–3632, Oct. 1998, doi: 10.1128/AEM.64.10.3626-3632.1998.</w:t>
      </w:r>
    </w:p>
    <w:p w14:paraId="690AC02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w:t>
      </w:r>
      <w:r w:rsidRPr="00F209DA">
        <w:rPr>
          <w:rFonts w:ascii="Times New Roman" w:hAnsi="Times New Roman" w:cs="Times New Roman"/>
          <w:sz w:val="24"/>
          <w:szCs w:val="24"/>
        </w:rPr>
        <w:tab/>
        <w:t xml:space="preserve">A. M. Byrne and R. H. Olsen, “Cascade regulation of the toluene-3-monooxygenase operon (tbuA1UBVA2C) of Burkholderia pickettii PKO1: role of the tbuA1 promoter (PtbuA1) in the expression of its cognate activator, TbuT,” </w:t>
      </w:r>
      <w:r w:rsidRPr="00F209DA">
        <w:rPr>
          <w:rFonts w:ascii="Times New Roman" w:hAnsi="Times New Roman" w:cs="Times New Roman"/>
          <w:i/>
          <w:iCs/>
          <w:sz w:val="24"/>
          <w:szCs w:val="24"/>
        </w:rPr>
        <w:t>J Bacteriol</w:t>
      </w:r>
      <w:r w:rsidRPr="00F209DA">
        <w:rPr>
          <w:rFonts w:ascii="Times New Roman" w:hAnsi="Times New Roman" w:cs="Times New Roman"/>
          <w:sz w:val="24"/>
          <w:szCs w:val="24"/>
        </w:rPr>
        <w:t>, vol. 178, no. 21, pp. 6327–6337, Nov. 1996, doi: 10.1128/jb.178.21.6327-6337.1996.</w:t>
      </w:r>
    </w:p>
    <w:p w14:paraId="5C7A837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w:t>
      </w:r>
      <w:r w:rsidRPr="00F209DA">
        <w:rPr>
          <w:rFonts w:ascii="Times New Roman" w:hAnsi="Times New Roman" w:cs="Times New Roman"/>
          <w:sz w:val="24"/>
          <w:szCs w:val="24"/>
        </w:rPr>
        <w:tab/>
        <w:t>C. Zhang, “Study of Genes Relating To Degradation of Aromatic Compounds and Carbon Metabolism in Mycobacterium Sp. Strain KMS,” 2013, doi: 10.26076/6A70-3C27.</w:t>
      </w:r>
    </w:p>
    <w:p w14:paraId="63124A43"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w:t>
      </w:r>
      <w:r w:rsidRPr="00F209DA">
        <w:rPr>
          <w:rFonts w:ascii="Times New Roman" w:hAnsi="Times New Roman" w:cs="Times New Roman"/>
          <w:sz w:val="24"/>
          <w:szCs w:val="24"/>
        </w:rPr>
        <w:tab/>
        <w:t xml:space="preserve">R. J. DiDonato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Genome Sequence of the Deltaproteobacterial Strain NaphS2 and Analysis of Differential Gene Expression during Anaerobic Growth on Naphthalene,” </w:t>
      </w:r>
      <w:r w:rsidRPr="00F209DA">
        <w:rPr>
          <w:rFonts w:ascii="Times New Roman" w:hAnsi="Times New Roman" w:cs="Times New Roman"/>
          <w:i/>
          <w:iCs/>
          <w:sz w:val="24"/>
          <w:szCs w:val="24"/>
        </w:rPr>
        <w:t>PLoS ONE</w:t>
      </w:r>
      <w:r w:rsidRPr="00F209DA">
        <w:rPr>
          <w:rFonts w:ascii="Times New Roman" w:hAnsi="Times New Roman" w:cs="Times New Roman"/>
          <w:sz w:val="24"/>
          <w:szCs w:val="24"/>
        </w:rPr>
        <w:t>, vol. 5, no. 11, p. e14072, Nov. 2010, doi: 10.1371/journal.pone.0014072.</w:t>
      </w:r>
    </w:p>
    <w:p w14:paraId="4FB7EAF8"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w:t>
      </w:r>
      <w:r w:rsidRPr="00F209DA">
        <w:rPr>
          <w:rFonts w:ascii="Times New Roman" w:hAnsi="Times New Roman" w:cs="Times New Roman"/>
          <w:sz w:val="24"/>
          <w:szCs w:val="24"/>
        </w:rPr>
        <w:tab/>
        <w:t xml:space="preserve">B. P. Hedlund, A. D. Geiselbrecht, T. J. Bair, and J. T. Staley, “Polycyclic Aromatic Hydrocarbon Degradation by a New Marine Bacterium, </w:t>
      </w:r>
      <w:r w:rsidRPr="00F209DA">
        <w:rPr>
          <w:rFonts w:ascii="Times New Roman" w:hAnsi="Times New Roman" w:cs="Times New Roman"/>
          <w:i/>
          <w:iCs/>
          <w:sz w:val="24"/>
          <w:szCs w:val="24"/>
        </w:rPr>
        <w:t>Neptunomonas naphthovorans</w:t>
      </w:r>
      <w:r w:rsidRPr="00F209DA">
        <w:rPr>
          <w:rFonts w:ascii="Times New Roman" w:hAnsi="Times New Roman" w:cs="Times New Roman"/>
          <w:sz w:val="24"/>
          <w:szCs w:val="24"/>
        </w:rPr>
        <w:t xml:space="preserve"> gen. nov., sp. nov,”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65, no. 1, Art. no. 1, Jan. 1999, doi: 10.1128/AEM.65.1.251-259.1999.</w:t>
      </w:r>
    </w:p>
    <w:p w14:paraId="5DBE04E2"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w:t>
      </w:r>
      <w:r w:rsidRPr="00F209DA">
        <w:rPr>
          <w:rFonts w:ascii="Times New Roman" w:hAnsi="Times New Roman" w:cs="Times New Roman"/>
          <w:sz w:val="24"/>
          <w:szCs w:val="24"/>
        </w:rPr>
        <w:tab/>
        <w:t xml:space="preserve">J.-W. Zhang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Newly discovered Asgard archaea Hermodarchaeota potentially degrade alkanes and aromatics via alkyl/benzyl-succinate synthase and benzoyl-CoA pathway,” </w:t>
      </w:r>
      <w:r w:rsidRPr="00F209DA">
        <w:rPr>
          <w:rFonts w:ascii="Times New Roman" w:hAnsi="Times New Roman" w:cs="Times New Roman"/>
          <w:i/>
          <w:iCs/>
          <w:sz w:val="24"/>
          <w:szCs w:val="24"/>
        </w:rPr>
        <w:t>The ISME Journal</w:t>
      </w:r>
      <w:r w:rsidRPr="00F209DA">
        <w:rPr>
          <w:rFonts w:ascii="Times New Roman" w:hAnsi="Times New Roman" w:cs="Times New Roman"/>
          <w:sz w:val="24"/>
          <w:szCs w:val="24"/>
        </w:rPr>
        <w:t>, vol. 15, no. 6, Art. no. 6, Jun. 2021, doi: 10.1038/s41396-020-00890-x.</w:t>
      </w:r>
    </w:p>
    <w:p w14:paraId="5DCE354E"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8]</w:t>
      </w:r>
      <w:r w:rsidRPr="00F209DA">
        <w:rPr>
          <w:rFonts w:ascii="Times New Roman" w:hAnsi="Times New Roman" w:cs="Times New Roman"/>
          <w:sz w:val="24"/>
          <w:szCs w:val="24"/>
        </w:rPr>
        <w:tab/>
        <w:t xml:space="preserve">V. Khot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CANT-HYD: A Curated Database of Phylogeny-Derived Hidden Markov Models for Annotation of Marker Genes Involved in Hydrocarbon Degradation,” </w:t>
      </w:r>
      <w:r w:rsidRPr="00F209DA">
        <w:rPr>
          <w:rFonts w:ascii="Times New Roman" w:hAnsi="Times New Roman" w:cs="Times New Roman"/>
          <w:i/>
          <w:iCs/>
          <w:sz w:val="24"/>
          <w:szCs w:val="24"/>
        </w:rPr>
        <w:t>Front. Microbiol.</w:t>
      </w:r>
      <w:r w:rsidRPr="00F209DA">
        <w:rPr>
          <w:rFonts w:ascii="Times New Roman" w:hAnsi="Times New Roman" w:cs="Times New Roman"/>
          <w:sz w:val="24"/>
          <w:szCs w:val="24"/>
        </w:rPr>
        <w:t>, vol. 12, p. 764058, Jan. 2022, doi: 10.3389/fmicb.2021.764058.</w:t>
      </w:r>
    </w:p>
    <w:p w14:paraId="4ADFDE0E"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9]</w:t>
      </w:r>
      <w:r w:rsidRPr="00F209DA">
        <w:rPr>
          <w:rFonts w:ascii="Times New Roman" w:hAnsi="Times New Roman" w:cs="Times New Roman"/>
          <w:sz w:val="24"/>
          <w:szCs w:val="24"/>
        </w:rPr>
        <w:tab/>
        <w:t xml:space="preserve">D. Kim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Identification of a Novel Dioxygenase Involved in Metabolism of </w:t>
      </w:r>
      <w:r w:rsidRPr="00F209DA">
        <w:rPr>
          <w:rFonts w:ascii="Times New Roman" w:hAnsi="Times New Roman" w:cs="Times New Roman"/>
          <w:i/>
          <w:iCs/>
          <w:sz w:val="24"/>
          <w:szCs w:val="24"/>
        </w:rPr>
        <w:t>o</w:t>
      </w:r>
      <w:r w:rsidRPr="00F209DA">
        <w:rPr>
          <w:rFonts w:ascii="Times New Roman" w:hAnsi="Times New Roman" w:cs="Times New Roman"/>
          <w:sz w:val="24"/>
          <w:szCs w:val="24"/>
        </w:rPr>
        <w:t xml:space="preserve"> -Xylene, Toluene, and Ethylbenzene by </w:t>
      </w:r>
      <w:r w:rsidRPr="00F209DA">
        <w:rPr>
          <w:rFonts w:ascii="Times New Roman" w:hAnsi="Times New Roman" w:cs="Times New Roman"/>
          <w:i/>
          <w:iCs/>
          <w:sz w:val="24"/>
          <w:szCs w:val="24"/>
        </w:rPr>
        <w:t>Rhodococcus</w:t>
      </w:r>
      <w:r w:rsidRPr="00F209DA">
        <w:rPr>
          <w:rFonts w:ascii="Times New Roman" w:hAnsi="Times New Roman" w:cs="Times New Roman"/>
          <w:sz w:val="24"/>
          <w:szCs w:val="24"/>
        </w:rPr>
        <w:t xml:space="preserve"> sp. Strain DK17,”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70, no. 12, pp. 7086–7092, Dec. 2004, doi: 10.1128/AEM.70.12.7086-7092.2004.</w:t>
      </w:r>
    </w:p>
    <w:p w14:paraId="0956AE6F"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lastRenderedPageBreak/>
        <w:t>[10]</w:t>
      </w:r>
      <w:r w:rsidRPr="00F209DA">
        <w:rPr>
          <w:rFonts w:ascii="Times New Roman" w:hAnsi="Times New Roman" w:cs="Times New Roman"/>
          <w:sz w:val="24"/>
          <w:szCs w:val="24"/>
        </w:rPr>
        <w:tab/>
        <w:t xml:space="preserve">S. Kühner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Substrate-Dependent Regulation of Anaerobic Degradation Pathways for Toluene and Ethylbenzene in a Denitrifying Bacterium, Strain EbN1,” </w:t>
      </w:r>
      <w:r w:rsidRPr="00F209DA">
        <w:rPr>
          <w:rFonts w:ascii="Times New Roman" w:hAnsi="Times New Roman" w:cs="Times New Roman"/>
          <w:i/>
          <w:iCs/>
          <w:sz w:val="24"/>
          <w:szCs w:val="24"/>
        </w:rPr>
        <w:t>J Bacteriol</w:t>
      </w:r>
      <w:r w:rsidRPr="00F209DA">
        <w:rPr>
          <w:rFonts w:ascii="Times New Roman" w:hAnsi="Times New Roman" w:cs="Times New Roman"/>
          <w:sz w:val="24"/>
          <w:szCs w:val="24"/>
        </w:rPr>
        <w:t>, vol. 187, no. 4, Art. no. 4, Feb. 2005, doi: 10.1128/JB.187.4.1493-1503.2005.</w:t>
      </w:r>
    </w:p>
    <w:p w14:paraId="5D6E88A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11]</w:t>
      </w:r>
      <w:r w:rsidRPr="00F209DA">
        <w:rPr>
          <w:rFonts w:ascii="Times New Roman" w:hAnsi="Times New Roman" w:cs="Times New Roman"/>
          <w:sz w:val="24"/>
          <w:szCs w:val="24"/>
        </w:rPr>
        <w:tab/>
        <w:t xml:space="preserve">E. G. Kurth, D. M. Doughty, P. J. Bottomley, D. J. Arp, and L. A. Sayavedra-Soto, “Involvement of BmoR and BmoG in n-alkane metabolism in ‘Pseudomonas butanovora,’” </w:t>
      </w:r>
      <w:r w:rsidRPr="00F209DA">
        <w:rPr>
          <w:rFonts w:ascii="Times New Roman" w:hAnsi="Times New Roman" w:cs="Times New Roman"/>
          <w:i/>
          <w:iCs/>
          <w:sz w:val="24"/>
          <w:szCs w:val="24"/>
        </w:rPr>
        <w:t>Microbiology</w:t>
      </w:r>
      <w:r w:rsidRPr="00F209DA">
        <w:rPr>
          <w:rFonts w:ascii="Times New Roman" w:hAnsi="Times New Roman" w:cs="Times New Roman"/>
          <w:sz w:val="24"/>
          <w:szCs w:val="24"/>
        </w:rPr>
        <w:t>, vol. 154, no. 1, Art. no. 1, Jan. 2008, doi: 10.1099/mic.0.2007/012724-0.</w:t>
      </w:r>
    </w:p>
    <w:p w14:paraId="747D4E93"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12]</w:t>
      </w:r>
      <w:r w:rsidRPr="00F209DA">
        <w:rPr>
          <w:rFonts w:ascii="Times New Roman" w:hAnsi="Times New Roman" w:cs="Times New Roman"/>
          <w:sz w:val="24"/>
          <w:szCs w:val="24"/>
        </w:rPr>
        <w:tab/>
        <w:t xml:space="preserve">B. Leuthner and J. Heider, “Anaerobic Toluene Catabolism of </w:t>
      </w:r>
      <w:r w:rsidRPr="00F209DA">
        <w:rPr>
          <w:rFonts w:ascii="Times New Roman" w:hAnsi="Times New Roman" w:cs="Times New Roman"/>
          <w:i/>
          <w:iCs/>
          <w:sz w:val="24"/>
          <w:szCs w:val="24"/>
        </w:rPr>
        <w:t>Thauera aromatica</w:t>
      </w:r>
      <w:r w:rsidRPr="00F209DA">
        <w:rPr>
          <w:rFonts w:ascii="Times New Roman" w:hAnsi="Times New Roman" w:cs="Times New Roman"/>
          <w:sz w:val="24"/>
          <w:szCs w:val="24"/>
        </w:rPr>
        <w:t xml:space="preserve"> : the </w:t>
      </w:r>
      <w:r w:rsidRPr="00F209DA">
        <w:rPr>
          <w:rFonts w:ascii="Times New Roman" w:hAnsi="Times New Roman" w:cs="Times New Roman"/>
          <w:i/>
          <w:iCs/>
          <w:sz w:val="24"/>
          <w:szCs w:val="24"/>
        </w:rPr>
        <w:t>bbs</w:t>
      </w:r>
      <w:r w:rsidRPr="00F209DA">
        <w:rPr>
          <w:rFonts w:ascii="Times New Roman" w:hAnsi="Times New Roman" w:cs="Times New Roman"/>
          <w:sz w:val="24"/>
          <w:szCs w:val="24"/>
        </w:rPr>
        <w:t xml:space="preserve"> Operon Codes for Enzymes of β Oxidation of the Intermediate Benzylsuccinate,” </w:t>
      </w:r>
      <w:r w:rsidRPr="00F209DA">
        <w:rPr>
          <w:rFonts w:ascii="Times New Roman" w:hAnsi="Times New Roman" w:cs="Times New Roman"/>
          <w:i/>
          <w:iCs/>
          <w:sz w:val="24"/>
          <w:szCs w:val="24"/>
        </w:rPr>
        <w:t>J Bacteriol</w:t>
      </w:r>
      <w:r w:rsidRPr="00F209DA">
        <w:rPr>
          <w:rFonts w:ascii="Times New Roman" w:hAnsi="Times New Roman" w:cs="Times New Roman"/>
          <w:sz w:val="24"/>
          <w:szCs w:val="24"/>
        </w:rPr>
        <w:t>, vol. 182, no. 2, pp. 272–277, Jan. 2000, doi: 10.1128/JB.182.2.272-277.2000.</w:t>
      </w:r>
    </w:p>
    <w:p w14:paraId="063C4A6D"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13]</w:t>
      </w:r>
      <w:r w:rsidRPr="00F209DA">
        <w:rPr>
          <w:rFonts w:ascii="Times New Roman" w:hAnsi="Times New Roman" w:cs="Times New Roman"/>
          <w:sz w:val="24"/>
          <w:szCs w:val="24"/>
        </w:rPr>
        <w:tab/>
        <w:t xml:space="preserve">M. Li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Facultative anaerobic conversion of lignocellulose biomass to new bioemulsifier by thermophilic Geobacillus thermodenitrificans NG80-2,” </w:t>
      </w:r>
      <w:r w:rsidRPr="00F209DA">
        <w:rPr>
          <w:rFonts w:ascii="Times New Roman" w:hAnsi="Times New Roman" w:cs="Times New Roman"/>
          <w:i/>
          <w:iCs/>
          <w:sz w:val="24"/>
          <w:szCs w:val="24"/>
        </w:rPr>
        <w:t>Journal of Hazardous Materials</w:t>
      </w:r>
      <w:r w:rsidRPr="00F209DA">
        <w:rPr>
          <w:rFonts w:ascii="Times New Roman" w:hAnsi="Times New Roman" w:cs="Times New Roman"/>
          <w:sz w:val="24"/>
          <w:szCs w:val="24"/>
        </w:rPr>
        <w:t>, vol. 443, p. 130210, Feb. 2023, doi: 10.1016/j.jhazmat.2022.130210.</w:t>
      </w:r>
    </w:p>
    <w:p w14:paraId="51FFF629"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14]</w:t>
      </w:r>
      <w:r w:rsidRPr="00F209DA">
        <w:rPr>
          <w:rFonts w:ascii="Times New Roman" w:hAnsi="Times New Roman" w:cs="Times New Roman"/>
          <w:sz w:val="24"/>
          <w:szCs w:val="24"/>
        </w:rPr>
        <w:tab/>
        <w:t>C. Liang, Y. Huang, and H. Wang, “</w:t>
      </w:r>
      <w:r w:rsidRPr="00F209DA">
        <w:rPr>
          <w:rFonts w:ascii="Times New Roman" w:hAnsi="Times New Roman" w:cs="Times New Roman"/>
          <w:i/>
          <w:iCs/>
          <w:sz w:val="24"/>
          <w:szCs w:val="24"/>
        </w:rPr>
        <w:t>pahE</w:t>
      </w:r>
      <w:r w:rsidRPr="00F209DA">
        <w:rPr>
          <w:rFonts w:ascii="Times New Roman" w:hAnsi="Times New Roman" w:cs="Times New Roman"/>
          <w:sz w:val="24"/>
          <w:szCs w:val="24"/>
        </w:rPr>
        <w:t xml:space="preserve"> , a Functional Marker Gene for Polycyclic Aromatic Hydrocarbon-Degrading Bacteria,”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85, no. 3, Art. no. 3, Feb. 2019, doi: 10.1128/AEM.02399-18.</w:t>
      </w:r>
    </w:p>
    <w:p w14:paraId="6393766F"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15]</w:t>
      </w:r>
      <w:r w:rsidRPr="00F209DA">
        <w:rPr>
          <w:rFonts w:ascii="Times New Roman" w:hAnsi="Times New Roman" w:cs="Times New Roman"/>
          <w:sz w:val="24"/>
          <w:szCs w:val="24"/>
        </w:rPr>
        <w:tab/>
        <w:t xml:space="preserve">C. Liang, Q. Ye, Y. Huang, Y. Wang, Z. Zhang, and H. Wang, “Shifts of the new functional marker gene (pahE) of polycyclic aromatic hydrocarbons (PAHs) degrading bacterial population and its relationship with PAHs biodegradation,” </w:t>
      </w:r>
      <w:r w:rsidRPr="00F209DA">
        <w:rPr>
          <w:rFonts w:ascii="Times New Roman" w:hAnsi="Times New Roman" w:cs="Times New Roman"/>
          <w:i/>
          <w:iCs/>
          <w:sz w:val="24"/>
          <w:szCs w:val="24"/>
        </w:rPr>
        <w:t>Journal of Hazardous Materials</w:t>
      </w:r>
      <w:r w:rsidRPr="00F209DA">
        <w:rPr>
          <w:rFonts w:ascii="Times New Roman" w:hAnsi="Times New Roman" w:cs="Times New Roman"/>
          <w:sz w:val="24"/>
          <w:szCs w:val="24"/>
        </w:rPr>
        <w:t>, vol. 437, p. 129305, Sep. 2022, doi: 10.1016/j.jhazmat.2022.129305.</w:t>
      </w:r>
    </w:p>
    <w:p w14:paraId="2B335D9D"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16]</w:t>
      </w:r>
      <w:r w:rsidRPr="00F209DA">
        <w:rPr>
          <w:rFonts w:ascii="Times New Roman" w:hAnsi="Times New Roman" w:cs="Times New Roman"/>
          <w:sz w:val="24"/>
          <w:szCs w:val="24"/>
        </w:rPr>
        <w:tab/>
        <w:t xml:space="preserve">M. Wang, M. Ding, and Y. Yuan, “Bioengineering for the Microbial Degradation of Petroleum Hydrocarbon Contaminants,” </w:t>
      </w:r>
      <w:r w:rsidRPr="00F209DA">
        <w:rPr>
          <w:rFonts w:ascii="Times New Roman" w:hAnsi="Times New Roman" w:cs="Times New Roman"/>
          <w:i/>
          <w:iCs/>
          <w:sz w:val="24"/>
          <w:szCs w:val="24"/>
        </w:rPr>
        <w:t>Bioengineering</w:t>
      </w:r>
      <w:r w:rsidRPr="00F209DA">
        <w:rPr>
          <w:rFonts w:ascii="Times New Roman" w:hAnsi="Times New Roman" w:cs="Times New Roman"/>
          <w:sz w:val="24"/>
          <w:szCs w:val="24"/>
        </w:rPr>
        <w:t>, vol. 10, no. 3, Art. no. 3, Mar. 2023, doi: 10.3390/bioengineering10030347.</w:t>
      </w:r>
    </w:p>
    <w:p w14:paraId="6C9B08FA"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17]</w:t>
      </w:r>
      <w:r w:rsidRPr="00F209DA">
        <w:rPr>
          <w:rFonts w:ascii="Times New Roman" w:hAnsi="Times New Roman" w:cs="Times New Roman"/>
          <w:sz w:val="24"/>
          <w:szCs w:val="24"/>
        </w:rPr>
        <w:tab/>
        <w:t xml:space="preserve">C. Yin, Y. Xu, T. Li, and N. Zhou, “Wide distribution of the </w:t>
      </w:r>
      <w:r w:rsidRPr="00F209DA">
        <w:rPr>
          <w:rFonts w:ascii="Times New Roman" w:hAnsi="Times New Roman" w:cs="Times New Roman"/>
          <w:i/>
          <w:iCs/>
          <w:sz w:val="24"/>
          <w:szCs w:val="24"/>
        </w:rPr>
        <w:t>sad</w:t>
      </w:r>
      <w:r w:rsidRPr="00F209DA">
        <w:rPr>
          <w:rFonts w:ascii="Times New Roman" w:hAnsi="Times New Roman" w:cs="Times New Roman"/>
          <w:sz w:val="24"/>
          <w:szCs w:val="24"/>
        </w:rPr>
        <w:t xml:space="preserve"> gene cluster for sub‐terminal oxidation in alkane utilizers,” </w:t>
      </w:r>
      <w:r w:rsidRPr="00F209DA">
        <w:rPr>
          <w:rFonts w:ascii="Times New Roman" w:hAnsi="Times New Roman" w:cs="Times New Roman"/>
          <w:i/>
          <w:iCs/>
          <w:sz w:val="24"/>
          <w:szCs w:val="24"/>
        </w:rPr>
        <w:t>Environmental Microbiology</w:t>
      </w:r>
      <w:r w:rsidRPr="00F209DA">
        <w:rPr>
          <w:rFonts w:ascii="Times New Roman" w:hAnsi="Times New Roman" w:cs="Times New Roman"/>
          <w:sz w:val="24"/>
          <w:szCs w:val="24"/>
        </w:rPr>
        <w:t>, vol. 24, no. 12, pp. 6307–6319, Dec. 2022, doi: 10.1111/1462-2920.16124.</w:t>
      </w:r>
    </w:p>
    <w:p w14:paraId="12B460D3"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18]</w:t>
      </w:r>
      <w:r w:rsidRPr="00F209DA">
        <w:rPr>
          <w:rFonts w:ascii="Times New Roman" w:hAnsi="Times New Roman" w:cs="Times New Roman"/>
          <w:sz w:val="24"/>
          <w:szCs w:val="24"/>
        </w:rPr>
        <w:tab/>
        <w:t xml:space="preserve">G. Panasia and B. Philipp, “LaoABCR, a Novel System for Oxidation of Long-Chain Alcohols Derived from SDS and Alkane Degradation in Pseudomonas aeruginosa,”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84, no. 13, pp. e00626-18, Jul. 2018, doi: 10.1128/AEM.00626-18.</w:t>
      </w:r>
    </w:p>
    <w:p w14:paraId="2CF337D3"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19]</w:t>
      </w:r>
      <w:r w:rsidRPr="00F209DA">
        <w:rPr>
          <w:rFonts w:ascii="Times New Roman" w:hAnsi="Times New Roman" w:cs="Times New Roman"/>
          <w:sz w:val="24"/>
          <w:szCs w:val="24"/>
        </w:rPr>
        <w:tab/>
        <w:t xml:space="preserve">M. Xu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Responses of Aromatic-Degrading Microbial Communities to Elevated Nitrate in Sediments,” </w:t>
      </w:r>
      <w:r w:rsidRPr="00F209DA">
        <w:rPr>
          <w:rFonts w:ascii="Times New Roman" w:hAnsi="Times New Roman" w:cs="Times New Roman"/>
          <w:i/>
          <w:iCs/>
          <w:sz w:val="24"/>
          <w:szCs w:val="24"/>
        </w:rPr>
        <w:t>Environ. Sci. Technol.</w:t>
      </w:r>
      <w:r w:rsidRPr="00F209DA">
        <w:rPr>
          <w:rFonts w:ascii="Times New Roman" w:hAnsi="Times New Roman" w:cs="Times New Roman"/>
          <w:sz w:val="24"/>
          <w:szCs w:val="24"/>
        </w:rPr>
        <w:t>, vol. 49, no. 20, Art. no. 20, Oct. 2015, doi: 10.1021/acs.est.5b03442.</w:t>
      </w:r>
    </w:p>
    <w:p w14:paraId="09B163D6"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0]</w:t>
      </w:r>
      <w:r w:rsidRPr="00F209DA">
        <w:rPr>
          <w:rFonts w:ascii="Times New Roman" w:hAnsi="Times New Roman" w:cs="Times New Roman"/>
          <w:sz w:val="24"/>
          <w:szCs w:val="24"/>
        </w:rPr>
        <w:tab/>
        <w:t xml:space="preserve">M. S. Marcos, M. Lozada, and H. M. Dionisi, “Aromatic hydrocarbon degradation genes from chronically polluted Subantarctic marine sediments,” </w:t>
      </w:r>
      <w:r w:rsidRPr="00F209DA">
        <w:rPr>
          <w:rFonts w:ascii="Times New Roman" w:hAnsi="Times New Roman" w:cs="Times New Roman"/>
          <w:i/>
          <w:iCs/>
          <w:sz w:val="24"/>
          <w:szCs w:val="24"/>
        </w:rPr>
        <w:t>Letters in Applied Microbiology</w:t>
      </w:r>
      <w:r w:rsidRPr="00F209DA">
        <w:rPr>
          <w:rFonts w:ascii="Times New Roman" w:hAnsi="Times New Roman" w:cs="Times New Roman"/>
          <w:sz w:val="24"/>
          <w:szCs w:val="24"/>
        </w:rPr>
        <w:t>, vol. 49, no. 5, Art. no. 5, Nov. 2009, doi: 10.1111/j.1472-765X.2009.02711.x.</w:t>
      </w:r>
    </w:p>
    <w:p w14:paraId="754FB579"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1]</w:t>
      </w:r>
      <w:r w:rsidRPr="00F209DA">
        <w:rPr>
          <w:rFonts w:ascii="Times New Roman" w:hAnsi="Times New Roman" w:cs="Times New Roman"/>
          <w:sz w:val="24"/>
          <w:szCs w:val="24"/>
        </w:rPr>
        <w:tab/>
        <w:t xml:space="preserve">S. Selvakumaran, A. Kapley, S. M. Kashyap, H. F. Daginawala, V. C. Kalia, and H. J. Purohit, “Diversity of aromatic ring-hydroxylating dioxygenase gene in Citrobacter,” </w:t>
      </w:r>
      <w:r w:rsidRPr="00F209DA">
        <w:rPr>
          <w:rFonts w:ascii="Times New Roman" w:hAnsi="Times New Roman" w:cs="Times New Roman"/>
          <w:i/>
          <w:iCs/>
          <w:sz w:val="24"/>
          <w:szCs w:val="24"/>
        </w:rPr>
        <w:t>Bioresource Technology</w:t>
      </w:r>
      <w:r w:rsidRPr="00F209DA">
        <w:rPr>
          <w:rFonts w:ascii="Times New Roman" w:hAnsi="Times New Roman" w:cs="Times New Roman"/>
          <w:sz w:val="24"/>
          <w:szCs w:val="24"/>
        </w:rPr>
        <w:t>, vol. 102, no. 7, pp. 4600–4609, Apr. 2011, doi: 10.1016/j.biortech.2011.01.011.</w:t>
      </w:r>
    </w:p>
    <w:p w14:paraId="0DF1CDA9"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lastRenderedPageBreak/>
        <w:t>[22]</w:t>
      </w:r>
      <w:r w:rsidRPr="00F209DA">
        <w:rPr>
          <w:rFonts w:ascii="Times New Roman" w:hAnsi="Times New Roman" w:cs="Times New Roman"/>
          <w:sz w:val="24"/>
          <w:szCs w:val="24"/>
        </w:rPr>
        <w:tab/>
        <w:t xml:space="preserve">S. M. Mbadinga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Analysis of alkane-dependent methanogenic community derived from production water of a high-temperature petroleum reservoir,” </w:t>
      </w:r>
      <w:r w:rsidRPr="00F209DA">
        <w:rPr>
          <w:rFonts w:ascii="Times New Roman" w:hAnsi="Times New Roman" w:cs="Times New Roman"/>
          <w:i/>
          <w:iCs/>
          <w:sz w:val="24"/>
          <w:szCs w:val="24"/>
        </w:rPr>
        <w:t>Appl Microbiol Biotechnol</w:t>
      </w:r>
      <w:r w:rsidRPr="00F209DA">
        <w:rPr>
          <w:rFonts w:ascii="Times New Roman" w:hAnsi="Times New Roman" w:cs="Times New Roman"/>
          <w:sz w:val="24"/>
          <w:szCs w:val="24"/>
        </w:rPr>
        <w:t>, vol. 96, no. 2, Art. no. 2, Oct. 2012, doi: 10.1007/s00253-011-3828-8.</w:t>
      </w:r>
    </w:p>
    <w:p w14:paraId="106B72B0"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3]</w:t>
      </w:r>
      <w:r w:rsidRPr="00F209DA">
        <w:rPr>
          <w:rFonts w:ascii="Times New Roman" w:hAnsi="Times New Roman" w:cs="Times New Roman"/>
          <w:sz w:val="24"/>
          <w:szCs w:val="24"/>
        </w:rPr>
        <w:tab/>
        <w:t xml:space="preserve">N. Merino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Single-Cell Genomics of Novel Actinobacteria With the Wood–Ljungdahl Pathway Discovered in a Serpentinizing System,” </w:t>
      </w:r>
      <w:r w:rsidRPr="00F209DA">
        <w:rPr>
          <w:rFonts w:ascii="Times New Roman" w:hAnsi="Times New Roman" w:cs="Times New Roman"/>
          <w:i/>
          <w:iCs/>
          <w:sz w:val="24"/>
          <w:szCs w:val="24"/>
        </w:rPr>
        <w:t>Front. Microbiol.</w:t>
      </w:r>
      <w:r w:rsidRPr="00F209DA">
        <w:rPr>
          <w:rFonts w:ascii="Times New Roman" w:hAnsi="Times New Roman" w:cs="Times New Roman"/>
          <w:sz w:val="24"/>
          <w:szCs w:val="24"/>
        </w:rPr>
        <w:t>, vol. 11, p. 1031, Jun. 2020, doi: 10.3389/fmicb.2020.01031.</w:t>
      </w:r>
    </w:p>
    <w:p w14:paraId="051B7673"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4]</w:t>
      </w:r>
      <w:r w:rsidRPr="00F209DA">
        <w:rPr>
          <w:rFonts w:ascii="Times New Roman" w:hAnsi="Times New Roman" w:cs="Times New Roman"/>
          <w:sz w:val="24"/>
          <w:szCs w:val="24"/>
        </w:rPr>
        <w:tab/>
        <w:t xml:space="preserve">C. L. Murphy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Genomic Analysis of the Yet-Uncultured Binatota Reveals Broad Methylotrophic, Alkane-Degradation, and Pigment Production Capacities,” </w:t>
      </w:r>
      <w:r w:rsidRPr="00F209DA">
        <w:rPr>
          <w:rFonts w:ascii="Times New Roman" w:hAnsi="Times New Roman" w:cs="Times New Roman"/>
          <w:i/>
          <w:iCs/>
          <w:sz w:val="24"/>
          <w:szCs w:val="24"/>
        </w:rPr>
        <w:t>mBio</w:t>
      </w:r>
      <w:r w:rsidRPr="00F209DA">
        <w:rPr>
          <w:rFonts w:ascii="Times New Roman" w:hAnsi="Times New Roman" w:cs="Times New Roman"/>
          <w:sz w:val="24"/>
          <w:szCs w:val="24"/>
        </w:rPr>
        <w:t>, vol. 12, no. 3, Art. no. 3, Jun. 2021, doi: 10.1128/mBio.00985-21.</w:t>
      </w:r>
    </w:p>
    <w:p w14:paraId="099BC936"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5]</w:t>
      </w:r>
      <w:r w:rsidRPr="00F209DA">
        <w:rPr>
          <w:rFonts w:ascii="Times New Roman" w:hAnsi="Times New Roman" w:cs="Times New Roman"/>
          <w:sz w:val="24"/>
          <w:szCs w:val="24"/>
        </w:rPr>
        <w:tab/>
        <w:t xml:space="preserve">K. L. Njoku, E. O. Ude, T. O. Jegede, O. Z. Adeyanju, and P. O. Iheme, “Characterization of hydrocarbon degrading microorganisms from Glycine max and Zea mays phytoremediated crude oil contaminated soil,” </w:t>
      </w:r>
      <w:r w:rsidRPr="00F209DA">
        <w:rPr>
          <w:rFonts w:ascii="Times New Roman" w:hAnsi="Times New Roman" w:cs="Times New Roman"/>
          <w:i/>
          <w:iCs/>
          <w:sz w:val="24"/>
          <w:szCs w:val="24"/>
        </w:rPr>
        <w:t>Environ Anal Health Toxicol</w:t>
      </w:r>
      <w:r w:rsidRPr="00F209DA">
        <w:rPr>
          <w:rFonts w:ascii="Times New Roman" w:hAnsi="Times New Roman" w:cs="Times New Roman"/>
          <w:sz w:val="24"/>
          <w:szCs w:val="24"/>
        </w:rPr>
        <w:t>, vol. 37, no. 2, Art. no. 2, Apr. 2022, doi: 10.5620/eaht.2022008.</w:t>
      </w:r>
    </w:p>
    <w:p w14:paraId="3882CF45"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6]</w:t>
      </w:r>
      <w:r w:rsidRPr="00F209DA">
        <w:rPr>
          <w:rFonts w:ascii="Times New Roman" w:hAnsi="Times New Roman" w:cs="Times New Roman"/>
          <w:sz w:val="24"/>
          <w:szCs w:val="24"/>
        </w:rPr>
        <w:tab/>
        <w:t xml:space="preserve">A. U. Okoye, R. Selvarajan, C. B. Chikere, G. C. Okpokwasili, and K. Mearns, “Characterization and identification of long-chain hydrocarbon-degrading bacterial communities in long-term chronically polluted soil in Ogoniland: an integrated approach using culture-dependent and independent methods,” </w:t>
      </w:r>
      <w:r w:rsidRPr="00F209DA">
        <w:rPr>
          <w:rFonts w:ascii="Times New Roman" w:hAnsi="Times New Roman" w:cs="Times New Roman"/>
          <w:i/>
          <w:iCs/>
          <w:sz w:val="24"/>
          <w:szCs w:val="24"/>
        </w:rPr>
        <w:t>Environ Sci Pollut Res</w:t>
      </w:r>
      <w:r w:rsidRPr="00F209DA">
        <w:rPr>
          <w:rFonts w:ascii="Times New Roman" w:hAnsi="Times New Roman" w:cs="Times New Roman"/>
          <w:sz w:val="24"/>
          <w:szCs w:val="24"/>
        </w:rPr>
        <w:t>, vol. 31, no. 21, Art. no. 21, Apr. 2024, doi: 10.1007/s11356-024-33326-6.</w:t>
      </w:r>
    </w:p>
    <w:p w14:paraId="0D565BD1"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7]</w:t>
      </w:r>
      <w:r w:rsidRPr="00F209DA">
        <w:rPr>
          <w:rFonts w:ascii="Times New Roman" w:hAnsi="Times New Roman" w:cs="Times New Roman"/>
          <w:sz w:val="24"/>
          <w:szCs w:val="24"/>
        </w:rPr>
        <w:tab/>
        <w:t xml:space="preserve">E. Pandolfo, A. Barra Caracciolo, and L. Rolando, “Recent Advances in Bacterial Degradation of Hydrocarbons,” </w:t>
      </w:r>
      <w:r w:rsidRPr="00F209DA">
        <w:rPr>
          <w:rFonts w:ascii="Times New Roman" w:hAnsi="Times New Roman" w:cs="Times New Roman"/>
          <w:i/>
          <w:iCs/>
          <w:sz w:val="24"/>
          <w:szCs w:val="24"/>
        </w:rPr>
        <w:t>Water</w:t>
      </w:r>
      <w:r w:rsidRPr="00F209DA">
        <w:rPr>
          <w:rFonts w:ascii="Times New Roman" w:hAnsi="Times New Roman" w:cs="Times New Roman"/>
          <w:sz w:val="24"/>
          <w:szCs w:val="24"/>
        </w:rPr>
        <w:t>, vol. 15, no. 2, Art. no. 2, Jan. 2023, doi: 10.3390/w15020375.</w:t>
      </w:r>
    </w:p>
    <w:p w14:paraId="450D1AEC"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8]</w:t>
      </w:r>
      <w:r w:rsidRPr="00F209DA">
        <w:rPr>
          <w:rFonts w:ascii="Times New Roman" w:hAnsi="Times New Roman" w:cs="Times New Roman"/>
          <w:sz w:val="24"/>
          <w:szCs w:val="24"/>
        </w:rPr>
        <w:tab/>
        <w:t xml:space="preserve">S. Nanjani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Transcriptome profiling reveals upregulation of benzoate degradation and related genes in Pseudomonas aeruginosa D6 during textile dye degradation,” </w:t>
      </w:r>
      <w:r w:rsidRPr="00F209DA">
        <w:rPr>
          <w:rFonts w:ascii="Times New Roman" w:hAnsi="Times New Roman" w:cs="Times New Roman"/>
          <w:i/>
          <w:iCs/>
          <w:sz w:val="24"/>
          <w:szCs w:val="24"/>
        </w:rPr>
        <w:t>Environmental Research</w:t>
      </w:r>
      <w:r w:rsidRPr="00F209DA">
        <w:rPr>
          <w:rFonts w:ascii="Times New Roman" w:hAnsi="Times New Roman" w:cs="Times New Roman"/>
          <w:sz w:val="24"/>
          <w:szCs w:val="24"/>
        </w:rPr>
        <w:t>, vol. 212, p. 113288, Sep. 2022, doi: 10.1016/j.envres.2022.113288.</w:t>
      </w:r>
    </w:p>
    <w:p w14:paraId="22CE99D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29]</w:t>
      </w:r>
      <w:r w:rsidRPr="00F209DA">
        <w:rPr>
          <w:rFonts w:ascii="Times New Roman" w:hAnsi="Times New Roman" w:cs="Times New Roman"/>
          <w:sz w:val="24"/>
          <w:szCs w:val="24"/>
        </w:rPr>
        <w:tab/>
        <w:t xml:space="preserve">D. Kim, S. W. Kim, K. Y. Choi, J. S. Lee, and E. Kim, “Molecular cloning and functional characterization of </w:t>
      </w:r>
      <w:r w:rsidRPr="00F209DA">
        <w:rPr>
          <w:rFonts w:ascii="Times New Roman" w:hAnsi="Times New Roman" w:cs="Times New Roman"/>
          <w:sz w:val="24"/>
          <w:szCs w:val="24"/>
        </w:rPr>
        <w:t> </w:t>
      </w:r>
      <w:r w:rsidRPr="00F209DA">
        <w:rPr>
          <w:rFonts w:ascii="Times New Roman" w:hAnsi="Times New Roman" w:cs="Times New Roman"/>
          <w:sz w:val="24"/>
          <w:szCs w:val="24"/>
        </w:rPr>
        <w:t xml:space="preserve">the genes encoding benzoate and p-hydroxybenzoate degradation by the halophilic Chromohalobacter sp. strain HS-2: Benzoate degradation by a halophilic Chromohalobacter sp.,” </w:t>
      </w:r>
      <w:r w:rsidRPr="00F209DA">
        <w:rPr>
          <w:rFonts w:ascii="Times New Roman" w:hAnsi="Times New Roman" w:cs="Times New Roman"/>
          <w:i/>
          <w:iCs/>
          <w:sz w:val="24"/>
          <w:szCs w:val="24"/>
        </w:rPr>
        <w:t>FEMS Microbiology Letters</w:t>
      </w:r>
      <w:r w:rsidRPr="00F209DA">
        <w:rPr>
          <w:rFonts w:ascii="Times New Roman" w:hAnsi="Times New Roman" w:cs="Times New Roman"/>
          <w:sz w:val="24"/>
          <w:szCs w:val="24"/>
        </w:rPr>
        <w:t>, vol. 280, no. 2, pp. 235–241, Mar. 2008, doi: 10.1111/j.1574-6968.2008.01067.x.</w:t>
      </w:r>
    </w:p>
    <w:p w14:paraId="6AF0993B"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0]</w:t>
      </w:r>
      <w:r w:rsidRPr="00F209DA">
        <w:rPr>
          <w:rFonts w:ascii="Times New Roman" w:hAnsi="Times New Roman" w:cs="Times New Roman"/>
          <w:sz w:val="24"/>
          <w:szCs w:val="24"/>
        </w:rPr>
        <w:tab/>
        <w:t xml:space="preserve">S. Panke, A. Meyer, C. M. Huber, B. Witholt, and M. G. Wubbolts, “An Alkane-Responsive Expression System for the Production of Fine Chemicals,”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65, no. 6, Art. no. 6, Jun. 1999, doi: 10.1128/AEM.65.6.2324-2332.1999.</w:t>
      </w:r>
    </w:p>
    <w:p w14:paraId="2B335B41"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1]</w:t>
      </w:r>
      <w:r w:rsidRPr="00F209DA">
        <w:rPr>
          <w:rFonts w:ascii="Times New Roman" w:hAnsi="Times New Roman" w:cs="Times New Roman"/>
          <w:sz w:val="24"/>
          <w:szCs w:val="24"/>
        </w:rPr>
        <w:tab/>
        <w:t xml:space="preserve">R. E. Parales, J. L. Ditty, and C. S. Harwood, “Toluene-Degrading Bacteria Are Chemotactic towards the Environmental Pollutants Benzene, Toluene, and Trichloroethylene,”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66, no. 9, Art. no. 9, Sep. 2000, doi: 10.1128/AEM.66.9.4098-4104.2000.</w:t>
      </w:r>
    </w:p>
    <w:p w14:paraId="6C4098F6"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2]</w:t>
      </w:r>
      <w:r w:rsidRPr="00F209DA">
        <w:rPr>
          <w:rFonts w:ascii="Times New Roman" w:hAnsi="Times New Roman" w:cs="Times New Roman"/>
          <w:sz w:val="24"/>
          <w:szCs w:val="24"/>
        </w:rPr>
        <w:tab/>
        <w:t xml:space="preserve">C. Park, B. Shin, J. Jung, Y. Lee, and W. Park, “Metabolic and stress responses of </w:t>
      </w:r>
      <w:r w:rsidRPr="00F209DA">
        <w:rPr>
          <w:rFonts w:ascii="Times New Roman" w:hAnsi="Times New Roman" w:cs="Times New Roman"/>
          <w:i/>
          <w:iCs/>
          <w:sz w:val="24"/>
          <w:szCs w:val="24"/>
        </w:rPr>
        <w:t>Acinetobacter oleivorans</w:t>
      </w:r>
      <w:r w:rsidRPr="00F209DA">
        <w:rPr>
          <w:rFonts w:ascii="Times New Roman" w:hAnsi="Times New Roman" w:cs="Times New Roman"/>
          <w:sz w:val="24"/>
          <w:szCs w:val="24"/>
        </w:rPr>
        <w:t xml:space="preserve"> </w:t>
      </w:r>
      <w:r w:rsidRPr="00F209DA">
        <w:rPr>
          <w:rFonts w:ascii="Times New Roman" w:hAnsi="Times New Roman" w:cs="Times New Roman"/>
          <w:smallCaps/>
          <w:sz w:val="24"/>
          <w:szCs w:val="24"/>
        </w:rPr>
        <w:t>DR</w:t>
      </w:r>
      <w:r w:rsidRPr="00F209DA">
        <w:rPr>
          <w:rFonts w:ascii="Times New Roman" w:hAnsi="Times New Roman" w:cs="Times New Roman"/>
          <w:sz w:val="24"/>
          <w:szCs w:val="24"/>
        </w:rPr>
        <w:t xml:space="preserve"> 1 during long‐chain alkane degradation,” </w:t>
      </w:r>
      <w:r w:rsidRPr="00F209DA">
        <w:rPr>
          <w:rFonts w:ascii="Times New Roman" w:hAnsi="Times New Roman" w:cs="Times New Roman"/>
          <w:i/>
          <w:iCs/>
          <w:sz w:val="24"/>
          <w:szCs w:val="24"/>
        </w:rPr>
        <w:t>Microbial Biotechnology</w:t>
      </w:r>
      <w:r w:rsidRPr="00F209DA">
        <w:rPr>
          <w:rFonts w:ascii="Times New Roman" w:hAnsi="Times New Roman" w:cs="Times New Roman"/>
          <w:sz w:val="24"/>
          <w:szCs w:val="24"/>
        </w:rPr>
        <w:t>, vol. 10, no. 6, pp. 1809–1823, Nov. 2017, doi: 10.1111/1751-7915.12852.</w:t>
      </w:r>
    </w:p>
    <w:p w14:paraId="05391918"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3]</w:t>
      </w:r>
      <w:r w:rsidRPr="00F209DA">
        <w:rPr>
          <w:rFonts w:ascii="Times New Roman" w:hAnsi="Times New Roman" w:cs="Times New Roman"/>
          <w:sz w:val="24"/>
          <w:szCs w:val="24"/>
        </w:rPr>
        <w:tab/>
        <w:t xml:space="preserve">A. Peeb, N. P. Dang, M. Truu, H. Nõlvak, C. Petrich, and J. Truu, “Assessment of Hydrocarbon Degradation Potential in Microbial Communities in Arctic Sea Ice,” </w:t>
      </w:r>
      <w:r w:rsidRPr="00F209DA">
        <w:rPr>
          <w:rFonts w:ascii="Times New Roman" w:hAnsi="Times New Roman" w:cs="Times New Roman"/>
          <w:i/>
          <w:iCs/>
          <w:sz w:val="24"/>
          <w:szCs w:val="24"/>
        </w:rPr>
        <w:t>Microorganisms</w:t>
      </w:r>
      <w:r w:rsidRPr="00F209DA">
        <w:rPr>
          <w:rFonts w:ascii="Times New Roman" w:hAnsi="Times New Roman" w:cs="Times New Roman"/>
          <w:sz w:val="24"/>
          <w:szCs w:val="24"/>
        </w:rPr>
        <w:t>, vol. 10, no. 2, Art. no. 2, Feb. 2022, doi: 10.3390/microorganisms10020328.</w:t>
      </w:r>
    </w:p>
    <w:p w14:paraId="7A846DC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lastRenderedPageBreak/>
        <w:t>[34]</w:t>
      </w:r>
      <w:r w:rsidRPr="00F209DA">
        <w:rPr>
          <w:rFonts w:ascii="Times New Roman" w:hAnsi="Times New Roman" w:cs="Times New Roman"/>
          <w:sz w:val="24"/>
          <w:szCs w:val="24"/>
        </w:rPr>
        <w:tab/>
        <w:t xml:space="preserve">D. Salamanca and K.-H. Engesser, “Isolation and characterization of two novel strains capable of using cyclohexane as carbon source,” </w:t>
      </w:r>
      <w:r w:rsidRPr="00F209DA">
        <w:rPr>
          <w:rFonts w:ascii="Times New Roman" w:hAnsi="Times New Roman" w:cs="Times New Roman"/>
          <w:i/>
          <w:iCs/>
          <w:sz w:val="24"/>
          <w:szCs w:val="24"/>
        </w:rPr>
        <w:t>Environ Sci Pollut Res</w:t>
      </w:r>
      <w:r w:rsidRPr="00F209DA">
        <w:rPr>
          <w:rFonts w:ascii="Times New Roman" w:hAnsi="Times New Roman" w:cs="Times New Roman"/>
          <w:sz w:val="24"/>
          <w:szCs w:val="24"/>
        </w:rPr>
        <w:t>, vol. 21, no. 22, pp. 12757–12766, Nov. 2014, doi: 10.1007/s11356-014-3206-z.</w:t>
      </w:r>
    </w:p>
    <w:p w14:paraId="4574771C"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5]</w:t>
      </w:r>
      <w:r w:rsidRPr="00F209DA">
        <w:rPr>
          <w:rFonts w:ascii="Times New Roman" w:hAnsi="Times New Roman" w:cs="Times New Roman"/>
          <w:sz w:val="24"/>
          <w:szCs w:val="24"/>
        </w:rPr>
        <w:tab/>
        <w:t xml:space="preserve">H. Nõlvak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Microbial Community Dynamics during Biodegradation of Crude Oil and Its Response to Biostimulation in Svalbard Seawater at Low Temperature,” </w:t>
      </w:r>
      <w:r w:rsidRPr="00F209DA">
        <w:rPr>
          <w:rFonts w:ascii="Times New Roman" w:hAnsi="Times New Roman" w:cs="Times New Roman"/>
          <w:i/>
          <w:iCs/>
          <w:sz w:val="24"/>
          <w:szCs w:val="24"/>
        </w:rPr>
        <w:t>Microorganisms</w:t>
      </w:r>
      <w:r w:rsidRPr="00F209DA">
        <w:rPr>
          <w:rFonts w:ascii="Times New Roman" w:hAnsi="Times New Roman" w:cs="Times New Roman"/>
          <w:sz w:val="24"/>
          <w:szCs w:val="24"/>
        </w:rPr>
        <w:t>, vol. 9, no. 12, p. 2425, Nov. 2021, doi: 10.3390/microorganisms9122425.</w:t>
      </w:r>
    </w:p>
    <w:p w14:paraId="200A44EA"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6]</w:t>
      </w:r>
      <w:r w:rsidRPr="00F209DA">
        <w:rPr>
          <w:rFonts w:ascii="Times New Roman" w:hAnsi="Times New Roman" w:cs="Times New Roman"/>
          <w:sz w:val="24"/>
          <w:szCs w:val="24"/>
        </w:rPr>
        <w:tab/>
        <w:t xml:space="preserve">R. W. Eaton, “p-Cymene catabolic pathway in Pseudomonas putida F1: cloning and characterization of DNA encoding conversion of p-cymene to p-cumate,” </w:t>
      </w:r>
      <w:r w:rsidRPr="00F209DA">
        <w:rPr>
          <w:rFonts w:ascii="Times New Roman" w:hAnsi="Times New Roman" w:cs="Times New Roman"/>
          <w:i/>
          <w:iCs/>
          <w:sz w:val="24"/>
          <w:szCs w:val="24"/>
        </w:rPr>
        <w:t>J Bacteriol</w:t>
      </w:r>
      <w:r w:rsidRPr="00F209DA">
        <w:rPr>
          <w:rFonts w:ascii="Times New Roman" w:hAnsi="Times New Roman" w:cs="Times New Roman"/>
          <w:sz w:val="24"/>
          <w:szCs w:val="24"/>
        </w:rPr>
        <w:t>, vol. 179, no. 10, pp. 3171–3180, May 1997, doi: 10.1128/jb.179.10.3171-3180.1997.</w:t>
      </w:r>
    </w:p>
    <w:p w14:paraId="45029362"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7]</w:t>
      </w:r>
      <w:r w:rsidRPr="00F209DA">
        <w:rPr>
          <w:rFonts w:ascii="Times New Roman" w:hAnsi="Times New Roman" w:cs="Times New Roman"/>
          <w:sz w:val="24"/>
          <w:szCs w:val="24"/>
        </w:rPr>
        <w:tab/>
        <w:t xml:space="preserve">Y. Zhou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Driving mechanisms for the adaptation and degradation of petroleum hydrocarbons by native microbiota from seas prone to oil spills,” </w:t>
      </w:r>
      <w:r w:rsidRPr="00F209DA">
        <w:rPr>
          <w:rFonts w:ascii="Times New Roman" w:hAnsi="Times New Roman" w:cs="Times New Roman"/>
          <w:i/>
          <w:iCs/>
          <w:sz w:val="24"/>
          <w:szCs w:val="24"/>
        </w:rPr>
        <w:t>Journal of Hazardous Materials</w:t>
      </w:r>
      <w:r w:rsidRPr="00F209DA">
        <w:rPr>
          <w:rFonts w:ascii="Times New Roman" w:hAnsi="Times New Roman" w:cs="Times New Roman"/>
          <w:sz w:val="24"/>
          <w:szCs w:val="24"/>
        </w:rPr>
        <w:t>, vol. 476, p. 135060, Sep. 2024, doi: 10.1016/j.jhazmat.2024.135060.</w:t>
      </w:r>
    </w:p>
    <w:p w14:paraId="0EDCF04B"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8]</w:t>
      </w:r>
      <w:r w:rsidRPr="00F209DA">
        <w:rPr>
          <w:rFonts w:ascii="Times New Roman" w:hAnsi="Times New Roman" w:cs="Times New Roman"/>
          <w:sz w:val="24"/>
          <w:szCs w:val="24"/>
        </w:rPr>
        <w:tab/>
        <w:t xml:space="preserve">R.-H. Peng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Microbial biodegradation of polyaromatic hydrocarbons,” </w:t>
      </w:r>
      <w:r w:rsidRPr="00F209DA">
        <w:rPr>
          <w:rFonts w:ascii="Times New Roman" w:hAnsi="Times New Roman" w:cs="Times New Roman"/>
          <w:i/>
          <w:iCs/>
          <w:sz w:val="24"/>
          <w:szCs w:val="24"/>
        </w:rPr>
        <w:t>FEMS Microbiol Rev</w:t>
      </w:r>
      <w:r w:rsidRPr="00F209DA">
        <w:rPr>
          <w:rFonts w:ascii="Times New Roman" w:hAnsi="Times New Roman" w:cs="Times New Roman"/>
          <w:sz w:val="24"/>
          <w:szCs w:val="24"/>
        </w:rPr>
        <w:t>, vol. 32, no. 6, Art. no. 6, Nov. 2008, doi: 10.1111/j.1574-6976.2008.00127.x.</w:t>
      </w:r>
    </w:p>
    <w:p w14:paraId="4CFB30FB"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39]</w:t>
      </w:r>
      <w:r w:rsidRPr="00F209DA">
        <w:rPr>
          <w:rFonts w:ascii="Times New Roman" w:hAnsi="Times New Roman" w:cs="Times New Roman"/>
          <w:sz w:val="24"/>
          <w:szCs w:val="24"/>
        </w:rPr>
        <w:tab/>
        <w:t xml:space="preserve">R. Rabus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Anaerobic Microbial Degradation of Hydrocarbons: From Enzymatic Reactions to the Environment,” </w:t>
      </w:r>
      <w:r w:rsidRPr="00F209DA">
        <w:rPr>
          <w:rFonts w:ascii="Times New Roman" w:hAnsi="Times New Roman" w:cs="Times New Roman"/>
          <w:i/>
          <w:iCs/>
          <w:sz w:val="24"/>
          <w:szCs w:val="24"/>
        </w:rPr>
        <w:t>Microb Physiol</w:t>
      </w:r>
      <w:r w:rsidRPr="00F209DA">
        <w:rPr>
          <w:rFonts w:ascii="Times New Roman" w:hAnsi="Times New Roman" w:cs="Times New Roman"/>
          <w:sz w:val="24"/>
          <w:szCs w:val="24"/>
        </w:rPr>
        <w:t>, vol. 26, no. 1–3, Art. no. 1–3, 2016, doi: 10.1159/000443997.</w:t>
      </w:r>
    </w:p>
    <w:p w14:paraId="5B92EED0"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0]</w:t>
      </w:r>
      <w:r w:rsidRPr="00F209DA">
        <w:rPr>
          <w:rFonts w:ascii="Times New Roman" w:hAnsi="Times New Roman" w:cs="Times New Roman"/>
          <w:sz w:val="24"/>
          <w:szCs w:val="24"/>
        </w:rPr>
        <w:tab/>
        <w:t xml:space="preserve">E. R. Rocha and C. J. Smith, “Role of the Alkyl Hydroperoxide Reductase ( </w:t>
      </w:r>
      <w:r w:rsidRPr="00F209DA">
        <w:rPr>
          <w:rFonts w:ascii="Times New Roman" w:hAnsi="Times New Roman" w:cs="Times New Roman"/>
          <w:i/>
          <w:iCs/>
          <w:sz w:val="24"/>
          <w:szCs w:val="24"/>
        </w:rPr>
        <w:t>ahpCF</w:t>
      </w:r>
      <w:r w:rsidRPr="00F209DA">
        <w:rPr>
          <w:rFonts w:ascii="Times New Roman" w:hAnsi="Times New Roman" w:cs="Times New Roman"/>
          <w:sz w:val="24"/>
          <w:szCs w:val="24"/>
        </w:rPr>
        <w:t xml:space="preserve"> ) Gene in Oxidative Stress Defense of the Obligate Anaerobe </w:t>
      </w:r>
      <w:r w:rsidRPr="00F209DA">
        <w:rPr>
          <w:rFonts w:ascii="Times New Roman" w:hAnsi="Times New Roman" w:cs="Times New Roman"/>
          <w:i/>
          <w:iCs/>
          <w:sz w:val="24"/>
          <w:szCs w:val="24"/>
        </w:rPr>
        <w:t>Bacteroides fragilis</w:t>
      </w:r>
      <w:r w:rsidRPr="00F209DA">
        <w:rPr>
          <w:rFonts w:ascii="Times New Roman" w:hAnsi="Times New Roman" w:cs="Times New Roman"/>
          <w:sz w:val="24"/>
          <w:szCs w:val="24"/>
        </w:rPr>
        <w:t xml:space="preserve">,” </w:t>
      </w:r>
      <w:r w:rsidRPr="00F209DA">
        <w:rPr>
          <w:rFonts w:ascii="Times New Roman" w:hAnsi="Times New Roman" w:cs="Times New Roman"/>
          <w:i/>
          <w:iCs/>
          <w:sz w:val="24"/>
          <w:szCs w:val="24"/>
        </w:rPr>
        <w:t>J Bacteriol</w:t>
      </w:r>
      <w:r w:rsidRPr="00F209DA">
        <w:rPr>
          <w:rFonts w:ascii="Times New Roman" w:hAnsi="Times New Roman" w:cs="Times New Roman"/>
          <w:sz w:val="24"/>
          <w:szCs w:val="24"/>
        </w:rPr>
        <w:t>, vol. 181, no. 18, pp. 5701–5710, Sep. 1999, doi: 10.1128/JB.181.18.5701-5710.1999.</w:t>
      </w:r>
    </w:p>
    <w:p w14:paraId="2EE0956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1]</w:t>
      </w:r>
      <w:r w:rsidRPr="00F209DA">
        <w:rPr>
          <w:rFonts w:ascii="Times New Roman" w:hAnsi="Times New Roman" w:cs="Times New Roman"/>
          <w:sz w:val="24"/>
          <w:szCs w:val="24"/>
        </w:rPr>
        <w:tab/>
        <w:t xml:space="preserve">F. F. Rochman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Benzene and Naphthalene Degrading Bacterial Communities in an Oil Sands Tailings Pond,” </w:t>
      </w:r>
      <w:r w:rsidRPr="00F209DA">
        <w:rPr>
          <w:rFonts w:ascii="Times New Roman" w:hAnsi="Times New Roman" w:cs="Times New Roman"/>
          <w:i/>
          <w:iCs/>
          <w:sz w:val="24"/>
          <w:szCs w:val="24"/>
        </w:rPr>
        <w:t>Front. Microbiol.</w:t>
      </w:r>
      <w:r w:rsidRPr="00F209DA">
        <w:rPr>
          <w:rFonts w:ascii="Times New Roman" w:hAnsi="Times New Roman" w:cs="Times New Roman"/>
          <w:sz w:val="24"/>
          <w:szCs w:val="24"/>
        </w:rPr>
        <w:t>, vol. 8, p. 1845, Sep. 2017, doi: 10.3389/fmicb.2017.01845.</w:t>
      </w:r>
    </w:p>
    <w:p w14:paraId="78D06336"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2]</w:t>
      </w:r>
      <w:r w:rsidRPr="00F209DA">
        <w:rPr>
          <w:rFonts w:ascii="Times New Roman" w:hAnsi="Times New Roman" w:cs="Times New Roman"/>
          <w:sz w:val="24"/>
          <w:szCs w:val="24"/>
        </w:rPr>
        <w:tab/>
        <w:t xml:space="preserve">J. Rojas-Vargas, H. G. Castelán-Sánchez, and L. Pardo-López, “HADEG: A Curated Hydrocarbon Aerobic Degradation Enzymes and Genes Database,” Sep. 01, 2022, </w:t>
      </w:r>
      <w:r w:rsidRPr="00F209DA">
        <w:rPr>
          <w:rFonts w:ascii="Times New Roman" w:hAnsi="Times New Roman" w:cs="Times New Roman"/>
          <w:i/>
          <w:iCs/>
          <w:sz w:val="24"/>
          <w:szCs w:val="24"/>
        </w:rPr>
        <w:t>Bioinformatics</w:t>
      </w:r>
      <w:r w:rsidRPr="00F209DA">
        <w:rPr>
          <w:rFonts w:ascii="Times New Roman" w:hAnsi="Times New Roman" w:cs="Times New Roman"/>
          <w:sz w:val="24"/>
          <w:szCs w:val="24"/>
        </w:rPr>
        <w:t>. doi: 10.1101/2022.08.30.505856.</w:t>
      </w:r>
    </w:p>
    <w:p w14:paraId="6D7B03CD"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3]</w:t>
      </w:r>
      <w:r w:rsidRPr="00F209DA">
        <w:rPr>
          <w:rFonts w:ascii="Times New Roman" w:hAnsi="Times New Roman" w:cs="Times New Roman"/>
          <w:sz w:val="24"/>
          <w:szCs w:val="24"/>
        </w:rPr>
        <w:tab/>
        <w:t xml:space="preserve">J. Rojas-Vargas, H. G. Castelán-Sánchez, and L. Pardo-López, “HADEG: A curated hydrocarbon aerobic degradation enzymes and genes database,” </w:t>
      </w:r>
      <w:r w:rsidRPr="00F209DA">
        <w:rPr>
          <w:rFonts w:ascii="Times New Roman" w:hAnsi="Times New Roman" w:cs="Times New Roman"/>
          <w:i/>
          <w:iCs/>
          <w:sz w:val="24"/>
          <w:szCs w:val="24"/>
        </w:rPr>
        <w:t>Computational Biology and Chemistry</w:t>
      </w:r>
      <w:r w:rsidRPr="00F209DA">
        <w:rPr>
          <w:rFonts w:ascii="Times New Roman" w:hAnsi="Times New Roman" w:cs="Times New Roman"/>
          <w:sz w:val="24"/>
          <w:szCs w:val="24"/>
        </w:rPr>
        <w:t>, vol. 107, p. 107966, Dec. 2023, doi: 10.1016/j.compbiolchem.2023.107966.</w:t>
      </w:r>
    </w:p>
    <w:p w14:paraId="234DD2F9"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4]</w:t>
      </w:r>
      <w:r w:rsidRPr="00F209DA">
        <w:rPr>
          <w:rFonts w:ascii="Times New Roman" w:hAnsi="Times New Roman" w:cs="Times New Roman"/>
          <w:sz w:val="24"/>
          <w:szCs w:val="24"/>
        </w:rPr>
        <w:tab/>
        <w:t xml:space="preserve">X. Zhang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Biogeochemical coupling of C/Fe in oil-polluted wetlands associated with iron reduction,” </w:t>
      </w:r>
      <w:r w:rsidRPr="00F209DA">
        <w:rPr>
          <w:rFonts w:ascii="Times New Roman" w:hAnsi="Times New Roman" w:cs="Times New Roman"/>
          <w:i/>
          <w:iCs/>
          <w:sz w:val="24"/>
          <w:szCs w:val="24"/>
        </w:rPr>
        <w:t>Commun Earth Environ</w:t>
      </w:r>
      <w:r w:rsidRPr="00F209DA">
        <w:rPr>
          <w:rFonts w:ascii="Times New Roman" w:hAnsi="Times New Roman" w:cs="Times New Roman"/>
          <w:sz w:val="24"/>
          <w:szCs w:val="24"/>
        </w:rPr>
        <w:t>, vol. 6, no. 1, Art. no. 1, Feb. 2025, doi: 10.1038/s43247-025-02062-1.</w:t>
      </w:r>
    </w:p>
    <w:p w14:paraId="7BA36BE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5]</w:t>
      </w:r>
      <w:r w:rsidRPr="00F209DA">
        <w:rPr>
          <w:rFonts w:ascii="Times New Roman" w:hAnsi="Times New Roman" w:cs="Times New Roman"/>
          <w:sz w:val="24"/>
          <w:szCs w:val="24"/>
        </w:rPr>
        <w:tab/>
        <w:t xml:space="preserve">J. Rojas-Vargas, E. A. Rebollar, A. Sanchez-Flores, and L. Pardo-López, “A comparative genomic study of a hydrocarbon-degrading marine bacterial consortium,” </w:t>
      </w:r>
      <w:r w:rsidRPr="00F209DA">
        <w:rPr>
          <w:rFonts w:ascii="Times New Roman" w:hAnsi="Times New Roman" w:cs="Times New Roman"/>
          <w:i/>
          <w:iCs/>
          <w:sz w:val="24"/>
          <w:szCs w:val="24"/>
        </w:rPr>
        <w:t>PLoS ONE</w:t>
      </w:r>
      <w:r w:rsidRPr="00F209DA">
        <w:rPr>
          <w:rFonts w:ascii="Times New Roman" w:hAnsi="Times New Roman" w:cs="Times New Roman"/>
          <w:sz w:val="24"/>
          <w:szCs w:val="24"/>
        </w:rPr>
        <w:t>, vol. 19, no. 8, Art. no. 8, Aug. 2024, doi: 10.1371/journal.pone.0303363.</w:t>
      </w:r>
    </w:p>
    <w:p w14:paraId="476F67C4"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6]</w:t>
      </w:r>
      <w:r w:rsidRPr="00F209DA">
        <w:rPr>
          <w:rFonts w:ascii="Times New Roman" w:hAnsi="Times New Roman" w:cs="Times New Roman"/>
          <w:sz w:val="24"/>
          <w:szCs w:val="24"/>
        </w:rPr>
        <w:tab/>
        <w:t xml:space="preserve">R. Rost, S. Haas, E. Hammer, H. Herrmann, and G. Burchhardt, “Molecular analysis of aerobic phenylacetate degradation in Azoarcus evansii,” </w:t>
      </w:r>
      <w:r w:rsidRPr="00F209DA">
        <w:rPr>
          <w:rFonts w:ascii="Times New Roman" w:hAnsi="Times New Roman" w:cs="Times New Roman"/>
          <w:i/>
          <w:iCs/>
          <w:sz w:val="24"/>
          <w:szCs w:val="24"/>
        </w:rPr>
        <w:t>Mol Gen Genomics</w:t>
      </w:r>
      <w:r w:rsidRPr="00F209DA">
        <w:rPr>
          <w:rFonts w:ascii="Times New Roman" w:hAnsi="Times New Roman" w:cs="Times New Roman"/>
          <w:sz w:val="24"/>
          <w:szCs w:val="24"/>
        </w:rPr>
        <w:t>, vol. 267, no. 5, Art. no. 5, Jul. 2002, doi: 10.1007/s00438-002-0699-9.</w:t>
      </w:r>
    </w:p>
    <w:p w14:paraId="17ECA4F2"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7]</w:t>
      </w:r>
      <w:r w:rsidRPr="00F209DA">
        <w:rPr>
          <w:rFonts w:ascii="Times New Roman" w:hAnsi="Times New Roman" w:cs="Times New Roman"/>
          <w:sz w:val="24"/>
          <w:szCs w:val="24"/>
        </w:rPr>
        <w:tab/>
        <w:t xml:space="preserve">H. Cao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Insights Into Mechanism of the Naphthalene-Enhanced Biodegradation of Phenanthrene by Pseudomonas sp. SL-6 Based on Omics Analysis,” </w:t>
      </w:r>
      <w:r w:rsidRPr="00F209DA">
        <w:rPr>
          <w:rFonts w:ascii="Times New Roman" w:hAnsi="Times New Roman" w:cs="Times New Roman"/>
          <w:i/>
          <w:iCs/>
          <w:sz w:val="24"/>
          <w:szCs w:val="24"/>
        </w:rPr>
        <w:t>Front. Microbiol.</w:t>
      </w:r>
      <w:r w:rsidRPr="00F209DA">
        <w:rPr>
          <w:rFonts w:ascii="Times New Roman" w:hAnsi="Times New Roman" w:cs="Times New Roman"/>
          <w:sz w:val="24"/>
          <w:szCs w:val="24"/>
        </w:rPr>
        <w:t>, vol. 12, p. 761216, Nov. 2021, doi: 10.3389/fmicb.2021.761216.</w:t>
      </w:r>
    </w:p>
    <w:p w14:paraId="6C808A1D"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lastRenderedPageBreak/>
        <w:t>[48]</w:t>
      </w:r>
      <w:r w:rsidRPr="00F209DA">
        <w:rPr>
          <w:rFonts w:ascii="Times New Roman" w:hAnsi="Times New Roman" w:cs="Times New Roman"/>
          <w:sz w:val="24"/>
          <w:szCs w:val="24"/>
        </w:rPr>
        <w:tab/>
        <w:t xml:space="preserve">S. S, J. E, N. Reddy S, and S. S, “Crude Oil Bioremediation - Genetically Modified Microorganisms for Poly-Aromatic Hydrocarbon Degradation,” </w:t>
      </w:r>
      <w:r w:rsidRPr="00F209DA">
        <w:rPr>
          <w:rFonts w:ascii="Times New Roman" w:hAnsi="Times New Roman" w:cs="Times New Roman"/>
          <w:i/>
          <w:iCs/>
          <w:sz w:val="24"/>
          <w:szCs w:val="24"/>
        </w:rPr>
        <w:t>AEES</w:t>
      </w:r>
      <w:r w:rsidRPr="00F209DA">
        <w:rPr>
          <w:rFonts w:ascii="Times New Roman" w:hAnsi="Times New Roman" w:cs="Times New Roman"/>
          <w:sz w:val="24"/>
          <w:szCs w:val="24"/>
        </w:rPr>
        <w:t>, vol. 9, no. 8, Art. no. 8, Aug. 2021, doi: 10.12691/aees-9-8-8.</w:t>
      </w:r>
    </w:p>
    <w:p w14:paraId="1A3F6F33"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49]</w:t>
      </w:r>
      <w:r w:rsidRPr="00F209DA">
        <w:rPr>
          <w:rFonts w:ascii="Times New Roman" w:hAnsi="Times New Roman" w:cs="Times New Roman"/>
          <w:sz w:val="24"/>
          <w:szCs w:val="24"/>
        </w:rPr>
        <w:tab/>
        <w:t xml:space="preserve">D. Sanz and E. Díaz, “Genetic characterization of the cyclohexane carboxylate degradation pathway in the denitrifying bacterium </w:t>
      </w:r>
      <w:r w:rsidRPr="00F209DA">
        <w:rPr>
          <w:rFonts w:ascii="Times New Roman" w:hAnsi="Times New Roman" w:cs="Times New Roman"/>
          <w:i/>
          <w:iCs/>
          <w:sz w:val="24"/>
          <w:szCs w:val="24"/>
        </w:rPr>
        <w:t>Aromatoleum</w:t>
      </w:r>
      <w:r w:rsidRPr="00F209DA">
        <w:rPr>
          <w:rFonts w:ascii="Times New Roman" w:hAnsi="Times New Roman" w:cs="Times New Roman"/>
          <w:sz w:val="24"/>
          <w:szCs w:val="24"/>
        </w:rPr>
        <w:t xml:space="preserve"> sp. </w:t>
      </w:r>
      <w:r w:rsidRPr="00F209DA">
        <w:rPr>
          <w:rFonts w:ascii="Times New Roman" w:hAnsi="Times New Roman" w:cs="Times New Roman"/>
          <w:smallCaps/>
          <w:sz w:val="24"/>
          <w:szCs w:val="24"/>
        </w:rPr>
        <w:t>CIB</w:t>
      </w:r>
      <w:r w:rsidRPr="00F209DA">
        <w:rPr>
          <w:rFonts w:ascii="Times New Roman" w:hAnsi="Times New Roman" w:cs="Times New Roman"/>
          <w:sz w:val="24"/>
          <w:szCs w:val="24"/>
        </w:rPr>
        <w:t xml:space="preserve">,” </w:t>
      </w:r>
      <w:r w:rsidRPr="00F209DA">
        <w:rPr>
          <w:rFonts w:ascii="Times New Roman" w:hAnsi="Times New Roman" w:cs="Times New Roman"/>
          <w:i/>
          <w:iCs/>
          <w:sz w:val="24"/>
          <w:szCs w:val="24"/>
        </w:rPr>
        <w:t>Environmental Microbiology</w:t>
      </w:r>
      <w:r w:rsidRPr="00F209DA">
        <w:rPr>
          <w:rFonts w:ascii="Times New Roman" w:hAnsi="Times New Roman" w:cs="Times New Roman"/>
          <w:sz w:val="24"/>
          <w:szCs w:val="24"/>
        </w:rPr>
        <w:t>, vol. 24, no. 11, pp. 4987–5004, Nov. 2022, doi: 10.1111/1462-2920.16093.</w:t>
      </w:r>
    </w:p>
    <w:p w14:paraId="0E99CA54"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0]</w:t>
      </w:r>
      <w:r w:rsidRPr="00F209DA">
        <w:rPr>
          <w:rFonts w:ascii="Times New Roman" w:hAnsi="Times New Roman" w:cs="Times New Roman"/>
          <w:sz w:val="24"/>
          <w:szCs w:val="24"/>
        </w:rPr>
        <w:tab/>
        <w:t xml:space="preserve">M. Peters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Acquisition of a deliberately introduced phenol degradation operon, pheBA, by different indigenous Pseudomonas species,”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63, no. 12, pp. 4899–4906, Dec. 1997, doi: 10.1128/aem.63.12.4899-4906.1997.</w:t>
      </w:r>
    </w:p>
    <w:p w14:paraId="3CF3A0FA"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1]</w:t>
      </w:r>
      <w:r w:rsidRPr="00F209DA">
        <w:rPr>
          <w:rFonts w:ascii="Times New Roman" w:hAnsi="Times New Roman" w:cs="Times New Roman"/>
          <w:sz w:val="24"/>
          <w:szCs w:val="24"/>
        </w:rPr>
        <w:tab/>
        <w:t xml:space="preserve">Y. Shinoda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Anaerobic Degradation of Aromatic Compounds by </w:t>
      </w:r>
      <w:r w:rsidRPr="00F209DA">
        <w:rPr>
          <w:rFonts w:ascii="Times New Roman" w:hAnsi="Times New Roman" w:cs="Times New Roman"/>
          <w:i/>
          <w:iCs/>
          <w:sz w:val="24"/>
          <w:szCs w:val="24"/>
        </w:rPr>
        <w:t>Magnetospirillum</w:t>
      </w:r>
      <w:r w:rsidRPr="00F209DA">
        <w:rPr>
          <w:rFonts w:ascii="Times New Roman" w:hAnsi="Times New Roman" w:cs="Times New Roman"/>
          <w:sz w:val="24"/>
          <w:szCs w:val="24"/>
        </w:rPr>
        <w:t xml:space="preserve"> Strains: Isolation and Degradation Genes,” </w:t>
      </w:r>
      <w:r w:rsidRPr="00F209DA">
        <w:rPr>
          <w:rFonts w:ascii="Times New Roman" w:hAnsi="Times New Roman" w:cs="Times New Roman"/>
          <w:i/>
          <w:iCs/>
          <w:sz w:val="24"/>
          <w:szCs w:val="24"/>
        </w:rPr>
        <w:t>Bioscience, Biotechnology, and Biochemistry</w:t>
      </w:r>
      <w:r w:rsidRPr="00F209DA">
        <w:rPr>
          <w:rFonts w:ascii="Times New Roman" w:hAnsi="Times New Roman" w:cs="Times New Roman"/>
          <w:sz w:val="24"/>
          <w:szCs w:val="24"/>
        </w:rPr>
        <w:t>, vol. 69, no. 8, pp. 1483–1491, Jan. 2005, doi: 10.1271/bbb.69.1483.</w:t>
      </w:r>
    </w:p>
    <w:p w14:paraId="697373F4"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2]</w:t>
      </w:r>
      <w:r w:rsidRPr="00F209DA">
        <w:rPr>
          <w:rFonts w:ascii="Times New Roman" w:hAnsi="Times New Roman" w:cs="Times New Roman"/>
          <w:sz w:val="24"/>
          <w:szCs w:val="24"/>
        </w:rPr>
        <w:tab/>
        <w:t xml:space="preserve">L.-B. Shou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New evidence for a hydroxylation pathway for anaerobic alkane degradation supported by analyses of functional genes and signature metabolites in oil reservoirs,” </w:t>
      </w:r>
      <w:r w:rsidRPr="00F209DA">
        <w:rPr>
          <w:rFonts w:ascii="Times New Roman" w:hAnsi="Times New Roman" w:cs="Times New Roman"/>
          <w:i/>
          <w:iCs/>
          <w:sz w:val="24"/>
          <w:szCs w:val="24"/>
        </w:rPr>
        <w:t>AMB Expr</w:t>
      </w:r>
      <w:r w:rsidRPr="00F209DA">
        <w:rPr>
          <w:rFonts w:ascii="Times New Roman" w:hAnsi="Times New Roman" w:cs="Times New Roman"/>
          <w:sz w:val="24"/>
          <w:szCs w:val="24"/>
        </w:rPr>
        <w:t>, vol. 11, no. 1, Art. no. 1, Dec. 2021, doi: 10.1186/s13568-020-01174-5.</w:t>
      </w:r>
    </w:p>
    <w:p w14:paraId="0D344F61"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3]</w:t>
      </w:r>
      <w:r w:rsidRPr="00F209DA">
        <w:rPr>
          <w:rFonts w:ascii="Times New Roman" w:hAnsi="Times New Roman" w:cs="Times New Roman"/>
          <w:sz w:val="24"/>
          <w:szCs w:val="24"/>
        </w:rPr>
        <w:tab/>
        <w:t xml:space="preserve">R. Singh, M. S. Guzman, and A. Bose, “Anaerobic Oxidation of Ethane, Propane, and Butane by Marine Microbes: A Mini Review,” </w:t>
      </w:r>
      <w:r w:rsidRPr="00F209DA">
        <w:rPr>
          <w:rFonts w:ascii="Times New Roman" w:hAnsi="Times New Roman" w:cs="Times New Roman"/>
          <w:i/>
          <w:iCs/>
          <w:sz w:val="24"/>
          <w:szCs w:val="24"/>
        </w:rPr>
        <w:t>Front. Microbiol.</w:t>
      </w:r>
      <w:r w:rsidRPr="00F209DA">
        <w:rPr>
          <w:rFonts w:ascii="Times New Roman" w:hAnsi="Times New Roman" w:cs="Times New Roman"/>
          <w:sz w:val="24"/>
          <w:szCs w:val="24"/>
        </w:rPr>
        <w:t>, vol. 8, p. 2056, Oct. 2017, doi: 10.3389/fmicb.2017.02056.</w:t>
      </w:r>
    </w:p>
    <w:p w14:paraId="2AD5F9C2"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4]</w:t>
      </w:r>
      <w:r w:rsidRPr="00F209DA">
        <w:rPr>
          <w:rFonts w:ascii="Times New Roman" w:hAnsi="Times New Roman" w:cs="Times New Roman"/>
          <w:sz w:val="24"/>
          <w:szCs w:val="24"/>
        </w:rPr>
        <w:tab/>
        <w:t xml:space="preserve">H. Arai, T. Ohishi, M. Y. Chang, and T. Kudo, “Arrangement and regulation of the genes for meta-pathway enzymes required for degradation of phenol in Comamonas testosteroni TA441 The DDBJ/EMBL/GenBank accession number for the sequence reported in this paper is AB029044.,” </w:t>
      </w:r>
      <w:r w:rsidRPr="00F209DA">
        <w:rPr>
          <w:rFonts w:ascii="Times New Roman" w:hAnsi="Times New Roman" w:cs="Times New Roman"/>
          <w:i/>
          <w:iCs/>
          <w:sz w:val="24"/>
          <w:szCs w:val="24"/>
        </w:rPr>
        <w:t>Microbiology</w:t>
      </w:r>
      <w:r w:rsidRPr="00F209DA">
        <w:rPr>
          <w:rFonts w:ascii="Times New Roman" w:hAnsi="Times New Roman" w:cs="Times New Roman"/>
          <w:sz w:val="24"/>
          <w:szCs w:val="24"/>
        </w:rPr>
        <w:t>, vol. 146, no. 7, pp. 1707–1715, Jul. 2000, doi: 10.1099/00221287-146-7-1707.</w:t>
      </w:r>
    </w:p>
    <w:p w14:paraId="6DDB3FD2"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5]</w:t>
      </w:r>
      <w:r w:rsidRPr="00F209DA">
        <w:rPr>
          <w:rFonts w:ascii="Times New Roman" w:hAnsi="Times New Roman" w:cs="Times New Roman"/>
          <w:sz w:val="24"/>
          <w:szCs w:val="24"/>
        </w:rPr>
        <w:tab/>
        <w:t xml:space="preserve">J. M. Foght and D. W. S. Westlake, “Transposon and spontaneous deletion mutants of plasmid-borne genes encoding polycyclic aromatic hydrocarbon degradation by a strain of Pseudomonas fluorescens,” </w:t>
      </w:r>
      <w:r w:rsidRPr="00F209DA">
        <w:rPr>
          <w:rFonts w:ascii="Times New Roman" w:hAnsi="Times New Roman" w:cs="Times New Roman"/>
          <w:i/>
          <w:iCs/>
          <w:sz w:val="24"/>
          <w:szCs w:val="24"/>
        </w:rPr>
        <w:t>Biodegradation</w:t>
      </w:r>
      <w:r w:rsidRPr="00F209DA">
        <w:rPr>
          <w:rFonts w:ascii="Times New Roman" w:hAnsi="Times New Roman" w:cs="Times New Roman"/>
          <w:sz w:val="24"/>
          <w:szCs w:val="24"/>
        </w:rPr>
        <w:t>, vol. 7, no. 4, pp. 353–366, Aug. 1996, doi: 10.1007/BF00115749.</w:t>
      </w:r>
    </w:p>
    <w:p w14:paraId="0F2C4BE9"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6]</w:t>
      </w:r>
      <w:r w:rsidRPr="00F209DA">
        <w:rPr>
          <w:rFonts w:ascii="Times New Roman" w:hAnsi="Times New Roman" w:cs="Times New Roman"/>
          <w:sz w:val="24"/>
          <w:szCs w:val="24"/>
        </w:rPr>
        <w:tab/>
        <w:t xml:space="preserve">M. R. Somee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Genome-resolved analyses show an extensive diversification in key aerobic hydrocarbon-degrading enzymes across bacteria and archaea,” </w:t>
      </w:r>
      <w:r w:rsidRPr="00F209DA">
        <w:rPr>
          <w:rFonts w:ascii="Times New Roman" w:hAnsi="Times New Roman" w:cs="Times New Roman"/>
          <w:i/>
          <w:iCs/>
          <w:sz w:val="24"/>
          <w:szCs w:val="24"/>
        </w:rPr>
        <w:t>BMC Genomics</w:t>
      </w:r>
      <w:r w:rsidRPr="00F209DA">
        <w:rPr>
          <w:rFonts w:ascii="Times New Roman" w:hAnsi="Times New Roman" w:cs="Times New Roman"/>
          <w:sz w:val="24"/>
          <w:szCs w:val="24"/>
        </w:rPr>
        <w:t>, vol. 23, no. 1, Art. no. 1, Oct. 2022, doi: 10.1186/s12864-022-08906-w.</w:t>
      </w:r>
    </w:p>
    <w:p w14:paraId="3168DD6C"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7]</w:t>
      </w:r>
      <w:r w:rsidRPr="00F209DA">
        <w:rPr>
          <w:rFonts w:ascii="Times New Roman" w:hAnsi="Times New Roman" w:cs="Times New Roman"/>
          <w:sz w:val="24"/>
          <w:szCs w:val="24"/>
        </w:rPr>
        <w:tab/>
        <w:t xml:space="preserve">R. Stephan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Re-examination of the taxonomic status of Enterobacter helveticus, Enterobacter pulveris and Enterobacter turicensis as members of the genus Cronobacter and their reclassification in the genera Franconibacter gen. nov. and Siccibacter gen. nov. as Franconibacter helveticus comb. nov., Franconibacter pulveris comb. nov. and Siccibacter turicensis comb. nov., respectively,” </w:t>
      </w:r>
      <w:r w:rsidRPr="00F209DA">
        <w:rPr>
          <w:rFonts w:ascii="Times New Roman" w:hAnsi="Times New Roman" w:cs="Times New Roman"/>
          <w:i/>
          <w:iCs/>
          <w:sz w:val="24"/>
          <w:szCs w:val="24"/>
        </w:rPr>
        <w:t>International Journal of Systematic and Evolutionary Microbiology</w:t>
      </w:r>
      <w:r w:rsidRPr="00F209DA">
        <w:rPr>
          <w:rFonts w:ascii="Times New Roman" w:hAnsi="Times New Roman" w:cs="Times New Roman"/>
          <w:sz w:val="24"/>
          <w:szCs w:val="24"/>
        </w:rPr>
        <w:t>, vol. 64, no. Pt_10, Art. no. Pt_10, Oct. 2014, doi: 10.1099/ijs.0.059832-0.</w:t>
      </w:r>
    </w:p>
    <w:p w14:paraId="1F033F6B"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8]</w:t>
      </w:r>
      <w:r w:rsidRPr="00F209DA">
        <w:rPr>
          <w:rFonts w:ascii="Times New Roman" w:hAnsi="Times New Roman" w:cs="Times New Roman"/>
          <w:sz w:val="24"/>
          <w:szCs w:val="24"/>
        </w:rPr>
        <w:tab/>
        <w:t xml:space="preserve">H. Suenaga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Novel organization of aromatic degradation pathway genes in a microbial community as revealed by metagenomic analysis,” </w:t>
      </w:r>
      <w:r w:rsidRPr="00F209DA">
        <w:rPr>
          <w:rFonts w:ascii="Times New Roman" w:hAnsi="Times New Roman" w:cs="Times New Roman"/>
          <w:i/>
          <w:iCs/>
          <w:sz w:val="24"/>
          <w:szCs w:val="24"/>
        </w:rPr>
        <w:t>The ISME Journal</w:t>
      </w:r>
      <w:r w:rsidRPr="00F209DA">
        <w:rPr>
          <w:rFonts w:ascii="Times New Roman" w:hAnsi="Times New Roman" w:cs="Times New Roman"/>
          <w:sz w:val="24"/>
          <w:szCs w:val="24"/>
        </w:rPr>
        <w:t>, vol. 3, no. 12, Art. no. 12, Dec. 2009, doi: 10.1038/ismej.2009.76.</w:t>
      </w:r>
    </w:p>
    <w:p w14:paraId="5AA4B4C6"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59]</w:t>
      </w:r>
      <w:r w:rsidRPr="00F209DA">
        <w:rPr>
          <w:rFonts w:ascii="Times New Roman" w:hAnsi="Times New Roman" w:cs="Times New Roman"/>
          <w:sz w:val="24"/>
          <w:szCs w:val="24"/>
        </w:rPr>
        <w:tab/>
        <w:t xml:space="preserve">T. Peng, J. Kan, J. Hu, and Z. Hu, “Genes and novel sRNAs involved in PAHs degradation in marine bacteria Rhodococcus sp. P14 revealed by the genome and transcriptome </w:t>
      </w:r>
      <w:r w:rsidRPr="00F209DA">
        <w:rPr>
          <w:rFonts w:ascii="Times New Roman" w:hAnsi="Times New Roman" w:cs="Times New Roman"/>
          <w:sz w:val="24"/>
          <w:szCs w:val="24"/>
        </w:rPr>
        <w:lastRenderedPageBreak/>
        <w:t xml:space="preserve">analysis,” </w:t>
      </w:r>
      <w:r w:rsidRPr="00F209DA">
        <w:rPr>
          <w:rFonts w:ascii="Times New Roman" w:hAnsi="Times New Roman" w:cs="Times New Roman"/>
          <w:i/>
          <w:iCs/>
          <w:sz w:val="24"/>
          <w:szCs w:val="24"/>
        </w:rPr>
        <w:t>3 Biotech</w:t>
      </w:r>
      <w:r w:rsidRPr="00F209DA">
        <w:rPr>
          <w:rFonts w:ascii="Times New Roman" w:hAnsi="Times New Roman" w:cs="Times New Roman"/>
          <w:sz w:val="24"/>
          <w:szCs w:val="24"/>
        </w:rPr>
        <w:t>, vol. 10, no. 3, Art. no. 3, Mar. 2020, doi: 10.1007/s13205-020-2133-6.</w:t>
      </w:r>
    </w:p>
    <w:p w14:paraId="7BB80603"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0]</w:t>
      </w:r>
      <w:r w:rsidRPr="00F209DA">
        <w:rPr>
          <w:rFonts w:ascii="Times New Roman" w:hAnsi="Times New Roman" w:cs="Times New Roman"/>
          <w:sz w:val="24"/>
          <w:szCs w:val="24"/>
        </w:rPr>
        <w:tab/>
        <w:t xml:space="preserve">B. Tan, X. Dong, C. W. Sensen, and J. Foght, “Metagenomic analysis of an anaerobic alkane-degrading microbial culture: potential hydrocarbon-activating pathways and inferred roles of community members,” </w:t>
      </w:r>
      <w:r w:rsidRPr="00F209DA">
        <w:rPr>
          <w:rFonts w:ascii="Times New Roman" w:hAnsi="Times New Roman" w:cs="Times New Roman"/>
          <w:i/>
          <w:iCs/>
          <w:sz w:val="24"/>
          <w:szCs w:val="24"/>
        </w:rPr>
        <w:t>Genome</w:t>
      </w:r>
      <w:r w:rsidRPr="00F209DA">
        <w:rPr>
          <w:rFonts w:ascii="Times New Roman" w:hAnsi="Times New Roman" w:cs="Times New Roman"/>
          <w:sz w:val="24"/>
          <w:szCs w:val="24"/>
        </w:rPr>
        <w:t>, vol. 56, no. 10, Art. no. 10, Oct. 2013, doi: 10.1139/gen-2013-0069.</w:t>
      </w:r>
    </w:p>
    <w:p w14:paraId="5DCBAB7B"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1]</w:t>
      </w:r>
      <w:r w:rsidRPr="00F209DA">
        <w:rPr>
          <w:rFonts w:ascii="Times New Roman" w:hAnsi="Times New Roman" w:cs="Times New Roman"/>
          <w:sz w:val="24"/>
          <w:szCs w:val="24"/>
        </w:rPr>
        <w:tab/>
        <w:t xml:space="preserve">M. Throne-Holst, A. Wentzel, T. E. Ellingsen, H.-K. Kotlar, and S. B. Zotchev, “Identification of Novel Genes Involved in Long-Chain </w:t>
      </w:r>
      <w:r w:rsidRPr="00F209DA">
        <w:rPr>
          <w:rFonts w:ascii="Times New Roman" w:hAnsi="Times New Roman" w:cs="Times New Roman"/>
          <w:i/>
          <w:iCs/>
          <w:sz w:val="24"/>
          <w:szCs w:val="24"/>
        </w:rPr>
        <w:t>n</w:t>
      </w:r>
      <w:r w:rsidRPr="00F209DA">
        <w:rPr>
          <w:rFonts w:ascii="Times New Roman" w:hAnsi="Times New Roman" w:cs="Times New Roman"/>
          <w:sz w:val="24"/>
          <w:szCs w:val="24"/>
        </w:rPr>
        <w:t xml:space="preserve"> -Alkane Degradation by </w:t>
      </w:r>
      <w:r w:rsidRPr="00F209DA">
        <w:rPr>
          <w:rFonts w:ascii="Times New Roman" w:hAnsi="Times New Roman" w:cs="Times New Roman"/>
          <w:i/>
          <w:iCs/>
          <w:sz w:val="24"/>
          <w:szCs w:val="24"/>
        </w:rPr>
        <w:t>Acinetobacter</w:t>
      </w:r>
      <w:r w:rsidRPr="00F209DA">
        <w:rPr>
          <w:rFonts w:ascii="Times New Roman" w:hAnsi="Times New Roman" w:cs="Times New Roman"/>
          <w:sz w:val="24"/>
          <w:szCs w:val="24"/>
        </w:rPr>
        <w:t xml:space="preserve"> sp. Strain DSM 17874,”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73, no. 10, Art. no. 10, May 2007, doi: 10.1128/AEM.00064-07.</w:t>
      </w:r>
    </w:p>
    <w:p w14:paraId="697E7A6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2]</w:t>
      </w:r>
      <w:r w:rsidRPr="00F209DA">
        <w:rPr>
          <w:rFonts w:ascii="Times New Roman" w:hAnsi="Times New Roman" w:cs="Times New Roman"/>
          <w:sz w:val="24"/>
          <w:szCs w:val="24"/>
        </w:rPr>
        <w:tab/>
        <w:t xml:space="preserve">J. B. Van Beilen and E. G. Funhoff, “Alkane hydroxylases involved in microbial alkane degradation,” </w:t>
      </w:r>
      <w:r w:rsidRPr="00F209DA">
        <w:rPr>
          <w:rFonts w:ascii="Times New Roman" w:hAnsi="Times New Roman" w:cs="Times New Roman"/>
          <w:i/>
          <w:iCs/>
          <w:sz w:val="24"/>
          <w:szCs w:val="24"/>
        </w:rPr>
        <w:t>Appl Microbiol Biotechnol</w:t>
      </w:r>
      <w:r w:rsidRPr="00F209DA">
        <w:rPr>
          <w:rFonts w:ascii="Times New Roman" w:hAnsi="Times New Roman" w:cs="Times New Roman"/>
          <w:sz w:val="24"/>
          <w:szCs w:val="24"/>
        </w:rPr>
        <w:t>, vol. 74, no. 1, Art. no. 1, Feb. 2007, doi: 10.1007/s00253-006-0748-0.</w:t>
      </w:r>
    </w:p>
    <w:p w14:paraId="342AB0C3"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3]</w:t>
      </w:r>
      <w:r w:rsidRPr="00F209DA">
        <w:rPr>
          <w:rFonts w:ascii="Times New Roman" w:hAnsi="Times New Roman" w:cs="Times New Roman"/>
          <w:sz w:val="24"/>
          <w:szCs w:val="24"/>
        </w:rPr>
        <w:tab/>
        <w:t xml:space="preserve">J. B. Van Beilen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Cytochrome P450 Alkane Hydroxylases of the CYP153 Family Are Common in Alkane-Degrading Eubacteria Lacking Integral Membrane Alkane Hydroxylases,”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72, no. 1, Art. no. 1, Jan. 2006, doi: 10.1128/AEM.72.1.59-65.2006.</w:t>
      </w:r>
    </w:p>
    <w:p w14:paraId="64CBFF88"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4]</w:t>
      </w:r>
      <w:r w:rsidRPr="00F209DA">
        <w:rPr>
          <w:rFonts w:ascii="Times New Roman" w:hAnsi="Times New Roman" w:cs="Times New Roman"/>
          <w:sz w:val="24"/>
          <w:szCs w:val="24"/>
        </w:rPr>
        <w:tab/>
        <w:t xml:space="preserve">J. A. Van Leeuwen, J. Gerritse, N. Hartog, S. Ertl, J. R. Parsons, and S. M. Hassanizadeh, “Anaerobic degradation of benzene and other aromatic hydrocarbons in a tar-derived plume: Nitrate versus iron reducing conditions,” </w:t>
      </w:r>
      <w:r w:rsidRPr="00F209DA">
        <w:rPr>
          <w:rFonts w:ascii="Times New Roman" w:hAnsi="Times New Roman" w:cs="Times New Roman"/>
          <w:i/>
          <w:iCs/>
          <w:sz w:val="24"/>
          <w:szCs w:val="24"/>
        </w:rPr>
        <w:t>Journal of Contaminant Hydrology</w:t>
      </w:r>
      <w:r w:rsidRPr="00F209DA">
        <w:rPr>
          <w:rFonts w:ascii="Times New Roman" w:hAnsi="Times New Roman" w:cs="Times New Roman"/>
          <w:sz w:val="24"/>
          <w:szCs w:val="24"/>
        </w:rPr>
        <w:t>, vol. 248, p. 104006, Jun. 2022, doi: 10.1016/j.jconhyd.2022.104006.</w:t>
      </w:r>
    </w:p>
    <w:p w14:paraId="0116E452"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5]</w:t>
      </w:r>
      <w:r w:rsidRPr="00F209DA">
        <w:rPr>
          <w:rFonts w:ascii="Times New Roman" w:hAnsi="Times New Roman" w:cs="Times New Roman"/>
          <w:sz w:val="24"/>
          <w:szCs w:val="24"/>
        </w:rPr>
        <w:tab/>
        <w:t xml:space="preserve">M. Vázquez Rosas Landa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Exploring novel alkane-degradation pathways in uncultured bacteria from the North Atlantic Ocean,” </w:t>
      </w:r>
      <w:r w:rsidRPr="00F209DA">
        <w:rPr>
          <w:rFonts w:ascii="Times New Roman" w:hAnsi="Times New Roman" w:cs="Times New Roman"/>
          <w:i/>
          <w:iCs/>
          <w:sz w:val="24"/>
          <w:szCs w:val="24"/>
        </w:rPr>
        <w:t>mSystems</w:t>
      </w:r>
      <w:r w:rsidRPr="00F209DA">
        <w:rPr>
          <w:rFonts w:ascii="Times New Roman" w:hAnsi="Times New Roman" w:cs="Times New Roman"/>
          <w:sz w:val="24"/>
          <w:szCs w:val="24"/>
        </w:rPr>
        <w:t>, vol. 8, no. 5, Art. no. 5, Oct. 2023, doi: 10.1128/msystems.00619-23.</w:t>
      </w:r>
    </w:p>
    <w:p w14:paraId="6641BE15"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6]</w:t>
      </w:r>
      <w:r w:rsidRPr="00F209DA">
        <w:rPr>
          <w:rFonts w:ascii="Times New Roman" w:hAnsi="Times New Roman" w:cs="Times New Roman"/>
          <w:sz w:val="24"/>
          <w:szCs w:val="24"/>
        </w:rPr>
        <w:tab/>
        <w:t xml:space="preserve">A. Vigneron, P. Cruaud, C. Lovejoy, and W. F. Vincent, “Genomic insights into cryptic cycles of microbial hydrocarbon production and degradation in contiguous freshwater and marine microbiomes,” </w:t>
      </w:r>
      <w:r w:rsidRPr="00F209DA">
        <w:rPr>
          <w:rFonts w:ascii="Times New Roman" w:hAnsi="Times New Roman" w:cs="Times New Roman"/>
          <w:i/>
          <w:iCs/>
          <w:sz w:val="24"/>
          <w:szCs w:val="24"/>
        </w:rPr>
        <w:t>Microbiome</w:t>
      </w:r>
      <w:r w:rsidRPr="00F209DA">
        <w:rPr>
          <w:rFonts w:ascii="Times New Roman" w:hAnsi="Times New Roman" w:cs="Times New Roman"/>
          <w:sz w:val="24"/>
          <w:szCs w:val="24"/>
        </w:rPr>
        <w:t>, vol. 11, no. 1, Art. no. 1, May 2023, doi: 10.1186/s40168-023-01537-7.</w:t>
      </w:r>
    </w:p>
    <w:p w14:paraId="0326107D"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7]</w:t>
      </w:r>
      <w:r w:rsidRPr="00F209DA">
        <w:rPr>
          <w:rFonts w:ascii="Times New Roman" w:hAnsi="Times New Roman" w:cs="Times New Roman"/>
          <w:sz w:val="24"/>
          <w:szCs w:val="24"/>
        </w:rPr>
        <w:tab/>
        <w:t xml:space="preserve">H. Villela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Genome analysis of a coral-associated bacterial consortium highlights complementary hydrocarbon degradation ability and other beneficial mechanisms for the host,” </w:t>
      </w:r>
      <w:r w:rsidRPr="00F209DA">
        <w:rPr>
          <w:rFonts w:ascii="Times New Roman" w:hAnsi="Times New Roman" w:cs="Times New Roman"/>
          <w:i/>
          <w:iCs/>
          <w:sz w:val="24"/>
          <w:szCs w:val="24"/>
        </w:rPr>
        <w:t>Sci Rep</w:t>
      </w:r>
      <w:r w:rsidRPr="00F209DA">
        <w:rPr>
          <w:rFonts w:ascii="Times New Roman" w:hAnsi="Times New Roman" w:cs="Times New Roman"/>
          <w:sz w:val="24"/>
          <w:szCs w:val="24"/>
        </w:rPr>
        <w:t>, vol. 13, no. 1, Art. no. 1, Jul. 2023, doi: 10.1038/s41598-023-38512-z.</w:t>
      </w:r>
    </w:p>
    <w:p w14:paraId="665336B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8]</w:t>
      </w:r>
      <w:r w:rsidRPr="00F209DA">
        <w:rPr>
          <w:rFonts w:ascii="Times New Roman" w:hAnsi="Times New Roman" w:cs="Times New Roman"/>
          <w:sz w:val="24"/>
          <w:szCs w:val="24"/>
        </w:rPr>
        <w:tab/>
        <w:t xml:space="preserve">W. Wang and Z. Shao, “Enzymes and genes involved in aerobic alkane degradation,” </w:t>
      </w:r>
      <w:r w:rsidRPr="00F209DA">
        <w:rPr>
          <w:rFonts w:ascii="Times New Roman" w:hAnsi="Times New Roman" w:cs="Times New Roman"/>
          <w:i/>
          <w:iCs/>
          <w:sz w:val="24"/>
          <w:szCs w:val="24"/>
        </w:rPr>
        <w:t>Front. Microbiol.</w:t>
      </w:r>
      <w:r w:rsidRPr="00F209DA">
        <w:rPr>
          <w:rFonts w:ascii="Times New Roman" w:hAnsi="Times New Roman" w:cs="Times New Roman"/>
          <w:sz w:val="24"/>
          <w:szCs w:val="24"/>
        </w:rPr>
        <w:t>, vol. 4, 2013, doi: 10.3389/fmicb.2013.00116.</w:t>
      </w:r>
    </w:p>
    <w:p w14:paraId="21670A3D"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69]</w:t>
      </w:r>
      <w:r w:rsidRPr="00F209DA">
        <w:rPr>
          <w:rFonts w:ascii="Times New Roman" w:hAnsi="Times New Roman" w:cs="Times New Roman"/>
          <w:sz w:val="24"/>
          <w:szCs w:val="24"/>
        </w:rPr>
        <w:tab/>
        <w:t xml:space="preserve">W. Wang, L. Wang, and Z. Shao, “Polycyclic Aromatic Hydrocarbon (PAH) Degradation Pathways of the Obligate Marine PAH Degrader Cycloclasticus sp. Strain P1,”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84, no. 21, Art. no. 21, Nov. 2018, doi: 10.1128/AEM.01261-18.</w:t>
      </w:r>
    </w:p>
    <w:p w14:paraId="09008507"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0]</w:t>
      </w:r>
      <w:r w:rsidRPr="00F209DA">
        <w:rPr>
          <w:rFonts w:ascii="Times New Roman" w:hAnsi="Times New Roman" w:cs="Times New Roman"/>
          <w:sz w:val="24"/>
          <w:szCs w:val="24"/>
        </w:rPr>
        <w:tab/>
        <w:t xml:space="preserve">M. C. Walsh, M. Scholte, J. Valkier, H. P. Smits, and K. Van Dam, “Glucose sensing and signalling properties in Saccharomyces cerevisiae require the presence of at least two members of the glucose transporter family,” </w:t>
      </w:r>
      <w:r w:rsidRPr="00F209DA">
        <w:rPr>
          <w:rFonts w:ascii="Times New Roman" w:hAnsi="Times New Roman" w:cs="Times New Roman"/>
          <w:i/>
          <w:iCs/>
          <w:sz w:val="24"/>
          <w:szCs w:val="24"/>
        </w:rPr>
        <w:t>J Bacteriol</w:t>
      </w:r>
      <w:r w:rsidRPr="00F209DA">
        <w:rPr>
          <w:rFonts w:ascii="Times New Roman" w:hAnsi="Times New Roman" w:cs="Times New Roman"/>
          <w:sz w:val="24"/>
          <w:szCs w:val="24"/>
        </w:rPr>
        <w:t>, vol. 178, no. 9, Art. no. 9, May 1996, doi: 10.1128/jb.178.9.2593-2597.1996.</w:t>
      </w:r>
    </w:p>
    <w:p w14:paraId="73FC203A"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1]</w:t>
      </w:r>
      <w:r w:rsidRPr="00F209DA">
        <w:rPr>
          <w:rFonts w:ascii="Times New Roman" w:hAnsi="Times New Roman" w:cs="Times New Roman"/>
          <w:sz w:val="24"/>
          <w:szCs w:val="24"/>
        </w:rPr>
        <w:tab/>
        <w:t xml:space="preserve">G. Wegener, R. Laso-Pérez, V. J. Orphan, and A. Boetius, “Anaerobic Degradation of Alkanes by Marine Archaea,” </w:t>
      </w:r>
      <w:r w:rsidRPr="00F209DA">
        <w:rPr>
          <w:rFonts w:ascii="Times New Roman" w:hAnsi="Times New Roman" w:cs="Times New Roman"/>
          <w:i/>
          <w:iCs/>
          <w:sz w:val="24"/>
          <w:szCs w:val="24"/>
        </w:rPr>
        <w:t>Annu. Rev. Microbiol.</w:t>
      </w:r>
      <w:r w:rsidRPr="00F209DA">
        <w:rPr>
          <w:rFonts w:ascii="Times New Roman" w:hAnsi="Times New Roman" w:cs="Times New Roman"/>
          <w:sz w:val="24"/>
          <w:szCs w:val="24"/>
        </w:rPr>
        <w:t>, vol. 76, no. 1, Art. no. 1, Sep. 2022, doi: 10.1146/annurev-micro-111021-045911.</w:t>
      </w:r>
    </w:p>
    <w:p w14:paraId="2A6D443D"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lastRenderedPageBreak/>
        <w:t>[72]</w:t>
      </w:r>
      <w:r w:rsidRPr="00F209DA">
        <w:rPr>
          <w:rFonts w:ascii="Times New Roman" w:hAnsi="Times New Roman" w:cs="Times New Roman"/>
          <w:sz w:val="24"/>
          <w:szCs w:val="24"/>
        </w:rPr>
        <w:tab/>
        <w:t xml:space="preserve">F. Widdel, K. Knittel, and A. Galushko, “Anaerobic Hydrocarbon-Degrading Microorganisms: An Overview,” in </w:t>
      </w:r>
      <w:r w:rsidRPr="00F209DA">
        <w:rPr>
          <w:rFonts w:ascii="Times New Roman" w:hAnsi="Times New Roman" w:cs="Times New Roman"/>
          <w:i/>
          <w:iCs/>
          <w:sz w:val="24"/>
          <w:szCs w:val="24"/>
        </w:rPr>
        <w:t>Handbook of Hydrocarbon and Lipid Microbiology</w:t>
      </w:r>
      <w:r w:rsidRPr="00F209DA">
        <w:rPr>
          <w:rFonts w:ascii="Times New Roman" w:hAnsi="Times New Roman" w:cs="Times New Roman"/>
          <w:sz w:val="24"/>
          <w:szCs w:val="24"/>
        </w:rPr>
        <w:t>, K. N. Timmis, Ed., Berlin, Heidelberg: Springer Berlin Heidelberg, 2010, pp. 1997–2021. doi: 10.1007/978-3-540-77587-4_146.</w:t>
      </w:r>
    </w:p>
    <w:p w14:paraId="3CDF92AE"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3]</w:t>
      </w:r>
      <w:r w:rsidRPr="00F209DA">
        <w:rPr>
          <w:rFonts w:ascii="Times New Roman" w:hAnsi="Times New Roman" w:cs="Times New Roman"/>
          <w:sz w:val="24"/>
          <w:szCs w:val="24"/>
        </w:rPr>
        <w:tab/>
        <w:t xml:space="preserve">H. Wu, X. Du, W. Wu, J. Zheng, J. Song, and J. Xie, “Metagenomic analysis reveals specific BTEX degrading microorganisms of a bacterial consortium,” </w:t>
      </w:r>
      <w:r w:rsidRPr="00F209DA">
        <w:rPr>
          <w:rFonts w:ascii="Times New Roman" w:hAnsi="Times New Roman" w:cs="Times New Roman"/>
          <w:i/>
          <w:iCs/>
          <w:sz w:val="24"/>
          <w:szCs w:val="24"/>
        </w:rPr>
        <w:t>AMB Expr</w:t>
      </w:r>
      <w:r w:rsidRPr="00F209DA">
        <w:rPr>
          <w:rFonts w:ascii="Times New Roman" w:hAnsi="Times New Roman" w:cs="Times New Roman"/>
          <w:sz w:val="24"/>
          <w:szCs w:val="24"/>
        </w:rPr>
        <w:t>, vol. 13, no. 1, Art. no. 1, May 2023, doi: 10.1186/s13568-023-01541-y.</w:t>
      </w:r>
    </w:p>
    <w:p w14:paraId="680AF1BA"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4]</w:t>
      </w:r>
      <w:r w:rsidRPr="00F209DA">
        <w:rPr>
          <w:rFonts w:ascii="Times New Roman" w:hAnsi="Times New Roman" w:cs="Times New Roman"/>
          <w:sz w:val="24"/>
          <w:szCs w:val="24"/>
        </w:rPr>
        <w:tab/>
        <w:t xml:space="preserve">X. Xu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Petroleum Hydrocarbon-Degrading Bacteria for the Remediation of Oil Pollution Under Aerobic Conditions: A Perspective Analysis,” </w:t>
      </w:r>
      <w:r w:rsidRPr="00F209DA">
        <w:rPr>
          <w:rFonts w:ascii="Times New Roman" w:hAnsi="Times New Roman" w:cs="Times New Roman"/>
          <w:i/>
          <w:iCs/>
          <w:sz w:val="24"/>
          <w:szCs w:val="24"/>
        </w:rPr>
        <w:t>Front. Microbiol.</w:t>
      </w:r>
      <w:r w:rsidRPr="00F209DA">
        <w:rPr>
          <w:rFonts w:ascii="Times New Roman" w:hAnsi="Times New Roman" w:cs="Times New Roman"/>
          <w:sz w:val="24"/>
          <w:szCs w:val="24"/>
        </w:rPr>
        <w:t>, vol. 9, p. 2885, Dec. 2018, doi: 10.3389/fmicb.2018.02885.</w:t>
      </w:r>
    </w:p>
    <w:p w14:paraId="06E86895"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5]</w:t>
      </w:r>
      <w:r w:rsidRPr="00F209DA">
        <w:rPr>
          <w:rFonts w:ascii="Times New Roman" w:hAnsi="Times New Roman" w:cs="Times New Roman"/>
          <w:sz w:val="24"/>
          <w:szCs w:val="24"/>
        </w:rPr>
        <w:tab/>
        <w:t xml:space="preserve">M. Xianagang, E. Iyobosa, N. H. Jun, S. Fang, and W. Zhennan, “Biodegradation of petroleum hydrocarbon polluted soil,” </w:t>
      </w:r>
      <w:r w:rsidRPr="00F209DA">
        <w:rPr>
          <w:rFonts w:ascii="Times New Roman" w:hAnsi="Times New Roman" w:cs="Times New Roman"/>
          <w:i/>
          <w:iCs/>
          <w:sz w:val="24"/>
          <w:szCs w:val="24"/>
        </w:rPr>
        <w:t>IJMR</w:t>
      </w:r>
      <w:r w:rsidRPr="00F209DA">
        <w:rPr>
          <w:rFonts w:ascii="Times New Roman" w:hAnsi="Times New Roman" w:cs="Times New Roman"/>
          <w:sz w:val="24"/>
          <w:szCs w:val="24"/>
        </w:rPr>
        <w:t>, vol. 7, no. 2, Art. no. 2, Jul. 2020, doi: 10.18231/j.ijmr.2020.022.</w:t>
      </w:r>
    </w:p>
    <w:p w14:paraId="1D00C0D9"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6]</w:t>
      </w:r>
      <w:r w:rsidRPr="00F209DA">
        <w:rPr>
          <w:rFonts w:ascii="Times New Roman" w:hAnsi="Times New Roman" w:cs="Times New Roman"/>
          <w:sz w:val="24"/>
          <w:szCs w:val="24"/>
        </w:rPr>
        <w:tab/>
        <w:t xml:space="preserve">S. Yan and G. Wu, “Reorganization of gene network for degradation of polycyclic aromatic hydrocarbons (PAHs) in Pseudomonas aeruginosa PAO1 under several conditions,” </w:t>
      </w:r>
      <w:r w:rsidRPr="00F209DA">
        <w:rPr>
          <w:rFonts w:ascii="Times New Roman" w:hAnsi="Times New Roman" w:cs="Times New Roman"/>
          <w:i/>
          <w:iCs/>
          <w:sz w:val="24"/>
          <w:szCs w:val="24"/>
        </w:rPr>
        <w:t>J Appl Genetics</w:t>
      </w:r>
      <w:r w:rsidRPr="00F209DA">
        <w:rPr>
          <w:rFonts w:ascii="Times New Roman" w:hAnsi="Times New Roman" w:cs="Times New Roman"/>
          <w:sz w:val="24"/>
          <w:szCs w:val="24"/>
        </w:rPr>
        <w:t>, vol. 58, no. 4, Art. no. 4, Nov. 2017, doi: 10.1007/s13353-017-0402-9.</w:t>
      </w:r>
    </w:p>
    <w:p w14:paraId="40F2F875"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7]</w:t>
      </w:r>
      <w:r w:rsidRPr="00F209DA">
        <w:rPr>
          <w:rFonts w:ascii="Times New Roman" w:hAnsi="Times New Roman" w:cs="Times New Roman"/>
          <w:sz w:val="24"/>
          <w:szCs w:val="24"/>
        </w:rPr>
        <w:tab/>
        <w:t xml:space="preserve">C.-F. Yin, Y. Nie, T. Li, and N.-Y. Zhou, “AlmA involved in the long-chain </w:t>
      </w:r>
      <w:r w:rsidRPr="00F209DA">
        <w:rPr>
          <w:rFonts w:ascii="Times New Roman" w:hAnsi="Times New Roman" w:cs="Times New Roman"/>
          <w:i/>
          <w:iCs/>
          <w:sz w:val="24"/>
          <w:szCs w:val="24"/>
        </w:rPr>
        <w:t>n</w:t>
      </w:r>
      <w:r w:rsidRPr="00F209DA">
        <w:rPr>
          <w:rFonts w:ascii="Times New Roman" w:hAnsi="Times New Roman" w:cs="Times New Roman"/>
          <w:sz w:val="24"/>
          <w:szCs w:val="24"/>
        </w:rPr>
        <w:t xml:space="preserve"> -alkane degradation pathway in </w:t>
      </w:r>
      <w:r w:rsidRPr="00F209DA">
        <w:rPr>
          <w:rFonts w:ascii="Times New Roman" w:hAnsi="Times New Roman" w:cs="Times New Roman"/>
          <w:i/>
          <w:iCs/>
          <w:sz w:val="24"/>
          <w:szCs w:val="24"/>
        </w:rPr>
        <w:t>Acinetobacter baylyi</w:t>
      </w:r>
      <w:r w:rsidRPr="00F209DA">
        <w:rPr>
          <w:rFonts w:ascii="Times New Roman" w:hAnsi="Times New Roman" w:cs="Times New Roman"/>
          <w:sz w:val="24"/>
          <w:szCs w:val="24"/>
        </w:rPr>
        <w:t xml:space="preserve"> ADP1 is a Baeyer–Villiger monooxygenase,” </w:t>
      </w:r>
      <w:r w:rsidRPr="00F209DA">
        <w:rPr>
          <w:rFonts w:ascii="Times New Roman" w:hAnsi="Times New Roman" w:cs="Times New Roman"/>
          <w:i/>
          <w:iCs/>
          <w:sz w:val="24"/>
          <w:szCs w:val="24"/>
        </w:rPr>
        <w:t>Appl Environ Microbiol</w:t>
      </w:r>
      <w:r w:rsidRPr="00F209DA">
        <w:rPr>
          <w:rFonts w:ascii="Times New Roman" w:hAnsi="Times New Roman" w:cs="Times New Roman"/>
          <w:sz w:val="24"/>
          <w:szCs w:val="24"/>
        </w:rPr>
        <w:t>, vol. 90, no. 1, pp. e01625-23, Jan. 2024, doi: 10.1128/aem.01625-23.</w:t>
      </w:r>
    </w:p>
    <w:p w14:paraId="4432801D"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8]</w:t>
      </w:r>
      <w:r w:rsidRPr="00F209DA">
        <w:rPr>
          <w:rFonts w:ascii="Times New Roman" w:hAnsi="Times New Roman" w:cs="Times New Roman"/>
          <w:sz w:val="24"/>
          <w:szCs w:val="24"/>
        </w:rPr>
        <w:tab/>
        <w:t xml:space="preserve">Q. Zhao, M. Bilal, S. Yue, H. Hu, W. Wang, and X. Zhang, “Identification of biphenyl 2, 3-dioxygenase and its catabolic role for phenazine degradation in Sphingobium yanoikuyae B1,” </w:t>
      </w:r>
      <w:r w:rsidRPr="00F209DA">
        <w:rPr>
          <w:rFonts w:ascii="Times New Roman" w:hAnsi="Times New Roman" w:cs="Times New Roman"/>
          <w:i/>
          <w:iCs/>
          <w:sz w:val="24"/>
          <w:szCs w:val="24"/>
        </w:rPr>
        <w:t>Journal of Environmental Management</w:t>
      </w:r>
      <w:r w:rsidRPr="00F209DA">
        <w:rPr>
          <w:rFonts w:ascii="Times New Roman" w:hAnsi="Times New Roman" w:cs="Times New Roman"/>
          <w:sz w:val="24"/>
          <w:szCs w:val="24"/>
        </w:rPr>
        <w:t>, vol. 204, pp. 494–501, Dec. 2017, doi: 10.1016/j.jenvman.2017.09.027.</w:t>
      </w:r>
    </w:p>
    <w:p w14:paraId="6069A9AE" w14:textId="77777777" w:rsidR="00F209DA" w:rsidRPr="00F209DA" w:rsidRDefault="00F209DA" w:rsidP="00F209DA">
      <w:pPr>
        <w:pStyle w:val="Bibliography"/>
        <w:spacing w:line="276" w:lineRule="auto"/>
        <w:jc w:val="both"/>
        <w:rPr>
          <w:rFonts w:ascii="Times New Roman" w:hAnsi="Times New Roman" w:cs="Times New Roman"/>
          <w:sz w:val="24"/>
          <w:szCs w:val="24"/>
        </w:rPr>
      </w:pPr>
      <w:r w:rsidRPr="00F209DA">
        <w:rPr>
          <w:rFonts w:ascii="Times New Roman" w:hAnsi="Times New Roman" w:cs="Times New Roman"/>
          <w:sz w:val="24"/>
          <w:szCs w:val="24"/>
        </w:rPr>
        <w:t>[79]</w:t>
      </w:r>
      <w:r w:rsidRPr="00F209DA">
        <w:rPr>
          <w:rFonts w:ascii="Times New Roman" w:hAnsi="Times New Roman" w:cs="Times New Roman"/>
          <w:sz w:val="24"/>
          <w:szCs w:val="24"/>
        </w:rPr>
        <w:tab/>
        <w:t xml:space="preserve">A. Vigneron </w:t>
      </w:r>
      <w:r w:rsidRPr="00F209DA">
        <w:rPr>
          <w:rFonts w:ascii="Times New Roman" w:hAnsi="Times New Roman" w:cs="Times New Roman"/>
          <w:i/>
          <w:iCs/>
          <w:sz w:val="24"/>
          <w:szCs w:val="24"/>
        </w:rPr>
        <w:t>et al.</w:t>
      </w:r>
      <w:r w:rsidRPr="00F209DA">
        <w:rPr>
          <w:rFonts w:ascii="Times New Roman" w:hAnsi="Times New Roman" w:cs="Times New Roman"/>
          <w:sz w:val="24"/>
          <w:szCs w:val="24"/>
        </w:rPr>
        <w:t xml:space="preserve">, “Contrasting Pathways for Anaerobic Methane Oxidation in Gulf of Mexico Cold Seep Sediments,” </w:t>
      </w:r>
      <w:r w:rsidRPr="00F209DA">
        <w:rPr>
          <w:rFonts w:ascii="Times New Roman" w:hAnsi="Times New Roman" w:cs="Times New Roman"/>
          <w:i/>
          <w:iCs/>
          <w:sz w:val="24"/>
          <w:szCs w:val="24"/>
        </w:rPr>
        <w:t>mSystems</w:t>
      </w:r>
      <w:r w:rsidRPr="00F209DA">
        <w:rPr>
          <w:rFonts w:ascii="Times New Roman" w:hAnsi="Times New Roman" w:cs="Times New Roman"/>
          <w:sz w:val="24"/>
          <w:szCs w:val="24"/>
        </w:rPr>
        <w:t>, vol. 4, no. 1, Art. no. 1, Feb. 2019, doi: 10.1128/msystems.00091-18.</w:t>
      </w:r>
    </w:p>
    <w:p w14:paraId="15DC6CCC" w14:textId="0F3A7EEF" w:rsidR="005210AD" w:rsidRPr="00F209DA" w:rsidRDefault="005210AD" w:rsidP="00F209DA">
      <w:pPr>
        <w:spacing w:line="276" w:lineRule="auto"/>
        <w:jc w:val="both"/>
        <w:rPr>
          <w:rFonts w:ascii="Times New Roman" w:hAnsi="Times New Roman" w:cs="Times New Roman"/>
          <w:b/>
          <w:bCs/>
          <w:sz w:val="24"/>
          <w:szCs w:val="24"/>
          <w:lang w:val="en-US"/>
        </w:rPr>
      </w:pPr>
      <w:r w:rsidRPr="00F209DA">
        <w:rPr>
          <w:rFonts w:ascii="Times New Roman" w:hAnsi="Times New Roman" w:cs="Times New Roman"/>
          <w:b/>
          <w:bCs/>
          <w:sz w:val="24"/>
          <w:szCs w:val="24"/>
          <w:lang w:val="en-US"/>
        </w:rPr>
        <w:fldChar w:fldCharType="end"/>
      </w:r>
    </w:p>
    <w:p w14:paraId="2F504627" w14:textId="77777777" w:rsidR="00BA3350" w:rsidRDefault="00BA3350" w:rsidP="00E63D41">
      <w:pPr>
        <w:spacing w:line="276" w:lineRule="auto"/>
        <w:rPr>
          <w:rFonts w:ascii="Times New Roman" w:hAnsi="Times New Roman" w:cs="Times New Roman"/>
          <w:b/>
          <w:bCs/>
          <w:sz w:val="24"/>
          <w:szCs w:val="24"/>
          <w:lang w:val="en-US"/>
        </w:rPr>
      </w:pPr>
    </w:p>
    <w:p w14:paraId="4B3B4A56" w14:textId="77777777" w:rsidR="00E96155" w:rsidRDefault="00E96155" w:rsidP="00E96155">
      <w:pPr>
        <w:jc w:val="center"/>
        <w:rPr>
          <w:rFonts w:ascii="Times New Roman" w:hAnsi="Times New Roman" w:cs="Times New Roman"/>
          <w:b/>
          <w:bCs/>
          <w:sz w:val="24"/>
          <w:szCs w:val="24"/>
          <w:lang w:val="en-US"/>
        </w:rPr>
      </w:pPr>
    </w:p>
    <w:p w14:paraId="502A2BFE" w14:textId="77777777" w:rsidR="00B31464" w:rsidRDefault="00B31464" w:rsidP="00E96155">
      <w:pPr>
        <w:jc w:val="center"/>
        <w:rPr>
          <w:rFonts w:ascii="Times New Roman" w:hAnsi="Times New Roman" w:cs="Times New Roman"/>
          <w:b/>
          <w:bCs/>
          <w:sz w:val="24"/>
          <w:szCs w:val="24"/>
          <w:lang w:val="en-US"/>
        </w:rPr>
      </w:pPr>
    </w:p>
    <w:p w14:paraId="35EE4418" w14:textId="77777777" w:rsidR="005C4829" w:rsidRDefault="005C4829" w:rsidP="00BA3350">
      <w:pPr>
        <w:rPr>
          <w:rFonts w:ascii="Times New Roman" w:hAnsi="Times New Roman" w:cs="Times New Roman"/>
          <w:b/>
          <w:bCs/>
          <w:sz w:val="24"/>
          <w:szCs w:val="24"/>
          <w:lang w:val="en-US"/>
        </w:rPr>
      </w:pPr>
    </w:p>
    <w:sectPr w:rsidR="005C48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4A1A30" w14:textId="77777777" w:rsidR="00627F8B" w:rsidRDefault="00627F8B" w:rsidP="00066DAE">
      <w:pPr>
        <w:spacing w:after="0" w:line="240" w:lineRule="auto"/>
      </w:pPr>
      <w:r>
        <w:separator/>
      </w:r>
    </w:p>
  </w:endnote>
  <w:endnote w:type="continuationSeparator" w:id="0">
    <w:p w14:paraId="24389B4B" w14:textId="77777777" w:rsidR="00627F8B" w:rsidRDefault="00627F8B" w:rsidP="00066D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CA9138" w14:textId="77777777" w:rsidR="00627F8B" w:rsidRDefault="00627F8B" w:rsidP="00066DAE">
      <w:pPr>
        <w:spacing w:after="0" w:line="240" w:lineRule="auto"/>
      </w:pPr>
      <w:r>
        <w:separator/>
      </w:r>
    </w:p>
  </w:footnote>
  <w:footnote w:type="continuationSeparator" w:id="0">
    <w:p w14:paraId="46738991" w14:textId="77777777" w:rsidR="00627F8B" w:rsidRDefault="00627F8B" w:rsidP="00066D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5E5DA8"/>
    <w:multiLevelType w:val="hybridMultilevel"/>
    <w:tmpl w:val="64741C8A"/>
    <w:lvl w:ilvl="0" w:tplc="4009000F">
      <w:start w:val="1"/>
      <w:numFmt w:val="decimal"/>
      <w:lvlText w:val="%1."/>
      <w:lvlJc w:val="lef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15:restartNumberingAfterBreak="0">
    <w:nsid w:val="42CE12A8"/>
    <w:multiLevelType w:val="hybridMultilevel"/>
    <w:tmpl w:val="B65C89F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141655750">
    <w:abstractNumId w:val="0"/>
  </w:num>
  <w:num w:numId="2" w16cid:durableId="9827363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155"/>
    <w:rsid w:val="00004DCF"/>
    <w:rsid w:val="0005008B"/>
    <w:rsid w:val="00056F2A"/>
    <w:rsid w:val="00066DAE"/>
    <w:rsid w:val="00081FA9"/>
    <w:rsid w:val="000E478D"/>
    <w:rsid w:val="00103DD2"/>
    <w:rsid w:val="00116561"/>
    <w:rsid w:val="00121A9F"/>
    <w:rsid w:val="001341D7"/>
    <w:rsid w:val="00187CA7"/>
    <w:rsid w:val="001A236F"/>
    <w:rsid w:val="001F6AC4"/>
    <w:rsid w:val="002675F5"/>
    <w:rsid w:val="00294406"/>
    <w:rsid w:val="002B0189"/>
    <w:rsid w:val="002C36BE"/>
    <w:rsid w:val="0036705A"/>
    <w:rsid w:val="00382CB6"/>
    <w:rsid w:val="003A66CF"/>
    <w:rsid w:val="00403FC5"/>
    <w:rsid w:val="0042167C"/>
    <w:rsid w:val="00445130"/>
    <w:rsid w:val="00484038"/>
    <w:rsid w:val="004D317E"/>
    <w:rsid w:val="004D59CB"/>
    <w:rsid w:val="004E113B"/>
    <w:rsid w:val="004F34FD"/>
    <w:rsid w:val="005210AD"/>
    <w:rsid w:val="005426E2"/>
    <w:rsid w:val="00587086"/>
    <w:rsid w:val="005946B4"/>
    <w:rsid w:val="005C1E18"/>
    <w:rsid w:val="005C3277"/>
    <w:rsid w:val="005C4829"/>
    <w:rsid w:val="00605246"/>
    <w:rsid w:val="00626555"/>
    <w:rsid w:val="00627F8B"/>
    <w:rsid w:val="00676406"/>
    <w:rsid w:val="00682361"/>
    <w:rsid w:val="006B67F0"/>
    <w:rsid w:val="006C07FC"/>
    <w:rsid w:val="006C0E96"/>
    <w:rsid w:val="006D2401"/>
    <w:rsid w:val="006F5FD5"/>
    <w:rsid w:val="006F678D"/>
    <w:rsid w:val="00724BC0"/>
    <w:rsid w:val="007357DF"/>
    <w:rsid w:val="007970C2"/>
    <w:rsid w:val="007E6D38"/>
    <w:rsid w:val="00813A16"/>
    <w:rsid w:val="00815172"/>
    <w:rsid w:val="00830F92"/>
    <w:rsid w:val="008805E0"/>
    <w:rsid w:val="00885288"/>
    <w:rsid w:val="00886122"/>
    <w:rsid w:val="008F105A"/>
    <w:rsid w:val="008F3814"/>
    <w:rsid w:val="0090629F"/>
    <w:rsid w:val="009065B0"/>
    <w:rsid w:val="00977260"/>
    <w:rsid w:val="009D3286"/>
    <w:rsid w:val="00AA48E4"/>
    <w:rsid w:val="00AB1EFD"/>
    <w:rsid w:val="00AE618F"/>
    <w:rsid w:val="00AF3F5E"/>
    <w:rsid w:val="00B31464"/>
    <w:rsid w:val="00B41A27"/>
    <w:rsid w:val="00B56ADC"/>
    <w:rsid w:val="00B57F60"/>
    <w:rsid w:val="00B9300A"/>
    <w:rsid w:val="00BA3350"/>
    <w:rsid w:val="00C02869"/>
    <w:rsid w:val="00C26F5C"/>
    <w:rsid w:val="00C5420B"/>
    <w:rsid w:val="00C83220"/>
    <w:rsid w:val="00CC450C"/>
    <w:rsid w:val="00CE095B"/>
    <w:rsid w:val="00CF3862"/>
    <w:rsid w:val="00D10B27"/>
    <w:rsid w:val="00D55564"/>
    <w:rsid w:val="00DB0AD5"/>
    <w:rsid w:val="00DB5304"/>
    <w:rsid w:val="00DC4B87"/>
    <w:rsid w:val="00DD40D5"/>
    <w:rsid w:val="00DD7324"/>
    <w:rsid w:val="00DF48AD"/>
    <w:rsid w:val="00E63D41"/>
    <w:rsid w:val="00E84409"/>
    <w:rsid w:val="00E84712"/>
    <w:rsid w:val="00E96155"/>
    <w:rsid w:val="00EB7C97"/>
    <w:rsid w:val="00F209DA"/>
    <w:rsid w:val="00F26393"/>
    <w:rsid w:val="00F84448"/>
    <w:rsid w:val="00F8503F"/>
    <w:rsid w:val="00FC565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C4F236"/>
  <w15:chartTrackingRefBased/>
  <w15:docId w15:val="{B204CA02-3C84-47B7-A45E-53D7D3CDB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615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9615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9615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9615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9615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961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61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61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61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15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9615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9615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9615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9615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961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61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61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6155"/>
    <w:rPr>
      <w:rFonts w:eastAsiaTheme="majorEastAsia" w:cstheme="majorBidi"/>
      <w:color w:val="272727" w:themeColor="text1" w:themeTint="D8"/>
    </w:rPr>
  </w:style>
  <w:style w:type="paragraph" w:styleId="Title">
    <w:name w:val="Title"/>
    <w:basedOn w:val="Normal"/>
    <w:next w:val="Normal"/>
    <w:link w:val="TitleChar"/>
    <w:uiPriority w:val="10"/>
    <w:qFormat/>
    <w:rsid w:val="00E961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61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61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61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6155"/>
    <w:pPr>
      <w:spacing w:before="160"/>
      <w:jc w:val="center"/>
    </w:pPr>
    <w:rPr>
      <w:i/>
      <w:iCs/>
      <w:color w:val="404040" w:themeColor="text1" w:themeTint="BF"/>
    </w:rPr>
  </w:style>
  <w:style w:type="character" w:customStyle="1" w:styleId="QuoteChar">
    <w:name w:val="Quote Char"/>
    <w:basedOn w:val="DefaultParagraphFont"/>
    <w:link w:val="Quote"/>
    <w:uiPriority w:val="29"/>
    <w:rsid w:val="00E96155"/>
    <w:rPr>
      <w:i/>
      <w:iCs/>
      <w:color w:val="404040" w:themeColor="text1" w:themeTint="BF"/>
    </w:rPr>
  </w:style>
  <w:style w:type="paragraph" w:styleId="ListParagraph">
    <w:name w:val="List Paragraph"/>
    <w:basedOn w:val="Normal"/>
    <w:uiPriority w:val="34"/>
    <w:qFormat/>
    <w:rsid w:val="00E96155"/>
    <w:pPr>
      <w:ind w:left="720"/>
      <w:contextualSpacing/>
    </w:pPr>
  </w:style>
  <w:style w:type="character" w:styleId="IntenseEmphasis">
    <w:name w:val="Intense Emphasis"/>
    <w:basedOn w:val="DefaultParagraphFont"/>
    <w:uiPriority w:val="21"/>
    <w:qFormat/>
    <w:rsid w:val="00E96155"/>
    <w:rPr>
      <w:i/>
      <w:iCs/>
      <w:color w:val="2F5496" w:themeColor="accent1" w:themeShade="BF"/>
    </w:rPr>
  </w:style>
  <w:style w:type="paragraph" w:styleId="IntenseQuote">
    <w:name w:val="Intense Quote"/>
    <w:basedOn w:val="Normal"/>
    <w:next w:val="Normal"/>
    <w:link w:val="IntenseQuoteChar"/>
    <w:uiPriority w:val="30"/>
    <w:qFormat/>
    <w:rsid w:val="00E9615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96155"/>
    <w:rPr>
      <w:i/>
      <w:iCs/>
      <w:color w:val="2F5496" w:themeColor="accent1" w:themeShade="BF"/>
    </w:rPr>
  </w:style>
  <w:style w:type="character" w:styleId="IntenseReference">
    <w:name w:val="Intense Reference"/>
    <w:basedOn w:val="DefaultParagraphFont"/>
    <w:uiPriority w:val="32"/>
    <w:qFormat/>
    <w:rsid w:val="00E96155"/>
    <w:rPr>
      <w:b/>
      <w:bCs/>
      <w:smallCaps/>
      <w:color w:val="2F5496" w:themeColor="accent1" w:themeShade="BF"/>
      <w:spacing w:val="5"/>
    </w:rPr>
  </w:style>
  <w:style w:type="table" w:styleId="TableGrid">
    <w:name w:val="Table Grid"/>
    <w:basedOn w:val="TableNormal"/>
    <w:uiPriority w:val="39"/>
    <w:rsid w:val="00E96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96155"/>
    <w:rPr>
      <w:color w:val="0563C1"/>
      <w:u w:val="single"/>
    </w:rPr>
  </w:style>
  <w:style w:type="character" w:styleId="UnresolvedMention">
    <w:name w:val="Unresolved Mention"/>
    <w:basedOn w:val="DefaultParagraphFont"/>
    <w:uiPriority w:val="99"/>
    <w:semiHidden/>
    <w:unhideWhenUsed/>
    <w:rsid w:val="00E96155"/>
    <w:rPr>
      <w:color w:val="605E5C"/>
      <w:shd w:val="clear" w:color="auto" w:fill="E1DFDD"/>
    </w:rPr>
  </w:style>
  <w:style w:type="paragraph" w:styleId="Header">
    <w:name w:val="header"/>
    <w:basedOn w:val="Normal"/>
    <w:link w:val="HeaderChar"/>
    <w:uiPriority w:val="99"/>
    <w:unhideWhenUsed/>
    <w:rsid w:val="00066D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6DAE"/>
  </w:style>
  <w:style w:type="paragraph" w:styleId="Footer">
    <w:name w:val="footer"/>
    <w:basedOn w:val="Normal"/>
    <w:link w:val="FooterChar"/>
    <w:uiPriority w:val="99"/>
    <w:unhideWhenUsed/>
    <w:rsid w:val="00066D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6DAE"/>
  </w:style>
  <w:style w:type="paragraph" w:styleId="Bibliography">
    <w:name w:val="Bibliography"/>
    <w:basedOn w:val="Normal"/>
    <w:next w:val="Normal"/>
    <w:uiPriority w:val="37"/>
    <w:unhideWhenUsed/>
    <w:rsid w:val="00E63D41"/>
    <w:pPr>
      <w:tabs>
        <w:tab w:val="left" w:pos="504"/>
      </w:tabs>
      <w:spacing w:after="0" w:line="240" w:lineRule="auto"/>
      <w:ind w:left="504" w:hanging="504"/>
    </w:pPr>
  </w:style>
  <w:style w:type="character" w:customStyle="1" w:styleId="named-content">
    <w:name w:val="named-content"/>
    <w:basedOn w:val="DefaultParagraphFont"/>
    <w:rsid w:val="001F6A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01137">
      <w:bodyDiv w:val="1"/>
      <w:marLeft w:val="0"/>
      <w:marRight w:val="0"/>
      <w:marTop w:val="0"/>
      <w:marBottom w:val="0"/>
      <w:divBdr>
        <w:top w:val="none" w:sz="0" w:space="0" w:color="auto"/>
        <w:left w:val="none" w:sz="0" w:space="0" w:color="auto"/>
        <w:bottom w:val="none" w:sz="0" w:space="0" w:color="auto"/>
        <w:right w:val="none" w:sz="0" w:space="0" w:color="auto"/>
      </w:divBdr>
    </w:div>
    <w:div w:id="21323928">
      <w:bodyDiv w:val="1"/>
      <w:marLeft w:val="0"/>
      <w:marRight w:val="0"/>
      <w:marTop w:val="0"/>
      <w:marBottom w:val="0"/>
      <w:divBdr>
        <w:top w:val="none" w:sz="0" w:space="0" w:color="auto"/>
        <w:left w:val="none" w:sz="0" w:space="0" w:color="auto"/>
        <w:bottom w:val="none" w:sz="0" w:space="0" w:color="auto"/>
        <w:right w:val="none" w:sz="0" w:space="0" w:color="auto"/>
      </w:divBdr>
    </w:div>
    <w:div w:id="51657185">
      <w:bodyDiv w:val="1"/>
      <w:marLeft w:val="0"/>
      <w:marRight w:val="0"/>
      <w:marTop w:val="0"/>
      <w:marBottom w:val="0"/>
      <w:divBdr>
        <w:top w:val="none" w:sz="0" w:space="0" w:color="auto"/>
        <w:left w:val="none" w:sz="0" w:space="0" w:color="auto"/>
        <w:bottom w:val="none" w:sz="0" w:space="0" w:color="auto"/>
        <w:right w:val="none" w:sz="0" w:space="0" w:color="auto"/>
      </w:divBdr>
    </w:div>
    <w:div w:id="109519073">
      <w:bodyDiv w:val="1"/>
      <w:marLeft w:val="0"/>
      <w:marRight w:val="0"/>
      <w:marTop w:val="0"/>
      <w:marBottom w:val="0"/>
      <w:divBdr>
        <w:top w:val="none" w:sz="0" w:space="0" w:color="auto"/>
        <w:left w:val="none" w:sz="0" w:space="0" w:color="auto"/>
        <w:bottom w:val="none" w:sz="0" w:space="0" w:color="auto"/>
        <w:right w:val="none" w:sz="0" w:space="0" w:color="auto"/>
      </w:divBdr>
    </w:div>
    <w:div w:id="169952332">
      <w:bodyDiv w:val="1"/>
      <w:marLeft w:val="0"/>
      <w:marRight w:val="0"/>
      <w:marTop w:val="0"/>
      <w:marBottom w:val="0"/>
      <w:divBdr>
        <w:top w:val="none" w:sz="0" w:space="0" w:color="auto"/>
        <w:left w:val="none" w:sz="0" w:space="0" w:color="auto"/>
        <w:bottom w:val="none" w:sz="0" w:space="0" w:color="auto"/>
        <w:right w:val="none" w:sz="0" w:space="0" w:color="auto"/>
      </w:divBdr>
    </w:div>
    <w:div w:id="170725089">
      <w:bodyDiv w:val="1"/>
      <w:marLeft w:val="0"/>
      <w:marRight w:val="0"/>
      <w:marTop w:val="0"/>
      <w:marBottom w:val="0"/>
      <w:divBdr>
        <w:top w:val="none" w:sz="0" w:space="0" w:color="auto"/>
        <w:left w:val="none" w:sz="0" w:space="0" w:color="auto"/>
        <w:bottom w:val="none" w:sz="0" w:space="0" w:color="auto"/>
        <w:right w:val="none" w:sz="0" w:space="0" w:color="auto"/>
      </w:divBdr>
    </w:div>
    <w:div w:id="189223502">
      <w:bodyDiv w:val="1"/>
      <w:marLeft w:val="0"/>
      <w:marRight w:val="0"/>
      <w:marTop w:val="0"/>
      <w:marBottom w:val="0"/>
      <w:divBdr>
        <w:top w:val="none" w:sz="0" w:space="0" w:color="auto"/>
        <w:left w:val="none" w:sz="0" w:space="0" w:color="auto"/>
        <w:bottom w:val="none" w:sz="0" w:space="0" w:color="auto"/>
        <w:right w:val="none" w:sz="0" w:space="0" w:color="auto"/>
      </w:divBdr>
    </w:div>
    <w:div w:id="328020621">
      <w:bodyDiv w:val="1"/>
      <w:marLeft w:val="0"/>
      <w:marRight w:val="0"/>
      <w:marTop w:val="0"/>
      <w:marBottom w:val="0"/>
      <w:divBdr>
        <w:top w:val="none" w:sz="0" w:space="0" w:color="auto"/>
        <w:left w:val="none" w:sz="0" w:space="0" w:color="auto"/>
        <w:bottom w:val="none" w:sz="0" w:space="0" w:color="auto"/>
        <w:right w:val="none" w:sz="0" w:space="0" w:color="auto"/>
      </w:divBdr>
    </w:div>
    <w:div w:id="359165296">
      <w:bodyDiv w:val="1"/>
      <w:marLeft w:val="0"/>
      <w:marRight w:val="0"/>
      <w:marTop w:val="0"/>
      <w:marBottom w:val="0"/>
      <w:divBdr>
        <w:top w:val="none" w:sz="0" w:space="0" w:color="auto"/>
        <w:left w:val="none" w:sz="0" w:space="0" w:color="auto"/>
        <w:bottom w:val="none" w:sz="0" w:space="0" w:color="auto"/>
        <w:right w:val="none" w:sz="0" w:space="0" w:color="auto"/>
      </w:divBdr>
    </w:div>
    <w:div w:id="476529905">
      <w:bodyDiv w:val="1"/>
      <w:marLeft w:val="0"/>
      <w:marRight w:val="0"/>
      <w:marTop w:val="0"/>
      <w:marBottom w:val="0"/>
      <w:divBdr>
        <w:top w:val="none" w:sz="0" w:space="0" w:color="auto"/>
        <w:left w:val="none" w:sz="0" w:space="0" w:color="auto"/>
        <w:bottom w:val="none" w:sz="0" w:space="0" w:color="auto"/>
        <w:right w:val="none" w:sz="0" w:space="0" w:color="auto"/>
      </w:divBdr>
    </w:div>
    <w:div w:id="549193793">
      <w:bodyDiv w:val="1"/>
      <w:marLeft w:val="0"/>
      <w:marRight w:val="0"/>
      <w:marTop w:val="0"/>
      <w:marBottom w:val="0"/>
      <w:divBdr>
        <w:top w:val="none" w:sz="0" w:space="0" w:color="auto"/>
        <w:left w:val="none" w:sz="0" w:space="0" w:color="auto"/>
        <w:bottom w:val="none" w:sz="0" w:space="0" w:color="auto"/>
        <w:right w:val="none" w:sz="0" w:space="0" w:color="auto"/>
      </w:divBdr>
    </w:div>
    <w:div w:id="622156380">
      <w:bodyDiv w:val="1"/>
      <w:marLeft w:val="0"/>
      <w:marRight w:val="0"/>
      <w:marTop w:val="0"/>
      <w:marBottom w:val="0"/>
      <w:divBdr>
        <w:top w:val="none" w:sz="0" w:space="0" w:color="auto"/>
        <w:left w:val="none" w:sz="0" w:space="0" w:color="auto"/>
        <w:bottom w:val="none" w:sz="0" w:space="0" w:color="auto"/>
        <w:right w:val="none" w:sz="0" w:space="0" w:color="auto"/>
      </w:divBdr>
    </w:div>
    <w:div w:id="854610321">
      <w:bodyDiv w:val="1"/>
      <w:marLeft w:val="0"/>
      <w:marRight w:val="0"/>
      <w:marTop w:val="0"/>
      <w:marBottom w:val="0"/>
      <w:divBdr>
        <w:top w:val="none" w:sz="0" w:space="0" w:color="auto"/>
        <w:left w:val="none" w:sz="0" w:space="0" w:color="auto"/>
        <w:bottom w:val="none" w:sz="0" w:space="0" w:color="auto"/>
        <w:right w:val="none" w:sz="0" w:space="0" w:color="auto"/>
      </w:divBdr>
      <w:divsChild>
        <w:div w:id="1483961631">
          <w:marLeft w:val="0"/>
          <w:marRight w:val="0"/>
          <w:marTop w:val="0"/>
          <w:marBottom w:val="0"/>
          <w:divBdr>
            <w:top w:val="none" w:sz="0" w:space="0" w:color="auto"/>
            <w:left w:val="none" w:sz="0" w:space="0" w:color="auto"/>
            <w:bottom w:val="none" w:sz="0" w:space="0" w:color="auto"/>
            <w:right w:val="none" w:sz="0" w:space="0" w:color="auto"/>
          </w:divBdr>
          <w:divsChild>
            <w:div w:id="1331569125">
              <w:marLeft w:val="0"/>
              <w:marRight w:val="0"/>
              <w:marTop w:val="0"/>
              <w:marBottom w:val="0"/>
              <w:divBdr>
                <w:top w:val="none" w:sz="0" w:space="0" w:color="auto"/>
                <w:left w:val="none" w:sz="0" w:space="0" w:color="auto"/>
                <w:bottom w:val="none" w:sz="0" w:space="0" w:color="auto"/>
                <w:right w:val="none" w:sz="0" w:space="0" w:color="auto"/>
              </w:divBdr>
            </w:div>
          </w:divsChild>
        </w:div>
        <w:div w:id="922449265">
          <w:marLeft w:val="0"/>
          <w:marRight w:val="0"/>
          <w:marTop w:val="0"/>
          <w:marBottom w:val="0"/>
          <w:divBdr>
            <w:top w:val="none" w:sz="0" w:space="0" w:color="auto"/>
            <w:left w:val="none" w:sz="0" w:space="0" w:color="auto"/>
            <w:bottom w:val="none" w:sz="0" w:space="0" w:color="auto"/>
            <w:right w:val="none" w:sz="0" w:space="0" w:color="auto"/>
          </w:divBdr>
          <w:divsChild>
            <w:div w:id="1461804961">
              <w:marLeft w:val="0"/>
              <w:marRight w:val="0"/>
              <w:marTop w:val="0"/>
              <w:marBottom w:val="0"/>
              <w:divBdr>
                <w:top w:val="none" w:sz="0" w:space="0" w:color="auto"/>
                <w:left w:val="none" w:sz="0" w:space="0" w:color="auto"/>
                <w:bottom w:val="none" w:sz="0" w:space="0" w:color="auto"/>
                <w:right w:val="none" w:sz="0" w:space="0" w:color="auto"/>
              </w:divBdr>
            </w:div>
          </w:divsChild>
        </w:div>
        <w:div w:id="589585309">
          <w:marLeft w:val="0"/>
          <w:marRight w:val="0"/>
          <w:marTop w:val="0"/>
          <w:marBottom w:val="0"/>
          <w:divBdr>
            <w:top w:val="none" w:sz="0" w:space="0" w:color="auto"/>
            <w:left w:val="none" w:sz="0" w:space="0" w:color="auto"/>
            <w:bottom w:val="none" w:sz="0" w:space="0" w:color="auto"/>
            <w:right w:val="none" w:sz="0" w:space="0" w:color="auto"/>
          </w:divBdr>
          <w:divsChild>
            <w:div w:id="27298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953173">
      <w:bodyDiv w:val="1"/>
      <w:marLeft w:val="0"/>
      <w:marRight w:val="0"/>
      <w:marTop w:val="0"/>
      <w:marBottom w:val="0"/>
      <w:divBdr>
        <w:top w:val="none" w:sz="0" w:space="0" w:color="auto"/>
        <w:left w:val="none" w:sz="0" w:space="0" w:color="auto"/>
        <w:bottom w:val="none" w:sz="0" w:space="0" w:color="auto"/>
        <w:right w:val="none" w:sz="0" w:space="0" w:color="auto"/>
      </w:divBdr>
    </w:div>
    <w:div w:id="907807102">
      <w:bodyDiv w:val="1"/>
      <w:marLeft w:val="0"/>
      <w:marRight w:val="0"/>
      <w:marTop w:val="0"/>
      <w:marBottom w:val="0"/>
      <w:divBdr>
        <w:top w:val="none" w:sz="0" w:space="0" w:color="auto"/>
        <w:left w:val="none" w:sz="0" w:space="0" w:color="auto"/>
        <w:bottom w:val="none" w:sz="0" w:space="0" w:color="auto"/>
        <w:right w:val="none" w:sz="0" w:space="0" w:color="auto"/>
      </w:divBdr>
    </w:div>
    <w:div w:id="990643907">
      <w:bodyDiv w:val="1"/>
      <w:marLeft w:val="0"/>
      <w:marRight w:val="0"/>
      <w:marTop w:val="0"/>
      <w:marBottom w:val="0"/>
      <w:divBdr>
        <w:top w:val="none" w:sz="0" w:space="0" w:color="auto"/>
        <w:left w:val="none" w:sz="0" w:space="0" w:color="auto"/>
        <w:bottom w:val="none" w:sz="0" w:space="0" w:color="auto"/>
        <w:right w:val="none" w:sz="0" w:space="0" w:color="auto"/>
      </w:divBdr>
    </w:div>
    <w:div w:id="1004477345">
      <w:bodyDiv w:val="1"/>
      <w:marLeft w:val="0"/>
      <w:marRight w:val="0"/>
      <w:marTop w:val="0"/>
      <w:marBottom w:val="0"/>
      <w:divBdr>
        <w:top w:val="none" w:sz="0" w:space="0" w:color="auto"/>
        <w:left w:val="none" w:sz="0" w:space="0" w:color="auto"/>
        <w:bottom w:val="none" w:sz="0" w:space="0" w:color="auto"/>
        <w:right w:val="none" w:sz="0" w:space="0" w:color="auto"/>
      </w:divBdr>
    </w:div>
    <w:div w:id="1032538445">
      <w:bodyDiv w:val="1"/>
      <w:marLeft w:val="0"/>
      <w:marRight w:val="0"/>
      <w:marTop w:val="0"/>
      <w:marBottom w:val="0"/>
      <w:divBdr>
        <w:top w:val="none" w:sz="0" w:space="0" w:color="auto"/>
        <w:left w:val="none" w:sz="0" w:space="0" w:color="auto"/>
        <w:bottom w:val="none" w:sz="0" w:space="0" w:color="auto"/>
        <w:right w:val="none" w:sz="0" w:space="0" w:color="auto"/>
      </w:divBdr>
    </w:div>
    <w:div w:id="1056008944">
      <w:bodyDiv w:val="1"/>
      <w:marLeft w:val="0"/>
      <w:marRight w:val="0"/>
      <w:marTop w:val="0"/>
      <w:marBottom w:val="0"/>
      <w:divBdr>
        <w:top w:val="none" w:sz="0" w:space="0" w:color="auto"/>
        <w:left w:val="none" w:sz="0" w:space="0" w:color="auto"/>
        <w:bottom w:val="none" w:sz="0" w:space="0" w:color="auto"/>
        <w:right w:val="none" w:sz="0" w:space="0" w:color="auto"/>
      </w:divBdr>
    </w:div>
    <w:div w:id="1293826206">
      <w:bodyDiv w:val="1"/>
      <w:marLeft w:val="0"/>
      <w:marRight w:val="0"/>
      <w:marTop w:val="0"/>
      <w:marBottom w:val="0"/>
      <w:divBdr>
        <w:top w:val="none" w:sz="0" w:space="0" w:color="auto"/>
        <w:left w:val="none" w:sz="0" w:space="0" w:color="auto"/>
        <w:bottom w:val="none" w:sz="0" w:space="0" w:color="auto"/>
        <w:right w:val="none" w:sz="0" w:space="0" w:color="auto"/>
      </w:divBdr>
    </w:div>
    <w:div w:id="1362590768">
      <w:bodyDiv w:val="1"/>
      <w:marLeft w:val="0"/>
      <w:marRight w:val="0"/>
      <w:marTop w:val="0"/>
      <w:marBottom w:val="0"/>
      <w:divBdr>
        <w:top w:val="none" w:sz="0" w:space="0" w:color="auto"/>
        <w:left w:val="none" w:sz="0" w:space="0" w:color="auto"/>
        <w:bottom w:val="none" w:sz="0" w:space="0" w:color="auto"/>
        <w:right w:val="none" w:sz="0" w:space="0" w:color="auto"/>
      </w:divBdr>
    </w:div>
    <w:div w:id="1487668007">
      <w:bodyDiv w:val="1"/>
      <w:marLeft w:val="0"/>
      <w:marRight w:val="0"/>
      <w:marTop w:val="0"/>
      <w:marBottom w:val="0"/>
      <w:divBdr>
        <w:top w:val="none" w:sz="0" w:space="0" w:color="auto"/>
        <w:left w:val="none" w:sz="0" w:space="0" w:color="auto"/>
        <w:bottom w:val="none" w:sz="0" w:space="0" w:color="auto"/>
        <w:right w:val="none" w:sz="0" w:space="0" w:color="auto"/>
      </w:divBdr>
      <w:divsChild>
        <w:div w:id="1084491976">
          <w:marLeft w:val="0"/>
          <w:marRight w:val="0"/>
          <w:marTop w:val="0"/>
          <w:marBottom w:val="0"/>
          <w:divBdr>
            <w:top w:val="none" w:sz="0" w:space="0" w:color="auto"/>
            <w:left w:val="none" w:sz="0" w:space="0" w:color="auto"/>
            <w:bottom w:val="none" w:sz="0" w:space="0" w:color="auto"/>
            <w:right w:val="none" w:sz="0" w:space="0" w:color="auto"/>
          </w:divBdr>
          <w:divsChild>
            <w:div w:id="557479709">
              <w:marLeft w:val="0"/>
              <w:marRight w:val="0"/>
              <w:marTop w:val="0"/>
              <w:marBottom w:val="0"/>
              <w:divBdr>
                <w:top w:val="none" w:sz="0" w:space="0" w:color="auto"/>
                <w:left w:val="none" w:sz="0" w:space="0" w:color="auto"/>
                <w:bottom w:val="none" w:sz="0" w:space="0" w:color="auto"/>
                <w:right w:val="none" w:sz="0" w:space="0" w:color="auto"/>
              </w:divBdr>
            </w:div>
          </w:divsChild>
        </w:div>
        <w:div w:id="1717313830">
          <w:marLeft w:val="0"/>
          <w:marRight w:val="0"/>
          <w:marTop w:val="0"/>
          <w:marBottom w:val="0"/>
          <w:divBdr>
            <w:top w:val="none" w:sz="0" w:space="0" w:color="auto"/>
            <w:left w:val="none" w:sz="0" w:space="0" w:color="auto"/>
            <w:bottom w:val="none" w:sz="0" w:space="0" w:color="auto"/>
            <w:right w:val="none" w:sz="0" w:space="0" w:color="auto"/>
          </w:divBdr>
          <w:divsChild>
            <w:div w:id="1599824308">
              <w:marLeft w:val="0"/>
              <w:marRight w:val="0"/>
              <w:marTop w:val="0"/>
              <w:marBottom w:val="0"/>
              <w:divBdr>
                <w:top w:val="none" w:sz="0" w:space="0" w:color="auto"/>
                <w:left w:val="none" w:sz="0" w:space="0" w:color="auto"/>
                <w:bottom w:val="none" w:sz="0" w:space="0" w:color="auto"/>
                <w:right w:val="none" w:sz="0" w:space="0" w:color="auto"/>
              </w:divBdr>
            </w:div>
          </w:divsChild>
        </w:div>
        <w:div w:id="1085373175">
          <w:marLeft w:val="0"/>
          <w:marRight w:val="0"/>
          <w:marTop w:val="0"/>
          <w:marBottom w:val="0"/>
          <w:divBdr>
            <w:top w:val="none" w:sz="0" w:space="0" w:color="auto"/>
            <w:left w:val="none" w:sz="0" w:space="0" w:color="auto"/>
            <w:bottom w:val="none" w:sz="0" w:space="0" w:color="auto"/>
            <w:right w:val="none" w:sz="0" w:space="0" w:color="auto"/>
          </w:divBdr>
          <w:divsChild>
            <w:div w:id="103504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317401">
      <w:bodyDiv w:val="1"/>
      <w:marLeft w:val="0"/>
      <w:marRight w:val="0"/>
      <w:marTop w:val="0"/>
      <w:marBottom w:val="0"/>
      <w:divBdr>
        <w:top w:val="none" w:sz="0" w:space="0" w:color="auto"/>
        <w:left w:val="none" w:sz="0" w:space="0" w:color="auto"/>
        <w:bottom w:val="none" w:sz="0" w:space="0" w:color="auto"/>
        <w:right w:val="none" w:sz="0" w:space="0" w:color="auto"/>
      </w:divBdr>
    </w:div>
    <w:div w:id="1522354419">
      <w:bodyDiv w:val="1"/>
      <w:marLeft w:val="0"/>
      <w:marRight w:val="0"/>
      <w:marTop w:val="0"/>
      <w:marBottom w:val="0"/>
      <w:divBdr>
        <w:top w:val="none" w:sz="0" w:space="0" w:color="auto"/>
        <w:left w:val="none" w:sz="0" w:space="0" w:color="auto"/>
        <w:bottom w:val="none" w:sz="0" w:space="0" w:color="auto"/>
        <w:right w:val="none" w:sz="0" w:space="0" w:color="auto"/>
      </w:divBdr>
    </w:div>
    <w:div w:id="1523127592">
      <w:bodyDiv w:val="1"/>
      <w:marLeft w:val="0"/>
      <w:marRight w:val="0"/>
      <w:marTop w:val="0"/>
      <w:marBottom w:val="0"/>
      <w:divBdr>
        <w:top w:val="none" w:sz="0" w:space="0" w:color="auto"/>
        <w:left w:val="none" w:sz="0" w:space="0" w:color="auto"/>
        <w:bottom w:val="none" w:sz="0" w:space="0" w:color="auto"/>
        <w:right w:val="none" w:sz="0" w:space="0" w:color="auto"/>
      </w:divBdr>
    </w:div>
    <w:div w:id="1631398237">
      <w:bodyDiv w:val="1"/>
      <w:marLeft w:val="0"/>
      <w:marRight w:val="0"/>
      <w:marTop w:val="0"/>
      <w:marBottom w:val="0"/>
      <w:divBdr>
        <w:top w:val="none" w:sz="0" w:space="0" w:color="auto"/>
        <w:left w:val="none" w:sz="0" w:space="0" w:color="auto"/>
        <w:bottom w:val="none" w:sz="0" w:space="0" w:color="auto"/>
        <w:right w:val="none" w:sz="0" w:space="0" w:color="auto"/>
      </w:divBdr>
    </w:div>
    <w:div w:id="1692486113">
      <w:bodyDiv w:val="1"/>
      <w:marLeft w:val="0"/>
      <w:marRight w:val="0"/>
      <w:marTop w:val="0"/>
      <w:marBottom w:val="0"/>
      <w:divBdr>
        <w:top w:val="none" w:sz="0" w:space="0" w:color="auto"/>
        <w:left w:val="none" w:sz="0" w:space="0" w:color="auto"/>
        <w:bottom w:val="none" w:sz="0" w:space="0" w:color="auto"/>
        <w:right w:val="none" w:sz="0" w:space="0" w:color="auto"/>
      </w:divBdr>
    </w:div>
    <w:div w:id="1786383603">
      <w:bodyDiv w:val="1"/>
      <w:marLeft w:val="0"/>
      <w:marRight w:val="0"/>
      <w:marTop w:val="0"/>
      <w:marBottom w:val="0"/>
      <w:divBdr>
        <w:top w:val="none" w:sz="0" w:space="0" w:color="auto"/>
        <w:left w:val="none" w:sz="0" w:space="0" w:color="auto"/>
        <w:bottom w:val="none" w:sz="0" w:space="0" w:color="auto"/>
        <w:right w:val="none" w:sz="0" w:space="0" w:color="auto"/>
      </w:divBdr>
    </w:div>
    <w:div w:id="1811820541">
      <w:bodyDiv w:val="1"/>
      <w:marLeft w:val="0"/>
      <w:marRight w:val="0"/>
      <w:marTop w:val="0"/>
      <w:marBottom w:val="0"/>
      <w:divBdr>
        <w:top w:val="none" w:sz="0" w:space="0" w:color="auto"/>
        <w:left w:val="none" w:sz="0" w:space="0" w:color="auto"/>
        <w:bottom w:val="none" w:sz="0" w:space="0" w:color="auto"/>
        <w:right w:val="none" w:sz="0" w:space="0" w:color="auto"/>
      </w:divBdr>
    </w:div>
    <w:div w:id="1905989430">
      <w:bodyDiv w:val="1"/>
      <w:marLeft w:val="0"/>
      <w:marRight w:val="0"/>
      <w:marTop w:val="0"/>
      <w:marBottom w:val="0"/>
      <w:divBdr>
        <w:top w:val="none" w:sz="0" w:space="0" w:color="auto"/>
        <w:left w:val="none" w:sz="0" w:space="0" w:color="auto"/>
        <w:bottom w:val="none" w:sz="0" w:space="0" w:color="auto"/>
        <w:right w:val="none" w:sz="0" w:space="0" w:color="auto"/>
      </w:divBdr>
    </w:div>
    <w:div w:id="1921283723">
      <w:bodyDiv w:val="1"/>
      <w:marLeft w:val="0"/>
      <w:marRight w:val="0"/>
      <w:marTop w:val="0"/>
      <w:marBottom w:val="0"/>
      <w:divBdr>
        <w:top w:val="none" w:sz="0" w:space="0" w:color="auto"/>
        <w:left w:val="none" w:sz="0" w:space="0" w:color="auto"/>
        <w:bottom w:val="none" w:sz="0" w:space="0" w:color="auto"/>
        <w:right w:val="none" w:sz="0" w:space="0" w:color="auto"/>
      </w:divBdr>
    </w:div>
    <w:div w:id="1936211514">
      <w:bodyDiv w:val="1"/>
      <w:marLeft w:val="0"/>
      <w:marRight w:val="0"/>
      <w:marTop w:val="0"/>
      <w:marBottom w:val="0"/>
      <w:divBdr>
        <w:top w:val="none" w:sz="0" w:space="0" w:color="auto"/>
        <w:left w:val="none" w:sz="0" w:space="0" w:color="auto"/>
        <w:bottom w:val="none" w:sz="0" w:space="0" w:color="auto"/>
        <w:right w:val="none" w:sz="0" w:space="0" w:color="auto"/>
      </w:divBdr>
    </w:div>
    <w:div w:id="1949851134">
      <w:bodyDiv w:val="1"/>
      <w:marLeft w:val="0"/>
      <w:marRight w:val="0"/>
      <w:marTop w:val="0"/>
      <w:marBottom w:val="0"/>
      <w:divBdr>
        <w:top w:val="none" w:sz="0" w:space="0" w:color="auto"/>
        <w:left w:val="none" w:sz="0" w:space="0" w:color="auto"/>
        <w:bottom w:val="none" w:sz="0" w:space="0" w:color="auto"/>
        <w:right w:val="none" w:sz="0" w:space="0" w:color="auto"/>
      </w:divBdr>
    </w:div>
    <w:div w:id="1955137064">
      <w:bodyDiv w:val="1"/>
      <w:marLeft w:val="0"/>
      <w:marRight w:val="0"/>
      <w:marTop w:val="0"/>
      <w:marBottom w:val="0"/>
      <w:divBdr>
        <w:top w:val="none" w:sz="0" w:space="0" w:color="auto"/>
        <w:left w:val="none" w:sz="0" w:space="0" w:color="auto"/>
        <w:bottom w:val="none" w:sz="0" w:space="0" w:color="auto"/>
        <w:right w:val="none" w:sz="0" w:space="0" w:color="auto"/>
      </w:divBdr>
    </w:div>
    <w:div w:id="2003200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immunology-and-microbiology/sphingobium" TargetMode="External"/><Relationship Id="rId3" Type="http://schemas.openxmlformats.org/officeDocument/2006/relationships/settings" Target="settings.xml"/><Relationship Id="rId7" Type="http://schemas.openxmlformats.org/officeDocument/2006/relationships/hyperlink" Target="https://www.sciencedirect.com/topics/immunology-and-microbiology/sphingobiu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7</TotalTime>
  <Pages>13</Pages>
  <Words>4257</Words>
  <Characters>25883</Characters>
  <Application>Microsoft Office Word</Application>
  <DocSecurity>0</DocSecurity>
  <Lines>1304</Lines>
  <Paragraphs>10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shboo Sharma</dc:creator>
  <cp:keywords/>
  <dc:description/>
  <cp:lastModifiedBy>Khushboo Sharma</cp:lastModifiedBy>
  <cp:revision>38</cp:revision>
  <dcterms:created xsi:type="dcterms:W3CDTF">2025-02-28T06:38:00Z</dcterms:created>
  <dcterms:modified xsi:type="dcterms:W3CDTF">2025-03-0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e64608-b35d-4bdd-acf8-10e399775765</vt:lpwstr>
  </property>
  <property fmtid="{D5CDD505-2E9C-101B-9397-08002B2CF9AE}" pid="3" name="ZOTERO_PREF_1">
    <vt:lpwstr>&lt;data data-version="3" zotero-version="6.0.36"&gt;&lt;session id="eWzxXCEs"/&gt;&lt;style id="http://www.zotero.org/styles/ieee" locale="en-US" hasBibliography="1" bibliographyStyleHasBeenSet="1"/&gt;&lt;prefs&gt;&lt;pref name="fieldType" value="Field"/&gt;&lt;pref name="delayCitation</vt:lpwstr>
  </property>
  <property fmtid="{D5CDD505-2E9C-101B-9397-08002B2CF9AE}" pid="4" name="ZOTERO_PREF_2">
    <vt:lpwstr>Updates" value="true"/&gt;&lt;pref name="dontAskDelayCitationUpdates" value="true"/&gt;&lt;/prefs&gt;&lt;/data&gt;</vt:lpwstr>
  </property>
</Properties>
</file>